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B9CAD87" w14:textId="77777777" w:rsidR="003219B8" w:rsidRDefault="003219B8" w:rsidP="003219B8">
      <w:pPr>
        <w:pStyle w:val="Title"/>
        <w:rPr>
          <w:sz w:val="32"/>
          <w:szCs w:val="32"/>
        </w:rPr>
      </w:pPr>
      <w:r>
        <w:rPr>
          <w:sz w:val="32"/>
          <w:szCs w:val="32"/>
        </w:rPr>
        <w:t>PROPOSAL SKRIPSI</w:t>
      </w:r>
    </w:p>
    <w:p w14:paraId="4D03F361" w14:textId="77777777" w:rsidR="003219B8" w:rsidRDefault="003219B8" w:rsidP="009D0D1D">
      <w:pPr>
        <w:pStyle w:val="Title"/>
        <w:spacing w:after="0"/>
        <w:rPr>
          <w:sz w:val="32"/>
          <w:szCs w:val="32"/>
        </w:rPr>
      </w:pPr>
    </w:p>
    <w:p w14:paraId="5EBAD891" w14:textId="43CFDE42" w:rsidR="007F530E" w:rsidRPr="007F530E" w:rsidRDefault="00A2220D" w:rsidP="007F530E">
      <w:pPr>
        <w:pStyle w:val="Title"/>
        <w:rPr>
          <w:sz w:val="32"/>
          <w:szCs w:val="32"/>
        </w:rPr>
      </w:pPr>
      <w:r>
        <w:rPr>
          <w:sz w:val="32"/>
          <w:szCs w:val="32"/>
        </w:rPr>
        <w:t>P</w:t>
      </w:r>
      <w:bookmarkStart w:id="0" w:name="_Hlk179715762"/>
      <w:r w:rsidR="007F530E" w:rsidRPr="007F530E">
        <w:rPr>
          <w:sz w:val="32"/>
          <w:szCs w:val="32"/>
        </w:rPr>
        <w:t>ERANCANGAN SISTEM PENDETEKSI TINGKAT DEPRESI UNTUK MAHASISWA SEMESTER AKHIR DENGAN METODE CERTAINTY FACTOR DAN FORWARD CHAINING</w:t>
      </w:r>
    </w:p>
    <w:bookmarkEnd w:id="0"/>
    <w:p w14:paraId="2FCFFE86" w14:textId="41131595" w:rsidR="00D02AAB" w:rsidRDefault="00D02AAB" w:rsidP="007F530E">
      <w:pPr>
        <w:pStyle w:val="Title"/>
        <w:spacing w:after="0"/>
      </w:pPr>
    </w:p>
    <w:p w14:paraId="0177FC2D" w14:textId="77777777" w:rsidR="00D02AAB" w:rsidRDefault="00D02AAB">
      <w:pPr>
        <w:jc w:val="center"/>
      </w:pPr>
    </w:p>
    <w:p w14:paraId="73120457" w14:textId="77777777" w:rsidR="00D02AAB" w:rsidRDefault="00D02AAB">
      <w:pPr>
        <w:jc w:val="center"/>
      </w:pPr>
    </w:p>
    <w:p w14:paraId="153D6E14" w14:textId="77777777" w:rsidR="00D02AAB" w:rsidRDefault="00000000">
      <w:pPr>
        <w:jc w:val="center"/>
      </w:pPr>
      <w:r>
        <w:rPr>
          <w:noProof/>
        </w:rPr>
        <w:drawing>
          <wp:inline distT="0" distB="0" distL="0" distR="0" wp14:anchorId="0145572C" wp14:editId="5C2DE69C">
            <wp:extent cx="1965600" cy="1965600"/>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965600" cy="1965600"/>
                    </a:xfrm>
                    <a:prstGeom prst="rect">
                      <a:avLst/>
                    </a:prstGeom>
                    <a:ln/>
                  </pic:spPr>
                </pic:pic>
              </a:graphicData>
            </a:graphic>
          </wp:inline>
        </w:drawing>
      </w:r>
    </w:p>
    <w:p w14:paraId="70B4A6A4" w14:textId="77777777" w:rsidR="00D02AAB" w:rsidRDefault="00D02AAB">
      <w:pPr>
        <w:jc w:val="center"/>
        <w:rPr>
          <w:b/>
          <w:sz w:val="28"/>
          <w:szCs w:val="28"/>
        </w:rPr>
      </w:pPr>
    </w:p>
    <w:p w14:paraId="5D69D651" w14:textId="085488CB" w:rsidR="00D02AAB" w:rsidRDefault="003219B8">
      <w:pPr>
        <w:jc w:val="center"/>
        <w:rPr>
          <w:b/>
          <w:sz w:val="28"/>
          <w:szCs w:val="28"/>
        </w:rPr>
      </w:pPr>
      <w:r>
        <w:rPr>
          <w:b/>
          <w:sz w:val="28"/>
          <w:szCs w:val="28"/>
        </w:rPr>
        <w:t>Diajukan Oleh:</w:t>
      </w:r>
    </w:p>
    <w:p w14:paraId="404FBB44" w14:textId="586B371A" w:rsidR="00D02AAB" w:rsidRDefault="007F530E">
      <w:pPr>
        <w:pBdr>
          <w:top w:val="nil"/>
          <w:left w:val="nil"/>
          <w:bottom w:val="nil"/>
          <w:right w:val="nil"/>
          <w:between w:val="nil"/>
        </w:pBdr>
        <w:spacing w:line="240" w:lineRule="auto"/>
        <w:jc w:val="center"/>
        <w:rPr>
          <w:b/>
          <w:color w:val="000000"/>
          <w:sz w:val="28"/>
          <w:szCs w:val="28"/>
        </w:rPr>
      </w:pPr>
      <w:r>
        <w:rPr>
          <w:b/>
          <w:color w:val="000000"/>
          <w:sz w:val="28"/>
          <w:szCs w:val="28"/>
        </w:rPr>
        <w:t xml:space="preserve">AHMAD AQIB PONGGAWA SAKTI </w:t>
      </w:r>
      <w:r w:rsidR="00000000">
        <w:rPr>
          <w:b/>
          <w:color w:val="000000"/>
          <w:sz w:val="28"/>
          <w:szCs w:val="28"/>
        </w:rPr>
        <w:t>| 211</w:t>
      </w:r>
      <w:r>
        <w:rPr>
          <w:b/>
          <w:color w:val="000000"/>
          <w:sz w:val="28"/>
          <w:szCs w:val="28"/>
        </w:rPr>
        <w:t>015</w:t>
      </w:r>
    </w:p>
    <w:p w14:paraId="4DCFF160" w14:textId="401D27BD" w:rsidR="00D02AAB" w:rsidRDefault="007F530E">
      <w:pPr>
        <w:pBdr>
          <w:top w:val="nil"/>
          <w:left w:val="nil"/>
          <w:bottom w:val="nil"/>
          <w:right w:val="nil"/>
          <w:between w:val="nil"/>
        </w:pBdr>
        <w:spacing w:line="240" w:lineRule="auto"/>
        <w:jc w:val="center"/>
        <w:rPr>
          <w:b/>
          <w:color w:val="000000"/>
          <w:sz w:val="28"/>
          <w:szCs w:val="28"/>
        </w:rPr>
      </w:pPr>
      <w:r>
        <w:rPr>
          <w:b/>
          <w:color w:val="000000"/>
          <w:sz w:val="28"/>
          <w:szCs w:val="28"/>
        </w:rPr>
        <w:t>INTAN SULISTIYA</w:t>
      </w:r>
      <w:r w:rsidR="00000000">
        <w:rPr>
          <w:b/>
          <w:color w:val="000000"/>
          <w:sz w:val="28"/>
          <w:szCs w:val="28"/>
        </w:rPr>
        <w:t xml:space="preserve"> | 2110</w:t>
      </w:r>
      <w:r>
        <w:rPr>
          <w:b/>
          <w:sz w:val="28"/>
          <w:szCs w:val="28"/>
        </w:rPr>
        <w:t>22</w:t>
      </w:r>
    </w:p>
    <w:p w14:paraId="3D6BC944" w14:textId="77777777" w:rsidR="00D02AAB" w:rsidRDefault="00D02AAB"/>
    <w:p w14:paraId="6B1503ED" w14:textId="77777777" w:rsidR="00D02AAB" w:rsidRDefault="00D02AAB"/>
    <w:p w14:paraId="20448D37" w14:textId="77777777" w:rsidR="00D02AAB" w:rsidRDefault="00000000">
      <w:r>
        <w:tab/>
      </w:r>
    </w:p>
    <w:p w14:paraId="00EA4309" w14:textId="77777777" w:rsidR="00D02AAB" w:rsidRDefault="00000000">
      <w:pPr>
        <w:pBdr>
          <w:top w:val="nil"/>
          <w:left w:val="nil"/>
          <w:bottom w:val="nil"/>
          <w:right w:val="nil"/>
          <w:between w:val="nil"/>
        </w:pBdr>
        <w:spacing w:line="240" w:lineRule="auto"/>
        <w:jc w:val="center"/>
        <w:rPr>
          <w:b/>
          <w:color w:val="000000"/>
          <w:sz w:val="28"/>
          <w:szCs w:val="28"/>
        </w:rPr>
      </w:pPr>
      <w:r>
        <w:rPr>
          <w:b/>
          <w:color w:val="000000"/>
          <w:sz w:val="28"/>
          <w:szCs w:val="28"/>
        </w:rPr>
        <w:t>PROGRAM STUDI SISTEM INFORMASI</w:t>
      </w:r>
    </w:p>
    <w:p w14:paraId="361A71C2" w14:textId="77777777" w:rsidR="00D02AAB" w:rsidRDefault="00000000">
      <w:pPr>
        <w:pBdr>
          <w:top w:val="nil"/>
          <w:left w:val="nil"/>
          <w:bottom w:val="nil"/>
          <w:right w:val="nil"/>
          <w:between w:val="nil"/>
        </w:pBdr>
        <w:spacing w:line="240" w:lineRule="auto"/>
        <w:jc w:val="center"/>
        <w:rPr>
          <w:b/>
          <w:color w:val="000000"/>
          <w:sz w:val="28"/>
          <w:szCs w:val="28"/>
        </w:rPr>
      </w:pPr>
      <w:r>
        <w:rPr>
          <w:b/>
          <w:color w:val="000000"/>
          <w:sz w:val="28"/>
          <w:szCs w:val="28"/>
        </w:rPr>
        <w:t>UNIVERSITAS DIPA MAKASSAR</w:t>
      </w:r>
    </w:p>
    <w:p w14:paraId="2F8AEFE1" w14:textId="77777777" w:rsidR="00D02AAB" w:rsidRDefault="00000000">
      <w:pPr>
        <w:jc w:val="center"/>
        <w:rPr>
          <w:b/>
          <w:sz w:val="28"/>
          <w:szCs w:val="28"/>
        </w:rPr>
        <w:sectPr w:rsidR="00D02AAB">
          <w:footerReference w:type="first" r:id="rId9"/>
          <w:pgSz w:w="11907" w:h="16840"/>
          <w:pgMar w:top="2268" w:right="1701" w:bottom="1701" w:left="2268" w:header="851" w:footer="851" w:gutter="0"/>
          <w:pgNumType w:start="1"/>
          <w:cols w:space="720"/>
          <w:titlePg/>
        </w:sectPr>
      </w:pPr>
      <w:r>
        <w:rPr>
          <w:b/>
          <w:sz w:val="28"/>
          <w:szCs w:val="28"/>
        </w:rPr>
        <w:t>2024</w:t>
      </w:r>
    </w:p>
    <w:p w14:paraId="4C9070F4" w14:textId="2A15CE2A" w:rsidR="00D02AAB" w:rsidRDefault="00D02AAB" w:rsidP="001A29DC">
      <w:pPr>
        <w:pStyle w:val="Title"/>
        <w:jc w:val="both"/>
        <w:rPr>
          <w:sz w:val="28"/>
          <w:szCs w:val="28"/>
        </w:rPr>
      </w:pPr>
    </w:p>
    <w:p w14:paraId="46B76D9A" w14:textId="2E10984F" w:rsidR="00D02AAB" w:rsidRPr="00BF1A1F" w:rsidRDefault="00000000" w:rsidP="00BF1A1F">
      <w:pPr>
        <w:pStyle w:val="Heading1"/>
      </w:pPr>
      <w:bookmarkStart w:id="1" w:name="_gjdgxs" w:colFirst="0" w:colLast="0"/>
      <w:bookmarkStart w:id="2" w:name="_Toc177675382"/>
      <w:bookmarkEnd w:id="1"/>
      <w:r w:rsidRPr="00BF1A1F">
        <w:t>PENGESAHAN NASKAH</w:t>
      </w:r>
      <w:r w:rsidR="003219B8" w:rsidRPr="00BF1A1F">
        <w:t xml:space="preserve"> PROPOSAL</w:t>
      </w:r>
      <w:bookmarkEnd w:id="2"/>
      <w:r w:rsidRPr="00BF1A1F">
        <w:t xml:space="preserve"> </w:t>
      </w:r>
    </w:p>
    <w:p w14:paraId="05F47CF9" w14:textId="77777777" w:rsidR="00D02AAB" w:rsidRDefault="00D02AAB">
      <w:pPr>
        <w:pBdr>
          <w:top w:val="nil"/>
          <w:left w:val="nil"/>
          <w:bottom w:val="nil"/>
          <w:right w:val="nil"/>
          <w:between w:val="nil"/>
        </w:pBdr>
        <w:spacing w:line="240" w:lineRule="auto"/>
        <w:jc w:val="left"/>
        <w:rPr>
          <w:color w:val="000000"/>
          <w:sz w:val="28"/>
          <w:szCs w:val="28"/>
        </w:rPr>
      </w:pPr>
    </w:p>
    <w:p w14:paraId="19439604" w14:textId="7FABB423" w:rsidR="00D02AAB" w:rsidRDefault="0088138E" w:rsidP="00F05F33">
      <w:pPr>
        <w:pBdr>
          <w:top w:val="nil"/>
          <w:left w:val="nil"/>
          <w:bottom w:val="nil"/>
          <w:right w:val="nil"/>
          <w:between w:val="nil"/>
        </w:pBdr>
        <w:spacing w:line="240" w:lineRule="auto"/>
        <w:jc w:val="center"/>
        <w:rPr>
          <w:color w:val="000000"/>
          <w:sz w:val="28"/>
          <w:szCs w:val="28"/>
        </w:rPr>
      </w:pPr>
      <w:r>
        <w:rPr>
          <w:color w:val="000000"/>
          <w:sz w:val="28"/>
          <w:szCs w:val="28"/>
        </w:rPr>
        <w:t>P</w:t>
      </w:r>
      <w:r w:rsidR="00F05F33" w:rsidRPr="00F05F33">
        <w:rPr>
          <w:color w:val="000000"/>
          <w:sz w:val="28"/>
          <w:szCs w:val="28"/>
        </w:rPr>
        <w:t>ERANCANGAN SISTEM PENDETEKSI TINGKAT DEPRESI UNTUK MAHASISWA SEMESTER AKHIR DENGAN METODE CERTAINTY FACTOR DAN FORWARD CHAINING</w:t>
      </w:r>
    </w:p>
    <w:p w14:paraId="50DEDAF6" w14:textId="77777777" w:rsidR="00D02AAB" w:rsidRDefault="00D02AAB">
      <w:pPr>
        <w:rPr>
          <w:sz w:val="20"/>
          <w:szCs w:val="20"/>
        </w:rPr>
      </w:pPr>
    </w:p>
    <w:p w14:paraId="10830276" w14:textId="6422C723" w:rsidR="00D02AAB" w:rsidRDefault="00F05F33">
      <w:pPr>
        <w:pBdr>
          <w:top w:val="nil"/>
          <w:left w:val="nil"/>
          <w:bottom w:val="nil"/>
          <w:right w:val="nil"/>
          <w:between w:val="nil"/>
        </w:pBdr>
        <w:spacing w:line="240" w:lineRule="auto"/>
        <w:jc w:val="center"/>
        <w:rPr>
          <w:color w:val="000000"/>
          <w:sz w:val="28"/>
          <w:szCs w:val="28"/>
        </w:rPr>
      </w:pPr>
      <w:r>
        <w:rPr>
          <w:color w:val="000000"/>
          <w:sz w:val="28"/>
          <w:szCs w:val="28"/>
        </w:rPr>
        <w:t>AHMAD AQIB PONGGAWA SAKTI</w:t>
      </w:r>
      <w:r w:rsidR="00000000">
        <w:rPr>
          <w:color w:val="000000"/>
          <w:sz w:val="28"/>
          <w:szCs w:val="28"/>
        </w:rPr>
        <w:t xml:space="preserve"> (211</w:t>
      </w:r>
      <w:r>
        <w:rPr>
          <w:color w:val="000000"/>
          <w:sz w:val="28"/>
          <w:szCs w:val="28"/>
        </w:rPr>
        <w:t>015</w:t>
      </w:r>
      <w:r w:rsidR="00000000">
        <w:rPr>
          <w:color w:val="000000"/>
          <w:sz w:val="28"/>
          <w:szCs w:val="28"/>
        </w:rPr>
        <w:t>)</w:t>
      </w:r>
    </w:p>
    <w:p w14:paraId="0D021C59" w14:textId="1C157E49" w:rsidR="00D02AAB" w:rsidRDefault="00F05F33">
      <w:pPr>
        <w:pBdr>
          <w:top w:val="nil"/>
          <w:left w:val="nil"/>
          <w:bottom w:val="nil"/>
          <w:right w:val="nil"/>
          <w:between w:val="nil"/>
        </w:pBdr>
        <w:spacing w:line="240" w:lineRule="auto"/>
        <w:jc w:val="center"/>
        <w:rPr>
          <w:color w:val="000000"/>
          <w:sz w:val="28"/>
          <w:szCs w:val="28"/>
        </w:rPr>
      </w:pPr>
      <w:r>
        <w:rPr>
          <w:color w:val="000000"/>
          <w:sz w:val="28"/>
          <w:szCs w:val="28"/>
        </w:rPr>
        <w:t>INTAN SULISTIYS</w:t>
      </w:r>
      <w:r w:rsidR="00000000">
        <w:rPr>
          <w:color w:val="000000"/>
          <w:sz w:val="28"/>
          <w:szCs w:val="28"/>
        </w:rPr>
        <w:t xml:space="preserve"> (2110</w:t>
      </w:r>
      <w:r>
        <w:rPr>
          <w:sz w:val="28"/>
          <w:szCs w:val="28"/>
        </w:rPr>
        <w:t>22</w:t>
      </w:r>
      <w:r w:rsidR="00000000">
        <w:rPr>
          <w:color w:val="000000"/>
          <w:sz w:val="28"/>
          <w:szCs w:val="28"/>
        </w:rPr>
        <w:t>)</w:t>
      </w:r>
    </w:p>
    <w:p w14:paraId="25062DA4" w14:textId="77777777" w:rsidR="00D02AAB" w:rsidRDefault="00D02AAB">
      <w:pPr>
        <w:pBdr>
          <w:top w:val="nil"/>
          <w:left w:val="nil"/>
          <w:bottom w:val="nil"/>
          <w:right w:val="nil"/>
          <w:between w:val="nil"/>
        </w:pBdr>
        <w:spacing w:line="240" w:lineRule="auto"/>
        <w:jc w:val="center"/>
        <w:rPr>
          <w:color w:val="000000"/>
          <w:sz w:val="28"/>
          <w:szCs w:val="28"/>
        </w:rPr>
      </w:pPr>
    </w:p>
    <w:p w14:paraId="7911C5F7" w14:textId="77777777" w:rsidR="00D02AAB" w:rsidRDefault="00D02AAB"/>
    <w:p w14:paraId="39E48952" w14:textId="19F3F9BD" w:rsidR="00D02AAB" w:rsidRDefault="00000000">
      <w:pPr>
        <w:jc w:val="center"/>
      </w:pPr>
      <w:r>
        <w:t xml:space="preserve">Tanggal </w:t>
      </w:r>
      <w:r w:rsidR="003219B8">
        <w:t>Seminar</w:t>
      </w:r>
      <w:r>
        <w:t xml:space="preserve"> </w:t>
      </w:r>
      <w:r w:rsidR="003219B8">
        <w:t>–</w:t>
      </w:r>
      <w:r>
        <w:t xml:space="preserve"> 2024</w:t>
      </w:r>
    </w:p>
    <w:p w14:paraId="1BE18307" w14:textId="460BDA75" w:rsidR="003219B8" w:rsidRDefault="003219B8">
      <w:pPr>
        <w:jc w:val="center"/>
      </w:pPr>
      <w:r>
        <w:t>Disetujui Oleh :</w:t>
      </w:r>
    </w:p>
    <w:p w14:paraId="0F74DA8B" w14:textId="77777777" w:rsidR="00D02AAB" w:rsidRDefault="00D02AAB">
      <w:pPr>
        <w:jc w:val="center"/>
      </w:pPr>
    </w:p>
    <w:p w14:paraId="10F0D27A" w14:textId="0FE2EC12" w:rsidR="00D02AAB" w:rsidRDefault="00000000">
      <w:r>
        <w:t xml:space="preserve">Pembimbing I, </w:t>
      </w:r>
      <w:r>
        <w:tab/>
      </w:r>
      <w:r>
        <w:tab/>
      </w:r>
      <w:r>
        <w:tab/>
      </w:r>
      <w:r>
        <w:tab/>
        <w:t>Pembimbing II,</w:t>
      </w:r>
    </w:p>
    <w:p w14:paraId="01C74CD8" w14:textId="77777777" w:rsidR="00D02AAB" w:rsidRDefault="00D02AAB"/>
    <w:p w14:paraId="55DBA8A0" w14:textId="77777777" w:rsidR="00D02AAB" w:rsidRDefault="00D02AAB"/>
    <w:p w14:paraId="66E0D7C5" w14:textId="77777777" w:rsidR="00D02AAB" w:rsidRDefault="00000000">
      <w:pPr>
        <w:spacing w:line="240" w:lineRule="auto"/>
      </w:pPr>
      <w:r>
        <w:rPr>
          <w:u w:val="single"/>
        </w:rPr>
        <w:t>Andi Irmayana, S.Kom., MT</w:t>
      </w:r>
      <w:r>
        <w:tab/>
        <w:t xml:space="preserve">     </w:t>
      </w:r>
      <w:r>
        <w:tab/>
      </w:r>
      <w:r>
        <w:tab/>
      </w:r>
      <w:r>
        <w:rPr>
          <w:u w:val="single"/>
        </w:rPr>
        <w:t>Suci Ramadhani Arifin., S.T., M.Eng.</w:t>
      </w:r>
    </w:p>
    <w:p w14:paraId="5AC282A5" w14:textId="19721CC0" w:rsidR="00D02AAB" w:rsidRDefault="00000000">
      <w:pPr>
        <w:spacing w:line="240" w:lineRule="auto"/>
      </w:pPr>
      <w:r>
        <w:t xml:space="preserve">NIDN: </w:t>
      </w:r>
      <w:r w:rsidR="00F554B2" w:rsidRPr="00F554B2">
        <w:t>0918098501</w:t>
      </w:r>
      <w:r>
        <w:tab/>
      </w:r>
      <w:r>
        <w:tab/>
      </w:r>
      <w:r>
        <w:tab/>
      </w:r>
      <w:r>
        <w:tab/>
        <w:t xml:space="preserve">NIDN: </w:t>
      </w:r>
      <w:r w:rsidR="00F554B2">
        <w:t>0909058802</w:t>
      </w:r>
    </w:p>
    <w:p w14:paraId="731AEB39" w14:textId="77777777" w:rsidR="00D02AAB" w:rsidRDefault="00D02AAB">
      <w:pPr>
        <w:spacing w:line="240" w:lineRule="auto"/>
      </w:pPr>
    </w:p>
    <w:p w14:paraId="6ABEF080" w14:textId="77777777" w:rsidR="00D02AAB" w:rsidRDefault="00D02AAB">
      <w:pPr>
        <w:spacing w:line="240" w:lineRule="auto"/>
      </w:pPr>
    </w:p>
    <w:p w14:paraId="001A8081" w14:textId="77777777" w:rsidR="00D02AAB" w:rsidRDefault="00D02AAB">
      <w:pPr>
        <w:spacing w:line="240" w:lineRule="auto"/>
      </w:pPr>
    </w:p>
    <w:p w14:paraId="13C0760F" w14:textId="77777777" w:rsidR="00D02AAB" w:rsidRDefault="00000000">
      <w:pPr>
        <w:spacing w:line="240" w:lineRule="auto"/>
        <w:jc w:val="center"/>
      </w:pPr>
      <w:r>
        <w:t>Mengetahui,</w:t>
      </w:r>
    </w:p>
    <w:p w14:paraId="597DE2D5" w14:textId="77777777" w:rsidR="00D02AAB" w:rsidRDefault="00000000">
      <w:pPr>
        <w:spacing w:line="240" w:lineRule="auto"/>
        <w:jc w:val="center"/>
      </w:pPr>
      <w:r>
        <w:t>Ketua Program Studi Sistem Informasi</w:t>
      </w:r>
    </w:p>
    <w:p w14:paraId="4D73F53A" w14:textId="77777777" w:rsidR="00D02AAB" w:rsidRDefault="00000000">
      <w:pPr>
        <w:spacing w:line="240" w:lineRule="auto"/>
        <w:jc w:val="center"/>
      </w:pPr>
      <w:r>
        <w:t>Universitas Dipa Makassar</w:t>
      </w:r>
    </w:p>
    <w:p w14:paraId="74939B0B" w14:textId="77777777" w:rsidR="00D02AAB" w:rsidRDefault="00D02AAB">
      <w:pPr>
        <w:spacing w:line="240" w:lineRule="auto"/>
        <w:jc w:val="center"/>
      </w:pPr>
    </w:p>
    <w:p w14:paraId="5DAFE131" w14:textId="77777777" w:rsidR="00D02AAB" w:rsidRDefault="00D02AAB"/>
    <w:p w14:paraId="3F5EF9BB" w14:textId="77777777" w:rsidR="00D02AAB" w:rsidRDefault="00D02AAB">
      <w:pPr>
        <w:spacing w:line="240" w:lineRule="auto"/>
        <w:jc w:val="center"/>
      </w:pPr>
    </w:p>
    <w:p w14:paraId="399F481C" w14:textId="77777777" w:rsidR="00D02AAB" w:rsidRDefault="00000000">
      <w:pPr>
        <w:spacing w:line="240" w:lineRule="auto"/>
        <w:jc w:val="center"/>
        <w:rPr>
          <w:u w:val="single"/>
        </w:rPr>
      </w:pPr>
      <w:r>
        <w:rPr>
          <w:u w:val="single"/>
        </w:rPr>
        <w:t>Andi Irmayana, S.Kom., MT</w:t>
      </w:r>
      <w:r>
        <w:tab/>
      </w:r>
    </w:p>
    <w:p w14:paraId="2E9E3776" w14:textId="507752A0" w:rsidR="00D02AAB" w:rsidRDefault="00000000">
      <w:pPr>
        <w:spacing w:line="240" w:lineRule="auto"/>
        <w:jc w:val="center"/>
      </w:pPr>
      <w:r>
        <w:t xml:space="preserve">NIDN: </w:t>
      </w:r>
      <w:r w:rsidR="00B5178D" w:rsidRPr="00B5178D">
        <w:t>0918098501</w:t>
      </w:r>
    </w:p>
    <w:p w14:paraId="4E0E46AD" w14:textId="77777777" w:rsidR="003219B8" w:rsidRDefault="003219B8">
      <w:pPr>
        <w:spacing w:line="240" w:lineRule="auto"/>
        <w:jc w:val="center"/>
      </w:pPr>
    </w:p>
    <w:p w14:paraId="481C433F" w14:textId="77777777" w:rsidR="003219B8" w:rsidRDefault="003219B8">
      <w:pPr>
        <w:spacing w:line="240" w:lineRule="auto"/>
        <w:jc w:val="center"/>
      </w:pPr>
    </w:p>
    <w:p w14:paraId="0B79A328" w14:textId="77777777" w:rsidR="00D02AAB" w:rsidRDefault="00D02AAB" w:rsidP="003219B8">
      <w:pPr>
        <w:pBdr>
          <w:top w:val="nil"/>
          <w:left w:val="nil"/>
          <w:bottom w:val="nil"/>
          <w:right w:val="nil"/>
          <w:between w:val="nil"/>
        </w:pBdr>
        <w:spacing w:line="240" w:lineRule="auto"/>
        <w:rPr>
          <w:b/>
          <w:color w:val="000000"/>
          <w:sz w:val="28"/>
          <w:szCs w:val="28"/>
        </w:rPr>
      </w:pPr>
      <w:bookmarkStart w:id="3" w:name="_30j0zll" w:colFirst="0" w:colLast="0"/>
      <w:bookmarkEnd w:id="3"/>
    </w:p>
    <w:p w14:paraId="7B3D1969" w14:textId="45966D03" w:rsidR="00D02AAB" w:rsidRDefault="00D02AAB"/>
    <w:p w14:paraId="7204C881" w14:textId="77777777" w:rsidR="00D02AAB" w:rsidRDefault="00000000" w:rsidP="00BF1A1F">
      <w:pPr>
        <w:pStyle w:val="Heading1"/>
      </w:pPr>
      <w:bookmarkStart w:id="4" w:name="_1fob9te" w:colFirst="0" w:colLast="0"/>
      <w:bookmarkStart w:id="5" w:name="_Toc177675383"/>
      <w:bookmarkEnd w:id="4"/>
      <w:r>
        <w:lastRenderedPageBreak/>
        <w:t>KATA PENGANTAR</w:t>
      </w:r>
      <w:bookmarkEnd w:id="5"/>
    </w:p>
    <w:p w14:paraId="3C8CFB45" w14:textId="77777777" w:rsidR="00D02AAB" w:rsidRDefault="00D02AAB">
      <w:pPr>
        <w:pBdr>
          <w:top w:val="nil"/>
          <w:left w:val="nil"/>
          <w:bottom w:val="nil"/>
          <w:right w:val="nil"/>
          <w:between w:val="nil"/>
        </w:pBdr>
        <w:spacing w:line="240" w:lineRule="auto"/>
        <w:jc w:val="left"/>
        <w:rPr>
          <w:color w:val="000000"/>
          <w:sz w:val="28"/>
          <w:szCs w:val="28"/>
        </w:rPr>
      </w:pPr>
    </w:p>
    <w:p w14:paraId="07904A08" w14:textId="22B31C78" w:rsidR="00D02AAB" w:rsidRDefault="00241C69">
      <w:r w:rsidRPr="00241C69">
        <w:t>Proposal skripsi ini bertujuan untuk merancang dan mengembangkan sistem pendeteksi tingkat depresi berbasis web untuk mahasiswa semester akhir dengan menggunakan metode Certainty Factor dan Forward Chaining. Metode ini dipilih karena kemampuannya dalam memberikan diagnosis yang lebih akurat terkait gejala depresi yang sering kali tidak dikenali oleh mahasiswa sendiri. Sistem ini akan memungkinkan mahasiswa untuk memasukkan data terkait kondisi mental mereka, yang kemudian akan diolah untuk menghasilkan kategori tingkat depresi. Hasil analisis ini diharapkan dapat meningkatkan kesadaran mahasiswa mengenai pentingnya kesehatan mental dan mendorong mereka untuk mencari bantuan lebih awal, sehingga dapat menurunkan tingkat stres dan depresi yang mereka alami.</w:t>
      </w:r>
      <w:r w:rsidR="00A22847">
        <w:t>.</w:t>
      </w:r>
    </w:p>
    <w:p w14:paraId="4574BEB7" w14:textId="77777777" w:rsidR="00D02AAB" w:rsidRDefault="00000000">
      <w:r>
        <w:t xml:space="preserve"> Ucapan Terima Kasih Saya mengucapkan terima kasih yang sebesar-besarnya kepada:</w:t>
      </w:r>
    </w:p>
    <w:p w14:paraId="38C8DAA7" w14:textId="77777777" w:rsidR="00F910E9" w:rsidRPr="00F910E9" w:rsidRDefault="00F910E9" w:rsidP="00F910E9">
      <w:pPr>
        <w:pStyle w:val="ListParagraph"/>
        <w:numPr>
          <w:ilvl w:val="0"/>
          <w:numId w:val="2"/>
        </w:numPr>
      </w:pPr>
      <w:r w:rsidRPr="00F910E9">
        <w:t>DR. Y. Johny W. Soetikno, S.E., M.M., selaku rektor Universitas Dipa Makassar</w:t>
      </w:r>
    </w:p>
    <w:p w14:paraId="677ECE2E" w14:textId="1BF4A9DB" w:rsidR="00D02AAB" w:rsidRDefault="00000000" w:rsidP="00F910E9">
      <w:pPr>
        <w:pStyle w:val="ListParagraph"/>
        <w:numPr>
          <w:ilvl w:val="0"/>
          <w:numId w:val="2"/>
        </w:numPr>
      </w:pPr>
      <w:r>
        <w:t>Andi Irmayana, S.Kom., MT</w:t>
      </w:r>
      <w:r w:rsidR="00F910E9">
        <w:t xml:space="preserve"> </w:t>
      </w:r>
      <w:r w:rsidR="00F910E9" w:rsidRPr="00F910E9">
        <w:t>selaku pembimbing I yang telah memberikan bimbingan penyusunan skripsi</w:t>
      </w:r>
      <w:r w:rsidR="00F910E9">
        <w:t xml:space="preserve"> dan </w:t>
      </w:r>
      <w:r>
        <w:t>arahan selama</w:t>
      </w:r>
      <w:r w:rsidR="00F910E9">
        <w:t xml:space="preserve"> </w:t>
      </w:r>
      <w:r>
        <w:t>proses penyusunan skripsi ini.</w:t>
      </w:r>
    </w:p>
    <w:p w14:paraId="06B898AD" w14:textId="77777777" w:rsidR="00D02AAB" w:rsidRDefault="00000000">
      <w:pPr>
        <w:spacing w:after="160" w:line="259" w:lineRule="auto"/>
        <w:jc w:val="left"/>
      </w:pPr>
      <w:r>
        <w:br w:type="page"/>
      </w:r>
    </w:p>
    <w:p w14:paraId="29C10892" w14:textId="2F820B65" w:rsidR="00D02AAB" w:rsidRDefault="00000000" w:rsidP="00F910E9">
      <w:pPr>
        <w:pStyle w:val="ListParagraph"/>
        <w:numPr>
          <w:ilvl w:val="0"/>
          <w:numId w:val="2"/>
        </w:numPr>
      </w:pPr>
      <w:r>
        <w:lastRenderedPageBreak/>
        <w:t>Suci Ramadhani Arifin, S.T., M.Eng</w:t>
      </w:r>
      <w:r w:rsidR="00F910E9">
        <w:t xml:space="preserve"> selaku pembimbing</w:t>
      </w:r>
      <w:r w:rsidR="00F910E9" w:rsidRPr="00F910E9">
        <w:t xml:space="preserve"> I</w:t>
      </w:r>
      <w:r w:rsidR="00F910E9">
        <w:t>I</w:t>
      </w:r>
      <w:r w:rsidR="00F910E9" w:rsidRPr="00F910E9">
        <w:t xml:space="preserve"> yang telah memberikan bimbingan penyusunan skripsi dan arahan selama proses penyusunan skripsi </w:t>
      </w:r>
      <w:r w:rsidR="00F910E9">
        <w:t>ini.</w:t>
      </w:r>
    </w:p>
    <w:p w14:paraId="670F384D" w14:textId="3B64C735" w:rsidR="00F910E9" w:rsidRPr="00F910E9" w:rsidRDefault="00F910E9" w:rsidP="00F910E9">
      <w:pPr>
        <w:pStyle w:val="ListParagraph"/>
        <w:numPr>
          <w:ilvl w:val="0"/>
          <w:numId w:val="2"/>
        </w:numPr>
      </w:pPr>
      <w:r w:rsidRPr="00F910E9">
        <w:t xml:space="preserve">Kedua orang tua penulis I, </w:t>
      </w:r>
      <w:r w:rsidR="00A119B7" w:rsidRPr="00A119B7">
        <w:t>I Ketut Tangkas dan Ni Luh Kuningsih</w:t>
      </w:r>
      <w:r w:rsidR="00A119B7">
        <w:t xml:space="preserve"> </w:t>
      </w:r>
      <w:r w:rsidRPr="00F910E9">
        <w:t>yang selalu memberikan kasih sayang, doa, nasehat, serta atas kesabarannya yang luar biasa dalam setiap langkah hidup penulis yang merupakan anugerah terbesar dalam hidup. Penulis berharap dapat menjadi anak yang dibanggakan.</w:t>
      </w:r>
    </w:p>
    <w:p w14:paraId="5BF0B7E6" w14:textId="7871DD5F" w:rsidR="00F910E9" w:rsidRDefault="00675847" w:rsidP="00AB6941">
      <w:pPr>
        <w:pStyle w:val="ListParagraph"/>
        <w:numPr>
          <w:ilvl w:val="0"/>
          <w:numId w:val="2"/>
        </w:numPr>
      </w:pPr>
      <w:r>
        <w:t>Salah satu o</w:t>
      </w:r>
      <w:r w:rsidR="00F910E9" w:rsidRPr="00F910E9">
        <w:t>rang tua penulis I</w:t>
      </w:r>
      <w:r w:rsidR="00F910E9">
        <w:t>I</w:t>
      </w:r>
      <w:r w:rsidR="00F910E9" w:rsidRPr="00F910E9">
        <w:t xml:space="preserve">, </w:t>
      </w:r>
      <w:r w:rsidR="00F910E9">
        <w:t>Dewi Sri Indrayani, S.Sos., MM</w:t>
      </w:r>
      <w:r w:rsidR="00F910E9" w:rsidRPr="00F910E9">
        <w:t xml:space="preserve">, yang selalu memberikan kasih sayang, doa, nasehat, </w:t>
      </w:r>
      <w:r w:rsidR="00F910E9">
        <w:t>usaha</w:t>
      </w:r>
      <w:r w:rsidR="00F0609E">
        <w:t xml:space="preserve">, pengorbanan </w:t>
      </w:r>
      <w:r w:rsidR="00F910E9">
        <w:t xml:space="preserve">beliau hingga kini penulis bisa sampai dijenjang perkuliahan, serta </w:t>
      </w:r>
      <w:r w:rsidR="00F910E9" w:rsidRPr="00F910E9">
        <w:t xml:space="preserve">kesabarannya yang luar biasa </w:t>
      </w:r>
      <w:r w:rsidR="00F0609E">
        <w:t xml:space="preserve">yang diberikan baik moril maupun materi </w:t>
      </w:r>
      <w:r w:rsidR="00F910E9" w:rsidRPr="00F910E9">
        <w:t>dalam setiap langkah hidup penulis yang merupakan anugerah terbesar dalam hidup</w:t>
      </w:r>
      <w:r w:rsidR="00F910E9">
        <w:t xml:space="preserve"> penulis.</w:t>
      </w:r>
      <w:r w:rsidR="00F910E9" w:rsidRPr="00F910E9">
        <w:t xml:space="preserve"> Penulis berharap dapat menjadi anak yang dibanggakan.</w:t>
      </w:r>
    </w:p>
    <w:p w14:paraId="7623678A" w14:textId="51D10D1B" w:rsidR="00D02AAB" w:rsidRDefault="00000000">
      <w:pPr>
        <w:numPr>
          <w:ilvl w:val="0"/>
          <w:numId w:val="2"/>
        </w:numPr>
      </w:pPr>
      <w:r>
        <w:t xml:space="preserve">Kantor Mal Pelayanan Publik Pangkep  </w:t>
      </w:r>
    </w:p>
    <w:p w14:paraId="47482240" w14:textId="77777777" w:rsidR="00D02AAB" w:rsidRDefault="00000000">
      <w:pPr>
        <w:ind w:left="720"/>
      </w:pPr>
      <w:r>
        <w:t>Terima kasih atas pengalaman berharga dalam melayani masyarakat dan dukungan dalam pengembangan proyek survei kepuasan masyarakat berbasis web, yang menjadi objek penelitian skripsi ini.</w:t>
      </w:r>
    </w:p>
    <w:p w14:paraId="3556DAAD" w14:textId="77777777" w:rsidR="00D02AAB" w:rsidRDefault="00000000">
      <w:pPr>
        <w:numPr>
          <w:ilvl w:val="0"/>
          <w:numId w:val="2"/>
        </w:numPr>
      </w:pPr>
      <w:r>
        <w:t xml:space="preserve">Seluruh Staf Akademik dan Non-Akademik  </w:t>
      </w:r>
    </w:p>
    <w:p w14:paraId="600FE820" w14:textId="77777777" w:rsidR="00D02AAB" w:rsidRDefault="00000000">
      <w:pPr>
        <w:ind w:left="720"/>
      </w:pPr>
      <w:r>
        <w:t xml:space="preserve"> Terima kasih atas segala dukungan dan bantuan yang diberikan selama masa studi saya.</w:t>
      </w:r>
    </w:p>
    <w:p w14:paraId="5D490630" w14:textId="77777777" w:rsidR="00D02AAB" w:rsidRDefault="00000000">
      <w:r>
        <w:lastRenderedPageBreak/>
        <w:t>Ucapan terima kasih ini saya sampaikan dengan penuh rasa syukur dan penghargaan kepada semua pihak yang telah mendukung saya dalam menyelesaikan skripsi ini.</w:t>
      </w:r>
    </w:p>
    <w:p w14:paraId="557F5539" w14:textId="77777777" w:rsidR="00D02AAB" w:rsidRDefault="00D02AAB"/>
    <w:p w14:paraId="10F55A3B" w14:textId="77777777" w:rsidR="00D02AAB" w:rsidRDefault="00D02AAB"/>
    <w:p w14:paraId="2F9339D7" w14:textId="175350C5" w:rsidR="00D02AAB" w:rsidRDefault="00AB6941">
      <w:r>
        <w:tab/>
      </w:r>
      <w:r>
        <w:tab/>
      </w:r>
      <w:r>
        <w:tab/>
      </w:r>
      <w:r>
        <w:tab/>
      </w:r>
      <w:r>
        <w:tab/>
      </w:r>
      <w:r>
        <w:tab/>
      </w:r>
      <w:r>
        <w:tab/>
      </w:r>
      <w:r>
        <w:tab/>
        <w:t>Makassar,               2024</w:t>
      </w:r>
    </w:p>
    <w:p w14:paraId="3E1EAD9F" w14:textId="77777777" w:rsidR="00D02AAB" w:rsidRDefault="00D02AAB"/>
    <w:p w14:paraId="39F76F4C" w14:textId="77777777" w:rsidR="00D02AAB" w:rsidRDefault="00D02AAB"/>
    <w:p w14:paraId="64759BD6" w14:textId="77777777" w:rsidR="00D02AAB" w:rsidRDefault="00000000">
      <w:pPr>
        <w:jc w:val="right"/>
      </w:pPr>
      <w:r>
        <w:t>Penulis</w:t>
      </w:r>
    </w:p>
    <w:p w14:paraId="66BEAF26" w14:textId="77777777" w:rsidR="00AB6941" w:rsidRDefault="00AB6941" w:rsidP="0094448E">
      <w:pPr>
        <w:pBdr>
          <w:top w:val="nil"/>
          <w:left w:val="nil"/>
          <w:bottom w:val="nil"/>
          <w:right w:val="nil"/>
          <w:between w:val="nil"/>
        </w:pBdr>
        <w:spacing w:after="240" w:line="240" w:lineRule="auto"/>
        <w:jc w:val="center"/>
        <w:rPr>
          <w:b/>
          <w:color w:val="000000"/>
          <w:sz w:val="28"/>
          <w:szCs w:val="28"/>
        </w:rPr>
      </w:pPr>
      <w:bookmarkStart w:id="6" w:name="_3znysh7" w:colFirst="0" w:colLast="0"/>
      <w:bookmarkEnd w:id="6"/>
    </w:p>
    <w:p w14:paraId="399BC181" w14:textId="77777777" w:rsidR="00AB6941" w:rsidRDefault="00AB6941" w:rsidP="0094448E">
      <w:pPr>
        <w:pBdr>
          <w:top w:val="nil"/>
          <w:left w:val="nil"/>
          <w:bottom w:val="nil"/>
          <w:right w:val="nil"/>
          <w:between w:val="nil"/>
        </w:pBdr>
        <w:spacing w:after="240" w:line="240" w:lineRule="auto"/>
        <w:jc w:val="center"/>
        <w:rPr>
          <w:b/>
          <w:color w:val="000000"/>
          <w:sz w:val="28"/>
          <w:szCs w:val="28"/>
        </w:rPr>
      </w:pPr>
    </w:p>
    <w:p w14:paraId="749C4840" w14:textId="77777777" w:rsidR="00AB6941" w:rsidRDefault="00AB6941" w:rsidP="0094448E">
      <w:pPr>
        <w:pBdr>
          <w:top w:val="nil"/>
          <w:left w:val="nil"/>
          <w:bottom w:val="nil"/>
          <w:right w:val="nil"/>
          <w:between w:val="nil"/>
        </w:pBdr>
        <w:spacing w:after="240" w:line="240" w:lineRule="auto"/>
        <w:jc w:val="center"/>
        <w:rPr>
          <w:b/>
          <w:color w:val="000000"/>
          <w:sz w:val="28"/>
          <w:szCs w:val="28"/>
        </w:rPr>
      </w:pPr>
    </w:p>
    <w:p w14:paraId="71A2B907" w14:textId="77777777" w:rsidR="00AB6941" w:rsidRDefault="00AB6941" w:rsidP="0094448E">
      <w:pPr>
        <w:pBdr>
          <w:top w:val="nil"/>
          <w:left w:val="nil"/>
          <w:bottom w:val="nil"/>
          <w:right w:val="nil"/>
          <w:between w:val="nil"/>
        </w:pBdr>
        <w:spacing w:after="240" w:line="240" w:lineRule="auto"/>
        <w:jc w:val="center"/>
        <w:rPr>
          <w:b/>
          <w:color w:val="000000"/>
          <w:sz w:val="28"/>
          <w:szCs w:val="28"/>
        </w:rPr>
      </w:pPr>
    </w:p>
    <w:p w14:paraId="64AF4D60" w14:textId="77777777" w:rsidR="00AB6941" w:rsidRDefault="00AB6941" w:rsidP="0094448E">
      <w:pPr>
        <w:pBdr>
          <w:top w:val="nil"/>
          <w:left w:val="nil"/>
          <w:bottom w:val="nil"/>
          <w:right w:val="nil"/>
          <w:between w:val="nil"/>
        </w:pBdr>
        <w:spacing w:after="240" w:line="240" w:lineRule="auto"/>
        <w:jc w:val="center"/>
        <w:rPr>
          <w:b/>
          <w:color w:val="000000"/>
          <w:sz w:val="28"/>
          <w:szCs w:val="28"/>
        </w:rPr>
      </w:pPr>
    </w:p>
    <w:p w14:paraId="6CD30F3E" w14:textId="77777777" w:rsidR="00AB6941" w:rsidRDefault="00AB6941" w:rsidP="0094448E">
      <w:pPr>
        <w:pBdr>
          <w:top w:val="nil"/>
          <w:left w:val="nil"/>
          <w:bottom w:val="nil"/>
          <w:right w:val="nil"/>
          <w:between w:val="nil"/>
        </w:pBdr>
        <w:spacing w:after="240" w:line="240" w:lineRule="auto"/>
        <w:jc w:val="center"/>
        <w:rPr>
          <w:b/>
          <w:color w:val="000000"/>
          <w:sz w:val="28"/>
          <w:szCs w:val="28"/>
        </w:rPr>
      </w:pPr>
    </w:p>
    <w:p w14:paraId="34BCC91E" w14:textId="77777777" w:rsidR="00AB6941" w:rsidRDefault="00AB6941" w:rsidP="0094448E">
      <w:pPr>
        <w:pBdr>
          <w:top w:val="nil"/>
          <w:left w:val="nil"/>
          <w:bottom w:val="nil"/>
          <w:right w:val="nil"/>
          <w:between w:val="nil"/>
        </w:pBdr>
        <w:spacing w:after="240" w:line="240" w:lineRule="auto"/>
        <w:jc w:val="center"/>
        <w:rPr>
          <w:b/>
          <w:color w:val="000000"/>
          <w:sz w:val="28"/>
          <w:szCs w:val="28"/>
        </w:rPr>
      </w:pPr>
    </w:p>
    <w:p w14:paraId="3F5F18C9" w14:textId="77777777" w:rsidR="00AB6941" w:rsidRDefault="00AB6941" w:rsidP="0094448E">
      <w:pPr>
        <w:pBdr>
          <w:top w:val="nil"/>
          <w:left w:val="nil"/>
          <w:bottom w:val="nil"/>
          <w:right w:val="nil"/>
          <w:between w:val="nil"/>
        </w:pBdr>
        <w:spacing w:after="240" w:line="240" w:lineRule="auto"/>
        <w:jc w:val="center"/>
        <w:rPr>
          <w:b/>
          <w:color w:val="000000"/>
          <w:sz w:val="28"/>
          <w:szCs w:val="28"/>
        </w:rPr>
      </w:pPr>
    </w:p>
    <w:p w14:paraId="3974742A" w14:textId="77777777" w:rsidR="00AB6941" w:rsidRDefault="00AB6941" w:rsidP="0094448E">
      <w:pPr>
        <w:pBdr>
          <w:top w:val="nil"/>
          <w:left w:val="nil"/>
          <w:bottom w:val="nil"/>
          <w:right w:val="nil"/>
          <w:between w:val="nil"/>
        </w:pBdr>
        <w:spacing w:after="240" w:line="240" w:lineRule="auto"/>
        <w:jc w:val="center"/>
        <w:rPr>
          <w:b/>
          <w:color w:val="000000"/>
          <w:sz w:val="28"/>
          <w:szCs w:val="28"/>
        </w:rPr>
      </w:pPr>
    </w:p>
    <w:p w14:paraId="6793B869" w14:textId="77777777" w:rsidR="00AB6941" w:rsidRDefault="00AB6941" w:rsidP="0094448E">
      <w:pPr>
        <w:pBdr>
          <w:top w:val="nil"/>
          <w:left w:val="nil"/>
          <w:bottom w:val="nil"/>
          <w:right w:val="nil"/>
          <w:between w:val="nil"/>
        </w:pBdr>
        <w:spacing w:after="240" w:line="240" w:lineRule="auto"/>
        <w:jc w:val="center"/>
        <w:rPr>
          <w:b/>
          <w:color w:val="000000"/>
          <w:sz w:val="28"/>
          <w:szCs w:val="28"/>
        </w:rPr>
      </w:pPr>
    </w:p>
    <w:p w14:paraId="18EC365C" w14:textId="77777777" w:rsidR="002F5473" w:rsidRDefault="002F5473" w:rsidP="0094448E">
      <w:pPr>
        <w:pBdr>
          <w:top w:val="nil"/>
          <w:left w:val="nil"/>
          <w:bottom w:val="nil"/>
          <w:right w:val="nil"/>
          <w:between w:val="nil"/>
        </w:pBdr>
        <w:spacing w:after="240" w:line="240" w:lineRule="auto"/>
        <w:jc w:val="center"/>
        <w:rPr>
          <w:b/>
          <w:color w:val="000000"/>
          <w:sz w:val="28"/>
          <w:szCs w:val="28"/>
        </w:rPr>
      </w:pPr>
    </w:p>
    <w:p w14:paraId="24259D3A" w14:textId="77777777" w:rsidR="002F5473" w:rsidRDefault="002F5473" w:rsidP="0094448E">
      <w:pPr>
        <w:pBdr>
          <w:top w:val="nil"/>
          <w:left w:val="nil"/>
          <w:bottom w:val="nil"/>
          <w:right w:val="nil"/>
          <w:between w:val="nil"/>
        </w:pBdr>
        <w:spacing w:after="240" w:line="240" w:lineRule="auto"/>
        <w:jc w:val="center"/>
        <w:rPr>
          <w:b/>
          <w:color w:val="000000"/>
          <w:sz w:val="28"/>
          <w:szCs w:val="28"/>
        </w:rPr>
      </w:pPr>
    </w:p>
    <w:p w14:paraId="60FE3ABF" w14:textId="77777777" w:rsidR="00AB6941" w:rsidRDefault="00AB6941" w:rsidP="0094448E">
      <w:pPr>
        <w:pBdr>
          <w:top w:val="nil"/>
          <w:left w:val="nil"/>
          <w:bottom w:val="nil"/>
          <w:right w:val="nil"/>
          <w:between w:val="nil"/>
        </w:pBdr>
        <w:spacing w:after="240" w:line="240" w:lineRule="auto"/>
        <w:jc w:val="center"/>
        <w:rPr>
          <w:b/>
          <w:color w:val="000000"/>
          <w:sz w:val="28"/>
          <w:szCs w:val="28"/>
        </w:rPr>
      </w:pPr>
    </w:p>
    <w:p w14:paraId="2DE2D10C" w14:textId="77777777" w:rsidR="00D02AAB" w:rsidRDefault="00D02AAB"/>
    <w:bookmarkStart w:id="7" w:name="_2et92p0" w:colFirst="0" w:colLast="0" w:displacedByCustomXml="next"/>
    <w:bookmarkEnd w:id="7" w:displacedByCustomXml="next"/>
    <w:sdt>
      <w:sdtPr>
        <w:rPr>
          <w:rFonts w:ascii="Times New Roman" w:eastAsia="Times New Roman" w:hAnsi="Times New Roman" w:cs="Times New Roman"/>
          <w:color w:val="auto"/>
          <w:sz w:val="24"/>
          <w:szCs w:val="24"/>
        </w:rPr>
        <w:id w:val="-2041038067"/>
        <w:docPartObj>
          <w:docPartGallery w:val="Table of Contents"/>
          <w:docPartUnique/>
        </w:docPartObj>
      </w:sdtPr>
      <w:sdtEndPr>
        <w:rPr>
          <w:b/>
          <w:bCs/>
          <w:noProof/>
        </w:rPr>
      </w:sdtEndPr>
      <w:sdtContent>
        <w:p w14:paraId="1A0596E5" w14:textId="38867FB1" w:rsidR="00BF1A1F" w:rsidRPr="000854A4" w:rsidRDefault="00BF1A1F" w:rsidP="00BF1A1F">
          <w:pPr>
            <w:pStyle w:val="TOCHeading"/>
            <w:jc w:val="center"/>
            <w:rPr>
              <w:rFonts w:ascii="Times New Roman" w:hAnsi="Times New Roman" w:cs="Times New Roman"/>
              <w:b/>
              <w:bCs/>
              <w:color w:val="auto"/>
              <w:sz w:val="28"/>
              <w:szCs w:val="28"/>
            </w:rPr>
          </w:pPr>
          <w:r w:rsidRPr="000854A4">
            <w:rPr>
              <w:rFonts w:ascii="Times New Roman" w:hAnsi="Times New Roman" w:cs="Times New Roman"/>
              <w:b/>
              <w:bCs/>
              <w:color w:val="auto"/>
              <w:sz w:val="28"/>
              <w:szCs w:val="28"/>
            </w:rPr>
            <w:t>DAFTAR ISI</w:t>
          </w:r>
        </w:p>
        <w:p w14:paraId="46CD89A6" w14:textId="77777777" w:rsidR="00BF1A1F" w:rsidRPr="00BF1A1F" w:rsidRDefault="00BF1A1F" w:rsidP="00BF1A1F"/>
        <w:p w14:paraId="0CC09FD7" w14:textId="1604E199" w:rsidR="00BF1A1F" w:rsidRPr="00BF1A1F" w:rsidRDefault="00BF1A1F" w:rsidP="00BF1A1F">
          <w:pPr>
            <w:pStyle w:val="TOC1"/>
          </w:pPr>
          <w:r>
            <w:fldChar w:fldCharType="begin"/>
          </w:r>
          <w:r>
            <w:instrText xml:space="preserve"> TOC \o "1-3" \h \z \u </w:instrText>
          </w:r>
          <w:r>
            <w:fldChar w:fldCharType="separate"/>
          </w:r>
          <w:hyperlink w:anchor="_Toc177675382" w:history="1">
            <w:r w:rsidRPr="00BF1A1F">
              <w:rPr>
                <w:rStyle w:val="Hyperlink"/>
                <w:color w:val="auto"/>
              </w:rPr>
              <w:t>PENGESAHAN NASKAH PROPOSAL</w:t>
            </w:r>
            <w:r w:rsidRPr="00BF1A1F">
              <w:rPr>
                <w:webHidden/>
              </w:rPr>
              <w:tab/>
            </w:r>
            <w:r w:rsidRPr="00BF1A1F">
              <w:rPr>
                <w:webHidden/>
              </w:rPr>
              <w:fldChar w:fldCharType="begin"/>
            </w:r>
            <w:r w:rsidRPr="00BF1A1F">
              <w:rPr>
                <w:webHidden/>
              </w:rPr>
              <w:instrText xml:space="preserve"> PAGEREF _Toc177675382 \h </w:instrText>
            </w:r>
            <w:r w:rsidRPr="00BF1A1F">
              <w:rPr>
                <w:webHidden/>
              </w:rPr>
            </w:r>
            <w:r w:rsidRPr="00BF1A1F">
              <w:rPr>
                <w:webHidden/>
              </w:rPr>
              <w:fldChar w:fldCharType="separate"/>
            </w:r>
            <w:r w:rsidR="00C06B21">
              <w:rPr>
                <w:webHidden/>
              </w:rPr>
              <w:t>1</w:t>
            </w:r>
            <w:r w:rsidRPr="00BF1A1F">
              <w:rPr>
                <w:webHidden/>
              </w:rPr>
              <w:fldChar w:fldCharType="end"/>
            </w:r>
          </w:hyperlink>
        </w:p>
        <w:p w14:paraId="54C0A357" w14:textId="0104E771" w:rsidR="00BF1A1F" w:rsidRPr="00BF1A1F" w:rsidRDefault="00BF1A1F" w:rsidP="00BF1A1F">
          <w:pPr>
            <w:pStyle w:val="TOC1"/>
          </w:pPr>
          <w:hyperlink w:anchor="_Toc177675383" w:history="1">
            <w:r w:rsidRPr="00BF1A1F">
              <w:rPr>
                <w:rStyle w:val="Hyperlink"/>
                <w:color w:val="auto"/>
              </w:rPr>
              <w:t>KATA PENGANTAR</w:t>
            </w:r>
            <w:r w:rsidRPr="00BF1A1F">
              <w:rPr>
                <w:webHidden/>
              </w:rPr>
              <w:tab/>
            </w:r>
            <w:r w:rsidRPr="00BF1A1F">
              <w:rPr>
                <w:webHidden/>
              </w:rPr>
              <w:fldChar w:fldCharType="begin"/>
            </w:r>
            <w:r w:rsidRPr="00BF1A1F">
              <w:rPr>
                <w:webHidden/>
              </w:rPr>
              <w:instrText xml:space="preserve"> PAGEREF _Toc177675383 \h </w:instrText>
            </w:r>
            <w:r w:rsidRPr="00BF1A1F">
              <w:rPr>
                <w:webHidden/>
              </w:rPr>
            </w:r>
            <w:r w:rsidRPr="00BF1A1F">
              <w:rPr>
                <w:webHidden/>
              </w:rPr>
              <w:fldChar w:fldCharType="separate"/>
            </w:r>
            <w:r w:rsidR="00C06B21">
              <w:rPr>
                <w:webHidden/>
              </w:rPr>
              <w:t>2</w:t>
            </w:r>
            <w:r w:rsidRPr="00BF1A1F">
              <w:rPr>
                <w:webHidden/>
              </w:rPr>
              <w:fldChar w:fldCharType="end"/>
            </w:r>
          </w:hyperlink>
        </w:p>
        <w:p w14:paraId="7D472F32" w14:textId="204C7A99" w:rsidR="00BF1A1F" w:rsidRPr="00BF1A1F" w:rsidRDefault="00BF1A1F" w:rsidP="00BF1A1F">
          <w:pPr>
            <w:pStyle w:val="TOC1"/>
          </w:pPr>
          <w:hyperlink w:anchor="_Toc177675384" w:history="1">
            <w:r w:rsidRPr="00BF1A1F">
              <w:rPr>
                <w:rStyle w:val="Hyperlink"/>
                <w:color w:val="auto"/>
              </w:rPr>
              <w:t>DAFTAR TABEL</w:t>
            </w:r>
            <w:r w:rsidRPr="00BF1A1F">
              <w:rPr>
                <w:webHidden/>
              </w:rPr>
              <w:tab/>
            </w:r>
            <w:r w:rsidRPr="00BF1A1F">
              <w:rPr>
                <w:webHidden/>
              </w:rPr>
              <w:fldChar w:fldCharType="begin"/>
            </w:r>
            <w:r w:rsidRPr="00BF1A1F">
              <w:rPr>
                <w:webHidden/>
              </w:rPr>
              <w:instrText xml:space="preserve"> PAGEREF _Toc177675384 \h </w:instrText>
            </w:r>
            <w:r w:rsidRPr="00BF1A1F">
              <w:rPr>
                <w:webHidden/>
              </w:rPr>
            </w:r>
            <w:r w:rsidRPr="00BF1A1F">
              <w:rPr>
                <w:webHidden/>
              </w:rPr>
              <w:fldChar w:fldCharType="separate"/>
            </w:r>
            <w:r w:rsidR="00C06B21">
              <w:rPr>
                <w:webHidden/>
              </w:rPr>
              <w:t>7</w:t>
            </w:r>
            <w:r w:rsidRPr="00BF1A1F">
              <w:rPr>
                <w:webHidden/>
              </w:rPr>
              <w:fldChar w:fldCharType="end"/>
            </w:r>
          </w:hyperlink>
        </w:p>
        <w:p w14:paraId="2EEA9544" w14:textId="194DA4D3" w:rsidR="00BF1A1F" w:rsidRPr="00BF1A1F" w:rsidRDefault="00BF1A1F" w:rsidP="00BF1A1F">
          <w:pPr>
            <w:pStyle w:val="TOC1"/>
          </w:pPr>
          <w:hyperlink w:anchor="_Toc177675385" w:history="1">
            <w:r w:rsidRPr="00BF1A1F">
              <w:rPr>
                <w:rStyle w:val="Hyperlink"/>
                <w:color w:val="auto"/>
              </w:rPr>
              <w:t>BAB I  PENDAHULUAN</w:t>
            </w:r>
            <w:r w:rsidRPr="00BF1A1F">
              <w:rPr>
                <w:webHidden/>
              </w:rPr>
              <w:tab/>
            </w:r>
            <w:r w:rsidRPr="00BF1A1F">
              <w:rPr>
                <w:webHidden/>
              </w:rPr>
              <w:fldChar w:fldCharType="begin"/>
            </w:r>
            <w:r w:rsidRPr="00BF1A1F">
              <w:rPr>
                <w:webHidden/>
              </w:rPr>
              <w:instrText xml:space="preserve"> PAGEREF _Toc177675385 \h </w:instrText>
            </w:r>
            <w:r w:rsidRPr="00BF1A1F">
              <w:rPr>
                <w:webHidden/>
              </w:rPr>
            </w:r>
            <w:r w:rsidRPr="00BF1A1F">
              <w:rPr>
                <w:webHidden/>
              </w:rPr>
              <w:fldChar w:fldCharType="separate"/>
            </w:r>
            <w:r w:rsidR="00C06B21">
              <w:rPr>
                <w:webHidden/>
              </w:rPr>
              <w:t>1</w:t>
            </w:r>
            <w:r w:rsidRPr="00BF1A1F">
              <w:rPr>
                <w:webHidden/>
              </w:rPr>
              <w:fldChar w:fldCharType="end"/>
            </w:r>
          </w:hyperlink>
        </w:p>
        <w:p w14:paraId="786D0E2B" w14:textId="1EAFB011" w:rsidR="00BF1A1F" w:rsidRPr="00BF1A1F" w:rsidRDefault="00BF1A1F">
          <w:pPr>
            <w:pStyle w:val="TOC2"/>
            <w:tabs>
              <w:tab w:val="left" w:pos="880"/>
              <w:tab w:val="right" w:leader="dot" w:pos="7928"/>
            </w:tabs>
            <w:rPr>
              <w:noProof/>
            </w:rPr>
          </w:pPr>
          <w:hyperlink w:anchor="_Toc177675386" w:history="1">
            <w:r w:rsidRPr="00BF1A1F">
              <w:rPr>
                <w:rStyle w:val="Hyperlink"/>
                <w:noProof/>
                <w:color w:val="auto"/>
              </w:rPr>
              <w:t>1.1</w:t>
            </w:r>
            <w:r w:rsidRPr="00BF1A1F">
              <w:rPr>
                <w:noProof/>
              </w:rPr>
              <w:tab/>
            </w:r>
            <w:r w:rsidRPr="00BF1A1F">
              <w:rPr>
                <w:rStyle w:val="Hyperlink"/>
                <w:noProof/>
                <w:color w:val="auto"/>
              </w:rPr>
              <w:t>Latar Belakang</w:t>
            </w:r>
            <w:r w:rsidRPr="00BF1A1F">
              <w:rPr>
                <w:noProof/>
                <w:webHidden/>
              </w:rPr>
              <w:tab/>
            </w:r>
            <w:r w:rsidRPr="00BF1A1F">
              <w:rPr>
                <w:noProof/>
                <w:webHidden/>
              </w:rPr>
              <w:fldChar w:fldCharType="begin"/>
            </w:r>
            <w:r w:rsidRPr="00BF1A1F">
              <w:rPr>
                <w:noProof/>
                <w:webHidden/>
              </w:rPr>
              <w:instrText xml:space="preserve"> PAGEREF _Toc177675386 \h </w:instrText>
            </w:r>
            <w:r w:rsidRPr="00BF1A1F">
              <w:rPr>
                <w:noProof/>
                <w:webHidden/>
              </w:rPr>
            </w:r>
            <w:r w:rsidRPr="00BF1A1F">
              <w:rPr>
                <w:noProof/>
                <w:webHidden/>
              </w:rPr>
              <w:fldChar w:fldCharType="separate"/>
            </w:r>
            <w:r w:rsidR="00C06B21">
              <w:rPr>
                <w:noProof/>
                <w:webHidden/>
              </w:rPr>
              <w:t>1</w:t>
            </w:r>
            <w:r w:rsidRPr="00BF1A1F">
              <w:rPr>
                <w:noProof/>
                <w:webHidden/>
              </w:rPr>
              <w:fldChar w:fldCharType="end"/>
            </w:r>
          </w:hyperlink>
        </w:p>
        <w:p w14:paraId="0AC577DE" w14:textId="51973812" w:rsidR="00BF1A1F" w:rsidRPr="00BF1A1F" w:rsidRDefault="00BF1A1F">
          <w:pPr>
            <w:pStyle w:val="TOC2"/>
            <w:tabs>
              <w:tab w:val="left" w:pos="880"/>
              <w:tab w:val="right" w:leader="dot" w:pos="7928"/>
            </w:tabs>
            <w:rPr>
              <w:noProof/>
            </w:rPr>
          </w:pPr>
          <w:hyperlink w:anchor="_Toc177675387" w:history="1">
            <w:r w:rsidRPr="00BF1A1F">
              <w:rPr>
                <w:rStyle w:val="Hyperlink"/>
                <w:noProof/>
                <w:color w:val="auto"/>
              </w:rPr>
              <w:t>1.2</w:t>
            </w:r>
            <w:r w:rsidRPr="00BF1A1F">
              <w:rPr>
                <w:noProof/>
              </w:rPr>
              <w:tab/>
            </w:r>
            <w:r w:rsidRPr="00BF1A1F">
              <w:rPr>
                <w:rStyle w:val="Hyperlink"/>
                <w:noProof/>
                <w:color w:val="auto"/>
              </w:rPr>
              <w:t>Pokok Permasalahan</w:t>
            </w:r>
            <w:r w:rsidRPr="00BF1A1F">
              <w:rPr>
                <w:noProof/>
                <w:webHidden/>
              </w:rPr>
              <w:tab/>
            </w:r>
            <w:r w:rsidRPr="00BF1A1F">
              <w:rPr>
                <w:noProof/>
                <w:webHidden/>
              </w:rPr>
              <w:fldChar w:fldCharType="begin"/>
            </w:r>
            <w:r w:rsidRPr="00BF1A1F">
              <w:rPr>
                <w:noProof/>
                <w:webHidden/>
              </w:rPr>
              <w:instrText xml:space="preserve"> PAGEREF _Toc177675387 \h </w:instrText>
            </w:r>
            <w:r w:rsidRPr="00BF1A1F">
              <w:rPr>
                <w:noProof/>
                <w:webHidden/>
              </w:rPr>
            </w:r>
            <w:r w:rsidRPr="00BF1A1F">
              <w:rPr>
                <w:noProof/>
                <w:webHidden/>
              </w:rPr>
              <w:fldChar w:fldCharType="separate"/>
            </w:r>
            <w:r w:rsidR="00C06B21">
              <w:rPr>
                <w:noProof/>
                <w:webHidden/>
              </w:rPr>
              <w:t>2</w:t>
            </w:r>
            <w:r w:rsidRPr="00BF1A1F">
              <w:rPr>
                <w:noProof/>
                <w:webHidden/>
              </w:rPr>
              <w:fldChar w:fldCharType="end"/>
            </w:r>
          </w:hyperlink>
        </w:p>
        <w:p w14:paraId="54943705" w14:textId="3A825013" w:rsidR="00BF1A1F" w:rsidRPr="00BF1A1F" w:rsidRDefault="00BF1A1F">
          <w:pPr>
            <w:pStyle w:val="TOC2"/>
            <w:tabs>
              <w:tab w:val="left" w:pos="880"/>
              <w:tab w:val="right" w:leader="dot" w:pos="7928"/>
            </w:tabs>
            <w:rPr>
              <w:noProof/>
            </w:rPr>
          </w:pPr>
          <w:hyperlink w:anchor="_Toc177675389" w:history="1">
            <w:r w:rsidRPr="00BF1A1F">
              <w:rPr>
                <w:rStyle w:val="Hyperlink"/>
                <w:noProof/>
                <w:color w:val="auto"/>
              </w:rPr>
              <w:t>2.1</w:t>
            </w:r>
            <w:r w:rsidRPr="00BF1A1F">
              <w:rPr>
                <w:noProof/>
              </w:rPr>
              <w:tab/>
            </w:r>
            <w:r w:rsidRPr="00BF1A1F">
              <w:rPr>
                <w:rStyle w:val="Hyperlink"/>
                <w:noProof/>
                <w:color w:val="auto"/>
              </w:rPr>
              <w:t>Tujuan Penelitian</w:t>
            </w:r>
            <w:r w:rsidRPr="00BF1A1F">
              <w:rPr>
                <w:noProof/>
                <w:webHidden/>
              </w:rPr>
              <w:tab/>
            </w:r>
            <w:r w:rsidRPr="00BF1A1F">
              <w:rPr>
                <w:noProof/>
                <w:webHidden/>
              </w:rPr>
              <w:fldChar w:fldCharType="begin"/>
            </w:r>
            <w:r w:rsidRPr="00BF1A1F">
              <w:rPr>
                <w:noProof/>
                <w:webHidden/>
              </w:rPr>
              <w:instrText xml:space="preserve"> PAGEREF _Toc177675389 \h </w:instrText>
            </w:r>
            <w:r w:rsidRPr="00BF1A1F">
              <w:rPr>
                <w:noProof/>
                <w:webHidden/>
              </w:rPr>
            </w:r>
            <w:r w:rsidRPr="00BF1A1F">
              <w:rPr>
                <w:noProof/>
                <w:webHidden/>
              </w:rPr>
              <w:fldChar w:fldCharType="separate"/>
            </w:r>
            <w:r w:rsidR="00C06B21">
              <w:rPr>
                <w:noProof/>
                <w:webHidden/>
              </w:rPr>
              <w:t>3</w:t>
            </w:r>
            <w:r w:rsidRPr="00BF1A1F">
              <w:rPr>
                <w:noProof/>
                <w:webHidden/>
              </w:rPr>
              <w:fldChar w:fldCharType="end"/>
            </w:r>
          </w:hyperlink>
        </w:p>
        <w:p w14:paraId="550F9D92" w14:textId="1967A7AC" w:rsidR="00BF1A1F" w:rsidRPr="00BF1A1F" w:rsidRDefault="00BF1A1F">
          <w:pPr>
            <w:pStyle w:val="TOC2"/>
            <w:tabs>
              <w:tab w:val="left" w:pos="880"/>
              <w:tab w:val="right" w:leader="dot" w:pos="7928"/>
            </w:tabs>
            <w:rPr>
              <w:noProof/>
            </w:rPr>
          </w:pPr>
          <w:hyperlink w:anchor="_Toc177675390" w:history="1">
            <w:r w:rsidRPr="00BF1A1F">
              <w:rPr>
                <w:rStyle w:val="Hyperlink"/>
                <w:noProof/>
                <w:color w:val="auto"/>
              </w:rPr>
              <w:t>2.2</w:t>
            </w:r>
            <w:r w:rsidRPr="00BF1A1F">
              <w:rPr>
                <w:noProof/>
              </w:rPr>
              <w:tab/>
            </w:r>
            <w:r w:rsidRPr="00BF1A1F">
              <w:rPr>
                <w:rStyle w:val="Hyperlink"/>
                <w:noProof/>
                <w:color w:val="auto"/>
              </w:rPr>
              <w:t>Pertanyaan Penelitian</w:t>
            </w:r>
            <w:r w:rsidRPr="00BF1A1F">
              <w:rPr>
                <w:noProof/>
                <w:webHidden/>
              </w:rPr>
              <w:tab/>
            </w:r>
            <w:r w:rsidRPr="00BF1A1F">
              <w:rPr>
                <w:noProof/>
                <w:webHidden/>
              </w:rPr>
              <w:fldChar w:fldCharType="begin"/>
            </w:r>
            <w:r w:rsidRPr="00BF1A1F">
              <w:rPr>
                <w:noProof/>
                <w:webHidden/>
              </w:rPr>
              <w:instrText xml:space="preserve"> PAGEREF _Toc177675390 \h </w:instrText>
            </w:r>
            <w:r w:rsidRPr="00BF1A1F">
              <w:rPr>
                <w:noProof/>
                <w:webHidden/>
              </w:rPr>
            </w:r>
            <w:r w:rsidRPr="00BF1A1F">
              <w:rPr>
                <w:noProof/>
                <w:webHidden/>
              </w:rPr>
              <w:fldChar w:fldCharType="separate"/>
            </w:r>
            <w:r w:rsidR="00C06B21">
              <w:rPr>
                <w:noProof/>
                <w:webHidden/>
              </w:rPr>
              <w:t>3</w:t>
            </w:r>
            <w:r w:rsidRPr="00BF1A1F">
              <w:rPr>
                <w:noProof/>
                <w:webHidden/>
              </w:rPr>
              <w:fldChar w:fldCharType="end"/>
            </w:r>
          </w:hyperlink>
        </w:p>
        <w:p w14:paraId="531CD350" w14:textId="427244A6" w:rsidR="00BF1A1F" w:rsidRPr="00BF1A1F" w:rsidRDefault="00BF1A1F">
          <w:pPr>
            <w:pStyle w:val="TOC2"/>
            <w:tabs>
              <w:tab w:val="left" w:pos="880"/>
              <w:tab w:val="right" w:leader="dot" w:pos="7928"/>
            </w:tabs>
            <w:rPr>
              <w:noProof/>
            </w:rPr>
          </w:pPr>
          <w:hyperlink w:anchor="_Toc177675391" w:history="1">
            <w:r w:rsidRPr="00BF1A1F">
              <w:rPr>
                <w:rStyle w:val="Hyperlink"/>
                <w:noProof/>
                <w:color w:val="auto"/>
              </w:rPr>
              <w:t>2.3</w:t>
            </w:r>
            <w:r w:rsidRPr="00BF1A1F">
              <w:rPr>
                <w:noProof/>
              </w:rPr>
              <w:tab/>
            </w:r>
            <w:r w:rsidRPr="00BF1A1F">
              <w:rPr>
                <w:rStyle w:val="Hyperlink"/>
                <w:noProof/>
                <w:color w:val="auto"/>
              </w:rPr>
              <w:t>Batasan Penelitian</w:t>
            </w:r>
            <w:r w:rsidRPr="00BF1A1F">
              <w:rPr>
                <w:noProof/>
                <w:webHidden/>
              </w:rPr>
              <w:tab/>
            </w:r>
            <w:r w:rsidRPr="00BF1A1F">
              <w:rPr>
                <w:noProof/>
                <w:webHidden/>
              </w:rPr>
              <w:fldChar w:fldCharType="begin"/>
            </w:r>
            <w:r w:rsidRPr="00BF1A1F">
              <w:rPr>
                <w:noProof/>
                <w:webHidden/>
              </w:rPr>
              <w:instrText xml:space="preserve"> PAGEREF _Toc177675391 \h </w:instrText>
            </w:r>
            <w:r w:rsidRPr="00BF1A1F">
              <w:rPr>
                <w:noProof/>
                <w:webHidden/>
              </w:rPr>
            </w:r>
            <w:r w:rsidRPr="00BF1A1F">
              <w:rPr>
                <w:noProof/>
                <w:webHidden/>
              </w:rPr>
              <w:fldChar w:fldCharType="separate"/>
            </w:r>
            <w:r w:rsidR="00C06B21">
              <w:rPr>
                <w:noProof/>
                <w:webHidden/>
              </w:rPr>
              <w:t>5</w:t>
            </w:r>
            <w:r w:rsidRPr="00BF1A1F">
              <w:rPr>
                <w:noProof/>
                <w:webHidden/>
              </w:rPr>
              <w:fldChar w:fldCharType="end"/>
            </w:r>
          </w:hyperlink>
        </w:p>
        <w:p w14:paraId="13E385C6" w14:textId="53D5C40E" w:rsidR="00BF1A1F" w:rsidRPr="00BF1A1F" w:rsidRDefault="00BF1A1F">
          <w:pPr>
            <w:pStyle w:val="TOC2"/>
            <w:tabs>
              <w:tab w:val="left" w:pos="880"/>
              <w:tab w:val="right" w:leader="dot" w:pos="7928"/>
            </w:tabs>
            <w:rPr>
              <w:noProof/>
            </w:rPr>
          </w:pPr>
          <w:hyperlink w:anchor="_Toc177675392" w:history="1">
            <w:r w:rsidRPr="00BF1A1F">
              <w:rPr>
                <w:rStyle w:val="Hyperlink"/>
                <w:noProof/>
                <w:color w:val="auto"/>
              </w:rPr>
              <w:t>2.4</w:t>
            </w:r>
            <w:r w:rsidRPr="00BF1A1F">
              <w:rPr>
                <w:noProof/>
              </w:rPr>
              <w:tab/>
            </w:r>
            <w:r w:rsidRPr="00BF1A1F">
              <w:rPr>
                <w:rStyle w:val="Hyperlink"/>
                <w:noProof/>
                <w:color w:val="auto"/>
              </w:rPr>
              <w:t>Sistematika Penulisan</w:t>
            </w:r>
            <w:r w:rsidRPr="00BF1A1F">
              <w:rPr>
                <w:noProof/>
                <w:webHidden/>
              </w:rPr>
              <w:tab/>
            </w:r>
            <w:r w:rsidRPr="00BF1A1F">
              <w:rPr>
                <w:noProof/>
                <w:webHidden/>
              </w:rPr>
              <w:fldChar w:fldCharType="begin"/>
            </w:r>
            <w:r w:rsidRPr="00BF1A1F">
              <w:rPr>
                <w:noProof/>
                <w:webHidden/>
              </w:rPr>
              <w:instrText xml:space="preserve"> PAGEREF _Toc177675392 \h </w:instrText>
            </w:r>
            <w:r w:rsidRPr="00BF1A1F">
              <w:rPr>
                <w:noProof/>
                <w:webHidden/>
              </w:rPr>
            </w:r>
            <w:r w:rsidRPr="00BF1A1F">
              <w:rPr>
                <w:noProof/>
                <w:webHidden/>
              </w:rPr>
              <w:fldChar w:fldCharType="separate"/>
            </w:r>
            <w:r w:rsidR="00C06B21">
              <w:rPr>
                <w:noProof/>
                <w:webHidden/>
              </w:rPr>
              <w:t>5</w:t>
            </w:r>
            <w:r w:rsidRPr="00BF1A1F">
              <w:rPr>
                <w:noProof/>
                <w:webHidden/>
              </w:rPr>
              <w:fldChar w:fldCharType="end"/>
            </w:r>
          </w:hyperlink>
        </w:p>
        <w:p w14:paraId="1A8FAB03" w14:textId="086E3FC4" w:rsidR="00BF1A1F" w:rsidRPr="00BF1A1F" w:rsidRDefault="00BF1A1F" w:rsidP="00BF1A1F">
          <w:pPr>
            <w:pStyle w:val="TOC1"/>
          </w:pPr>
          <w:hyperlink w:anchor="_Toc177675393" w:history="1">
            <w:r w:rsidRPr="00BF1A1F">
              <w:rPr>
                <w:rStyle w:val="Hyperlink"/>
                <w:color w:val="auto"/>
              </w:rPr>
              <w:t>BAB II  TINJAUAN PUSTAKA</w:t>
            </w:r>
            <w:r w:rsidRPr="00BF1A1F">
              <w:rPr>
                <w:webHidden/>
              </w:rPr>
              <w:tab/>
            </w:r>
            <w:r w:rsidRPr="00BF1A1F">
              <w:rPr>
                <w:webHidden/>
              </w:rPr>
              <w:fldChar w:fldCharType="begin"/>
            </w:r>
            <w:r w:rsidRPr="00BF1A1F">
              <w:rPr>
                <w:webHidden/>
              </w:rPr>
              <w:instrText xml:space="preserve"> PAGEREF _Toc177675393 \h </w:instrText>
            </w:r>
            <w:r w:rsidRPr="00BF1A1F">
              <w:rPr>
                <w:webHidden/>
              </w:rPr>
            </w:r>
            <w:r w:rsidRPr="00BF1A1F">
              <w:rPr>
                <w:webHidden/>
              </w:rPr>
              <w:fldChar w:fldCharType="separate"/>
            </w:r>
            <w:r w:rsidR="00C06B21">
              <w:rPr>
                <w:webHidden/>
              </w:rPr>
              <w:t>8</w:t>
            </w:r>
            <w:r w:rsidRPr="00BF1A1F">
              <w:rPr>
                <w:webHidden/>
              </w:rPr>
              <w:fldChar w:fldCharType="end"/>
            </w:r>
          </w:hyperlink>
        </w:p>
        <w:p w14:paraId="14A060C4" w14:textId="3A36DC84" w:rsidR="00BF1A1F" w:rsidRPr="00BF1A1F" w:rsidRDefault="00BF1A1F">
          <w:pPr>
            <w:pStyle w:val="TOC2"/>
            <w:tabs>
              <w:tab w:val="left" w:pos="880"/>
              <w:tab w:val="right" w:leader="dot" w:pos="7928"/>
            </w:tabs>
            <w:rPr>
              <w:noProof/>
            </w:rPr>
          </w:pPr>
          <w:hyperlink w:anchor="_Toc177675394" w:history="1">
            <w:r w:rsidRPr="00BF1A1F">
              <w:rPr>
                <w:rStyle w:val="Hyperlink"/>
                <w:noProof/>
                <w:color w:val="auto"/>
              </w:rPr>
              <w:t>2.1</w:t>
            </w:r>
            <w:r w:rsidRPr="00BF1A1F">
              <w:rPr>
                <w:noProof/>
              </w:rPr>
              <w:tab/>
            </w:r>
            <w:r w:rsidRPr="00BF1A1F">
              <w:rPr>
                <w:rStyle w:val="Hyperlink"/>
                <w:noProof/>
                <w:color w:val="auto"/>
              </w:rPr>
              <w:t xml:space="preserve"> Kerangka Pikir Penelitian</w:t>
            </w:r>
            <w:r w:rsidRPr="00BF1A1F">
              <w:rPr>
                <w:noProof/>
                <w:webHidden/>
              </w:rPr>
              <w:tab/>
            </w:r>
            <w:r w:rsidRPr="00BF1A1F">
              <w:rPr>
                <w:noProof/>
                <w:webHidden/>
              </w:rPr>
              <w:fldChar w:fldCharType="begin"/>
            </w:r>
            <w:r w:rsidRPr="00BF1A1F">
              <w:rPr>
                <w:noProof/>
                <w:webHidden/>
              </w:rPr>
              <w:instrText xml:space="preserve"> PAGEREF _Toc177675394 \h </w:instrText>
            </w:r>
            <w:r w:rsidRPr="00BF1A1F">
              <w:rPr>
                <w:noProof/>
                <w:webHidden/>
              </w:rPr>
            </w:r>
            <w:r w:rsidRPr="00BF1A1F">
              <w:rPr>
                <w:noProof/>
                <w:webHidden/>
              </w:rPr>
              <w:fldChar w:fldCharType="separate"/>
            </w:r>
            <w:r w:rsidR="00C06B21">
              <w:rPr>
                <w:noProof/>
                <w:webHidden/>
              </w:rPr>
              <w:t>8</w:t>
            </w:r>
            <w:r w:rsidRPr="00BF1A1F">
              <w:rPr>
                <w:noProof/>
                <w:webHidden/>
              </w:rPr>
              <w:fldChar w:fldCharType="end"/>
            </w:r>
          </w:hyperlink>
        </w:p>
        <w:p w14:paraId="67AD0E66" w14:textId="26312484" w:rsidR="00BF1A1F" w:rsidRPr="00BF1A1F" w:rsidRDefault="00BF1A1F">
          <w:pPr>
            <w:pStyle w:val="TOC2"/>
            <w:tabs>
              <w:tab w:val="left" w:pos="880"/>
              <w:tab w:val="right" w:leader="dot" w:pos="7928"/>
            </w:tabs>
            <w:rPr>
              <w:noProof/>
            </w:rPr>
          </w:pPr>
          <w:hyperlink w:anchor="_Toc177675395" w:history="1">
            <w:r w:rsidRPr="00BF1A1F">
              <w:rPr>
                <w:rStyle w:val="Hyperlink"/>
                <w:noProof/>
                <w:color w:val="auto"/>
              </w:rPr>
              <w:t>2.2</w:t>
            </w:r>
            <w:r w:rsidRPr="00BF1A1F">
              <w:rPr>
                <w:noProof/>
              </w:rPr>
              <w:tab/>
            </w:r>
            <w:r w:rsidRPr="00BF1A1F">
              <w:rPr>
                <w:rStyle w:val="Hyperlink"/>
                <w:noProof/>
                <w:color w:val="auto"/>
              </w:rPr>
              <w:t>Landasan Teori</w:t>
            </w:r>
            <w:r w:rsidRPr="00BF1A1F">
              <w:rPr>
                <w:noProof/>
                <w:webHidden/>
              </w:rPr>
              <w:tab/>
            </w:r>
            <w:r w:rsidRPr="00BF1A1F">
              <w:rPr>
                <w:noProof/>
                <w:webHidden/>
              </w:rPr>
              <w:fldChar w:fldCharType="begin"/>
            </w:r>
            <w:r w:rsidRPr="00BF1A1F">
              <w:rPr>
                <w:noProof/>
                <w:webHidden/>
              </w:rPr>
              <w:instrText xml:space="preserve"> PAGEREF _Toc177675395 \h </w:instrText>
            </w:r>
            <w:r w:rsidRPr="00BF1A1F">
              <w:rPr>
                <w:noProof/>
                <w:webHidden/>
              </w:rPr>
            </w:r>
            <w:r w:rsidRPr="00BF1A1F">
              <w:rPr>
                <w:noProof/>
                <w:webHidden/>
              </w:rPr>
              <w:fldChar w:fldCharType="separate"/>
            </w:r>
            <w:r w:rsidR="00C06B21">
              <w:rPr>
                <w:noProof/>
                <w:webHidden/>
              </w:rPr>
              <w:t>9</w:t>
            </w:r>
            <w:r w:rsidRPr="00BF1A1F">
              <w:rPr>
                <w:noProof/>
                <w:webHidden/>
              </w:rPr>
              <w:fldChar w:fldCharType="end"/>
            </w:r>
          </w:hyperlink>
        </w:p>
        <w:p w14:paraId="750E5F07" w14:textId="6C577276" w:rsidR="00BF1A1F" w:rsidRPr="00BF1A1F" w:rsidRDefault="00BF1A1F">
          <w:pPr>
            <w:pStyle w:val="TOC3"/>
            <w:tabs>
              <w:tab w:val="left" w:pos="1320"/>
              <w:tab w:val="right" w:leader="dot" w:pos="7928"/>
            </w:tabs>
            <w:rPr>
              <w:noProof/>
            </w:rPr>
          </w:pPr>
          <w:hyperlink w:anchor="_Toc177675396" w:history="1">
            <w:r w:rsidRPr="00BF1A1F">
              <w:rPr>
                <w:rStyle w:val="Hyperlink"/>
                <w:noProof/>
                <w:color w:val="auto"/>
              </w:rPr>
              <w:t>2.2.1</w:t>
            </w:r>
            <w:r w:rsidRPr="00BF1A1F">
              <w:rPr>
                <w:noProof/>
              </w:rPr>
              <w:tab/>
            </w:r>
            <w:r w:rsidRPr="00BF1A1F">
              <w:rPr>
                <w:rStyle w:val="Hyperlink"/>
                <w:noProof/>
                <w:color w:val="auto"/>
              </w:rPr>
              <w:t>Kepuasan Pengguna</w:t>
            </w:r>
            <w:r w:rsidRPr="00BF1A1F">
              <w:rPr>
                <w:noProof/>
                <w:webHidden/>
              </w:rPr>
              <w:tab/>
            </w:r>
            <w:r w:rsidRPr="00BF1A1F">
              <w:rPr>
                <w:noProof/>
                <w:webHidden/>
              </w:rPr>
              <w:fldChar w:fldCharType="begin"/>
            </w:r>
            <w:r w:rsidRPr="00BF1A1F">
              <w:rPr>
                <w:noProof/>
                <w:webHidden/>
              </w:rPr>
              <w:instrText xml:space="preserve"> PAGEREF _Toc177675396 \h </w:instrText>
            </w:r>
            <w:r w:rsidRPr="00BF1A1F">
              <w:rPr>
                <w:noProof/>
                <w:webHidden/>
              </w:rPr>
            </w:r>
            <w:r w:rsidRPr="00BF1A1F">
              <w:rPr>
                <w:noProof/>
                <w:webHidden/>
              </w:rPr>
              <w:fldChar w:fldCharType="separate"/>
            </w:r>
            <w:r w:rsidR="00C06B21">
              <w:rPr>
                <w:noProof/>
                <w:webHidden/>
              </w:rPr>
              <w:t>9</w:t>
            </w:r>
            <w:r w:rsidRPr="00BF1A1F">
              <w:rPr>
                <w:noProof/>
                <w:webHidden/>
              </w:rPr>
              <w:fldChar w:fldCharType="end"/>
            </w:r>
          </w:hyperlink>
        </w:p>
        <w:p w14:paraId="43609909" w14:textId="2EEDD14A" w:rsidR="00BF1A1F" w:rsidRPr="00BF1A1F" w:rsidRDefault="00BF1A1F">
          <w:pPr>
            <w:pStyle w:val="TOC3"/>
            <w:tabs>
              <w:tab w:val="left" w:pos="1320"/>
              <w:tab w:val="right" w:leader="dot" w:pos="7928"/>
            </w:tabs>
            <w:rPr>
              <w:noProof/>
            </w:rPr>
          </w:pPr>
          <w:hyperlink w:anchor="_Toc177675397" w:history="1">
            <w:r w:rsidRPr="00BF1A1F">
              <w:rPr>
                <w:rStyle w:val="Hyperlink"/>
                <w:noProof/>
                <w:color w:val="auto"/>
              </w:rPr>
              <w:t>2.2.2</w:t>
            </w:r>
            <w:r w:rsidRPr="00BF1A1F">
              <w:rPr>
                <w:noProof/>
              </w:rPr>
              <w:tab/>
            </w:r>
            <w:r w:rsidRPr="00BF1A1F">
              <w:rPr>
                <w:rStyle w:val="Hyperlink"/>
                <w:noProof/>
                <w:color w:val="auto"/>
              </w:rPr>
              <w:t>Algoritma Fuzzy Mamdani</w:t>
            </w:r>
            <w:r w:rsidRPr="00BF1A1F">
              <w:rPr>
                <w:noProof/>
                <w:webHidden/>
              </w:rPr>
              <w:tab/>
            </w:r>
            <w:r w:rsidRPr="00BF1A1F">
              <w:rPr>
                <w:noProof/>
                <w:webHidden/>
              </w:rPr>
              <w:fldChar w:fldCharType="begin"/>
            </w:r>
            <w:r w:rsidRPr="00BF1A1F">
              <w:rPr>
                <w:noProof/>
                <w:webHidden/>
              </w:rPr>
              <w:instrText xml:space="preserve"> PAGEREF _Toc177675397 \h </w:instrText>
            </w:r>
            <w:r w:rsidRPr="00BF1A1F">
              <w:rPr>
                <w:noProof/>
                <w:webHidden/>
              </w:rPr>
            </w:r>
            <w:r w:rsidRPr="00BF1A1F">
              <w:rPr>
                <w:noProof/>
                <w:webHidden/>
              </w:rPr>
              <w:fldChar w:fldCharType="separate"/>
            </w:r>
            <w:r w:rsidR="00C06B21">
              <w:rPr>
                <w:noProof/>
                <w:webHidden/>
              </w:rPr>
              <w:t>10</w:t>
            </w:r>
            <w:r w:rsidRPr="00BF1A1F">
              <w:rPr>
                <w:noProof/>
                <w:webHidden/>
              </w:rPr>
              <w:fldChar w:fldCharType="end"/>
            </w:r>
          </w:hyperlink>
        </w:p>
        <w:p w14:paraId="6BDBD418" w14:textId="570E8717" w:rsidR="00BF1A1F" w:rsidRPr="00BF1A1F" w:rsidRDefault="00BF1A1F">
          <w:pPr>
            <w:pStyle w:val="TOC3"/>
            <w:tabs>
              <w:tab w:val="left" w:pos="1320"/>
              <w:tab w:val="right" w:leader="dot" w:pos="7928"/>
            </w:tabs>
            <w:rPr>
              <w:noProof/>
            </w:rPr>
          </w:pPr>
          <w:hyperlink w:anchor="_Toc177675398" w:history="1">
            <w:r w:rsidRPr="00BF1A1F">
              <w:rPr>
                <w:rStyle w:val="Hyperlink"/>
                <w:noProof/>
                <w:color w:val="auto"/>
              </w:rPr>
              <w:t>2.2.3</w:t>
            </w:r>
            <w:r w:rsidRPr="00BF1A1F">
              <w:rPr>
                <w:noProof/>
              </w:rPr>
              <w:tab/>
            </w:r>
            <w:r w:rsidRPr="00BF1A1F">
              <w:rPr>
                <w:rStyle w:val="Hyperlink"/>
                <w:noProof/>
                <w:color w:val="auto"/>
              </w:rPr>
              <w:t>Website</w:t>
            </w:r>
            <w:r w:rsidRPr="00BF1A1F">
              <w:rPr>
                <w:noProof/>
                <w:webHidden/>
              </w:rPr>
              <w:tab/>
            </w:r>
            <w:r w:rsidRPr="00BF1A1F">
              <w:rPr>
                <w:noProof/>
                <w:webHidden/>
              </w:rPr>
              <w:fldChar w:fldCharType="begin"/>
            </w:r>
            <w:r w:rsidRPr="00BF1A1F">
              <w:rPr>
                <w:noProof/>
                <w:webHidden/>
              </w:rPr>
              <w:instrText xml:space="preserve"> PAGEREF _Toc177675398 \h </w:instrText>
            </w:r>
            <w:r w:rsidRPr="00BF1A1F">
              <w:rPr>
                <w:noProof/>
                <w:webHidden/>
              </w:rPr>
            </w:r>
            <w:r w:rsidRPr="00BF1A1F">
              <w:rPr>
                <w:noProof/>
                <w:webHidden/>
              </w:rPr>
              <w:fldChar w:fldCharType="separate"/>
            </w:r>
            <w:r w:rsidR="00C06B21">
              <w:rPr>
                <w:noProof/>
                <w:webHidden/>
              </w:rPr>
              <w:t>11</w:t>
            </w:r>
            <w:r w:rsidRPr="00BF1A1F">
              <w:rPr>
                <w:noProof/>
                <w:webHidden/>
              </w:rPr>
              <w:fldChar w:fldCharType="end"/>
            </w:r>
          </w:hyperlink>
        </w:p>
        <w:p w14:paraId="6B649726" w14:textId="2B68C7A9" w:rsidR="00BF1A1F" w:rsidRPr="00BF1A1F" w:rsidRDefault="00BF1A1F">
          <w:pPr>
            <w:pStyle w:val="TOC3"/>
            <w:tabs>
              <w:tab w:val="left" w:pos="1320"/>
              <w:tab w:val="right" w:leader="dot" w:pos="7928"/>
            </w:tabs>
            <w:rPr>
              <w:noProof/>
            </w:rPr>
          </w:pPr>
          <w:hyperlink w:anchor="_Toc177675399" w:history="1">
            <w:r w:rsidRPr="00BF1A1F">
              <w:rPr>
                <w:rStyle w:val="Hyperlink"/>
                <w:noProof/>
                <w:color w:val="auto"/>
              </w:rPr>
              <w:t>2.2.4</w:t>
            </w:r>
            <w:r w:rsidRPr="00BF1A1F">
              <w:rPr>
                <w:noProof/>
              </w:rPr>
              <w:tab/>
            </w:r>
            <w:r w:rsidRPr="00BF1A1F">
              <w:rPr>
                <w:rStyle w:val="Hyperlink"/>
                <w:noProof/>
                <w:color w:val="auto"/>
              </w:rPr>
              <w:t>Mall Pelayanan Publik</w:t>
            </w:r>
            <w:r w:rsidRPr="00BF1A1F">
              <w:rPr>
                <w:noProof/>
                <w:webHidden/>
              </w:rPr>
              <w:tab/>
            </w:r>
            <w:r w:rsidRPr="00BF1A1F">
              <w:rPr>
                <w:noProof/>
                <w:webHidden/>
              </w:rPr>
              <w:fldChar w:fldCharType="begin"/>
            </w:r>
            <w:r w:rsidRPr="00BF1A1F">
              <w:rPr>
                <w:noProof/>
                <w:webHidden/>
              </w:rPr>
              <w:instrText xml:space="preserve"> PAGEREF _Toc177675399 \h </w:instrText>
            </w:r>
            <w:r w:rsidRPr="00BF1A1F">
              <w:rPr>
                <w:noProof/>
                <w:webHidden/>
              </w:rPr>
            </w:r>
            <w:r w:rsidRPr="00BF1A1F">
              <w:rPr>
                <w:noProof/>
                <w:webHidden/>
              </w:rPr>
              <w:fldChar w:fldCharType="separate"/>
            </w:r>
            <w:r w:rsidR="00C06B21">
              <w:rPr>
                <w:noProof/>
                <w:webHidden/>
              </w:rPr>
              <w:t>12</w:t>
            </w:r>
            <w:r w:rsidRPr="00BF1A1F">
              <w:rPr>
                <w:noProof/>
                <w:webHidden/>
              </w:rPr>
              <w:fldChar w:fldCharType="end"/>
            </w:r>
          </w:hyperlink>
        </w:p>
        <w:p w14:paraId="0D078585" w14:textId="0A7E36BC" w:rsidR="00BF1A1F" w:rsidRPr="00BF1A1F" w:rsidRDefault="00BF1A1F">
          <w:pPr>
            <w:pStyle w:val="TOC3"/>
            <w:tabs>
              <w:tab w:val="left" w:pos="1320"/>
              <w:tab w:val="right" w:leader="dot" w:pos="7928"/>
            </w:tabs>
            <w:rPr>
              <w:noProof/>
            </w:rPr>
          </w:pPr>
          <w:hyperlink w:anchor="_Toc177675400" w:history="1">
            <w:r w:rsidRPr="00BF1A1F">
              <w:rPr>
                <w:rStyle w:val="Hyperlink"/>
                <w:noProof/>
                <w:color w:val="auto"/>
              </w:rPr>
              <w:t>2.2.5</w:t>
            </w:r>
            <w:r w:rsidRPr="00BF1A1F">
              <w:rPr>
                <w:noProof/>
              </w:rPr>
              <w:tab/>
            </w:r>
            <w:r w:rsidRPr="00BF1A1F">
              <w:rPr>
                <w:rStyle w:val="Hyperlink"/>
                <w:noProof/>
                <w:color w:val="auto"/>
              </w:rPr>
              <w:t>Pemrograman Web</w:t>
            </w:r>
            <w:r w:rsidRPr="00BF1A1F">
              <w:rPr>
                <w:noProof/>
                <w:webHidden/>
              </w:rPr>
              <w:tab/>
            </w:r>
            <w:r w:rsidRPr="00BF1A1F">
              <w:rPr>
                <w:noProof/>
                <w:webHidden/>
              </w:rPr>
              <w:fldChar w:fldCharType="begin"/>
            </w:r>
            <w:r w:rsidRPr="00BF1A1F">
              <w:rPr>
                <w:noProof/>
                <w:webHidden/>
              </w:rPr>
              <w:instrText xml:space="preserve"> PAGEREF _Toc177675400 \h </w:instrText>
            </w:r>
            <w:r w:rsidRPr="00BF1A1F">
              <w:rPr>
                <w:noProof/>
                <w:webHidden/>
              </w:rPr>
            </w:r>
            <w:r w:rsidRPr="00BF1A1F">
              <w:rPr>
                <w:noProof/>
                <w:webHidden/>
              </w:rPr>
              <w:fldChar w:fldCharType="separate"/>
            </w:r>
            <w:r w:rsidR="00C06B21">
              <w:rPr>
                <w:noProof/>
                <w:webHidden/>
              </w:rPr>
              <w:t>14</w:t>
            </w:r>
            <w:r w:rsidRPr="00BF1A1F">
              <w:rPr>
                <w:noProof/>
                <w:webHidden/>
              </w:rPr>
              <w:fldChar w:fldCharType="end"/>
            </w:r>
          </w:hyperlink>
        </w:p>
        <w:p w14:paraId="7499E467" w14:textId="3D257CD9" w:rsidR="00BF1A1F" w:rsidRPr="00BF1A1F" w:rsidRDefault="00BF1A1F">
          <w:pPr>
            <w:pStyle w:val="TOC3"/>
            <w:tabs>
              <w:tab w:val="left" w:pos="1320"/>
              <w:tab w:val="right" w:leader="dot" w:pos="7928"/>
            </w:tabs>
            <w:rPr>
              <w:noProof/>
            </w:rPr>
          </w:pPr>
          <w:hyperlink w:anchor="_Toc177675401" w:history="1">
            <w:r w:rsidRPr="00BF1A1F">
              <w:rPr>
                <w:rStyle w:val="Hyperlink"/>
                <w:noProof/>
                <w:color w:val="auto"/>
              </w:rPr>
              <w:t>2.2.6</w:t>
            </w:r>
            <w:r w:rsidRPr="00BF1A1F">
              <w:rPr>
                <w:noProof/>
              </w:rPr>
              <w:tab/>
            </w:r>
            <w:r w:rsidRPr="00BF1A1F">
              <w:rPr>
                <w:rStyle w:val="Hyperlink"/>
                <w:noProof/>
                <w:color w:val="auto"/>
              </w:rPr>
              <w:t>MySQL Database</w:t>
            </w:r>
            <w:r w:rsidRPr="00BF1A1F">
              <w:rPr>
                <w:noProof/>
                <w:webHidden/>
              </w:rPr>
              <w:tab/>
            </w:r>
            <w:r w:rsidRPr="00BF1A1F">
              <w:rPr>
                <w:noProof/>
                <w:webHidden/>
              </w:rPr>
              <w:fldChar w:fldCharType="begin"/>
            </w:r>
            <w:r w:rsidRPr="00BF1A1F">
              <w:rPr>
                <w:noProof/>
                <w:webHidden/>
              </w:rPr>
              <w:instrText xml:space="preserve"> PAGEREF _Toc177675401 \h </w:instrText>
            </w:r>
            <w:r w:rsidRPr="00BF1A1F">
              <w:rPr>
                <w:noProof/>
                <w:webHidden/>
              </w:rPr>
            </w:r>
            <w:r w:rsidRPr="00BF1A1F">
              <w:rPr>
                <w:noProof/>
                <w:webHidden/>
              </w:rPr>
              <w:fldChar w:fldCharType="separate"/>
            </w:r>
            <w:r w:rsidR="00C06B21">
              <w:rPr>
                <w:noProof/>
                <w:webHidden/>
              </w:rPr>
              <w:t>14</w:t>
            </w:r>
            <w:r w:rsidRPr="00BF1A1F">
              <w:rPr>
                <w:noProof/>
                <w:webHidden/>
              </w:rPr>
              <w:fldChar w:fldCharType="end"/>
            </w:r>
          </w:hyperlink>
        </w:p>
        <w:p w14:paraId="4EDC403F" w14:textId="667C7D97" w:rsidR="00BF1A1F" w:rsidRPr="00BF1A1F" w:rsidRDefault="00BF1A1F">
          <w:pPr>
            <w:pStyle w:val="TOC3"/>
            <w:tabs>
              <w:tab w:val="left" w:pos="1320"/>
              <w:tab w:val="right" w:leader="dot" w:pos="7928"/>
            </w:tabs>
            <w:rPr>
              <w:noProof/>
            </w:rPr>
          </w:pPr>
          <w:hyperlink w:anchor="_Toc177675402" w:history="1">
            <w:r w:rsidRPr="00BF1A1F">
              <w:rPr>
                <w:rStyle w:val="Hyperlink"/>
                <w:noProof/>
                <w:color w:val="auto"/>
              </w:rPr>
              <w:t>2.2.7</w:t>
            </w:r>
            <w:r w:rsidRPr="00BF1A1F">
              <w:rPr>
                <w:noProof/>
              </w:rPr>
              <w:tab/>
            </w:r>
            <w:r w:rsidRPr="00BF1A1F">
              <w:rPr>
                <w:rStyle w:val="Hyperlink"/>
                <w:noProof/>
                <w:color w:val="auto"/>
              </w:rPr>
              <w:t>PHP</w:t>
            </w:r>
            <w:r w:rsidRPr="00BF1A1F">
              <w:rPr>
                <w:noProof/>
                <w:webHidden/>
              </w:rPr>
              <w:tab/>
            </w:r>
            <w:r w:rsidRPr="00BF1A1F">
              <w:rPr>
                <w:noProof/>
                <w:webHidden/>
              </w:rPr>
              <w:fldChar w:fldCharType="begin"/>
            </w:r>
            <w:r w:rsidRPr="00BF1A1F">
              <w:rPr>
                <w:noProof/>
                <w:webHidden/>
              </w:rPr>
              <w:instrText xml:space="preserve"> PAGEREF _Toc177675402 \h </w:instrText>
            </w:r>
            <w:r w:rsidRPr="00BF1A1F">
              <w:rPr>
                <w:noProof/>
                <w:webHidden/>
              </w:rPr>
            </w:r>
            <w:r w:rsidRPr="00BF1A1F">
              <w:rPr>
                <w:noProof/>
                <w:webHidden/>
              </w:rPr>
              <w:fldChar w:fldCharType="separate"/>
            </w:r>
            <w:r w:rsidR="00C06B21">
              <w:rPr>
                <w:noProof/>
                <w:webHidden/>
              </w:rPr>
              <w:t>15</w:t>
            </w:r>
            <w:r w:rsidRPr="00BF1A1F">
              <w:rPr>
                <w:noProof/>
                <w:webHidden/>
              </w:rPr>
              <w:fldChar w:fldCharType="end"/>
            </w:r>
          </w:hyperlink>
        </w:p>
        <w:p w14:paraId="7299A266" w14:textId="609AD966" w:rsidR="00BF1A1F" w:rsidRPr="00BF1A1F" w:rsidRDefault="00BF1A1F">
          <w:pPr>
            <w:pStyle w:val="TOC3"/>
            <w:tabs>
              <w:tab w:val="left" w:pos="1320"/>
              <w:tab w:val="right" w:leader="dot" w:pos="7928"/>
            </w:tabs>
            <w:rPr>
              <w:noProof/>
            </w:rPr>
          </w:pPr>
          <w:hyperlink w:anchor="_Toc177675403" w:history="1">
            <w:r w:rsidRPr="00BF1A1F">
              <w:rPr>
                <w:rStyle w:val="Hyperlink"/>
                <w:noProof/>
                <w:color w:val="auto"/>
              </w:rPr>
              <w:t>2.2.8</w:t>
            </w:r>
            <w:r w:rsidRPr="00BF1A1F">
              <w:rPr>
                <w:noProof/>
              </w:rPr>
              <w:tab/>
            </w:r>
            <w:r w:rsidRPr="00BF1A1F">
              <w:rPr>
                <w:rStyle w:val="Hyperlink"/>
                <w:noProof/>
                <w:color w:val="auto"/>
              </w:rPr>
              <w:t>Diagram UML</w:t>
            </w:r>
            <w:r w:rsidRPr="00BF1A1F">
              <w:rPr>
                <w:noProof/>
                <w:webHidden/>
              </w:rPr>
              <w:tab/>
            </w:r>
            <w:r w:rsidRPr="00BF1A1F">
              <w:rPr>
                <w:noProof/>
                <w:webHidden/>
              </w:rPr>
              <w:fldChar w:fldCharType="begin"/>
            </w:r>
            <w:r w:rsidRPr="00BF1A1F">
              <w:rPr>
                <w:noProof/>
                <w:webHidden/>
              </w:rPr>
              <w:instrText xml:space="preserve"> PAGEREF _Toc177675403 \h </w:instrText>
            </w:r>
            <w:r w:rsidRPr="00BF1A1F">
              <w:rPr>
                <w:noProof/>
                <w:webHidden/>
              </w:rPr>
            </w:r>
            <w:r w:rsidRPr="00BF1A1F">
              <w:rPr>
                <w:noProof/>
                <w:webHidden/>
              </w:rPr>
              <w:fldChar w:fldCharType="separate"/>
            </w:r>
            <w:r w:rsidR="00C06B21">
              <w:rPr>
                <w:noProof/>
                <w:webHidden/>
              </w:rPr>
              <w:t>16</w:t>
            </w:r>
            <w:r w:rsidRPr="00BF1A1F">
              <w:rPr>
                <w:noProof/>
                <w:webHidden/>
              </w:rPr>
              <w:fldChar w:fldCharType="end"/>
            </w:r>
          </w:hyperlink>
        </w:p>
        <w:p w14:paraId="0AF82A61" w14:textId="38C069E0" w:rsidR="00BF1A1F" w:rsidRPr="00BF1A1F" w:rsidRDefault="00BF1A1F">
          <w:pPr>
            <w:pStyle w:val="TOC3"/>
            <w:tabs>
              <w:tab w:val="left" w:pos="1320"/>
              <w:tab w:val="right" w:leader="dot" w:pos="7928"/>
            </w:tabs>
            <w:rPr>
              <w:noProof/>
            </w:rPr>
          </w:pPr>
          <w:hyperlink w:anchor="_Toc177675404" w:history="1">
            <w:r w:rsidRPr="00BF1A1F">
              <w:rPr>
                <w:rStyle w:val="Hyperlink"/>
                <w:noProof/>
                <w:color w:val="auto"/>
              </w:rPr>
              <w:t>2.2.9</w:t>
            </w:r>
            <w:r w:rsidRPr="00BF1A1F">
              <w:rPr>
                <w:noProof/>
              </w:rPr>
              <w:tab/>
            </w:r>
            <w:r w:rsidRPr="00BF1A1F">
              <w:rPr>
                <w:rStyle w:val="Hyperlink"/>
                <w:noProof/>
                <w:color w:val="auto"/>
              </w:rPr>
              <w:t>Pengujian Sistem</w:t>
            </w:r>
            <w:r w:rsidRPr="00BF1A1F">
              <w:rPr>
                <w:noProof/>
                <w:webHidden/>
              </w:rPr>
              <w:tab/>
            </w:r>
            <w:r w:rsidRPr="00BF1A1F">
              <w:rPr>
                <w:noProof/>
                <w:webHidden/>
              </w:rPr>
              <w:fldChar w:fldCharType="begin"/>
            </w:r>
            <w:r w:rsidRPr="00BF1A1F">
              <w:rPr>
                <w:noProof/>
                <w:webHidden/>
              </w:rPr>
              <w:instrText xml:space="preserve"> PAGEREF _Toc177675404 \h </w:instrText>
            </w:r>
            <w:r w:rsidRPr="00BF1A1F">
              <w:rPr>
                <w:noProof/>
                <w:webHidden/>
              </w:rPr>
            </w:r>
            <w:r w:rsidRPr="00BF1A1F">
              <w:rPr>
                <w:noProof/>
                <w:webHidden/>
              </w:rPr>
              <w:fldChar w:fldCharType="separate"/>
            </w:r>
            <w:r w:rsidR="00C06B21">
              <w:rPr>
                <w:noProof/>
                <w:webHidden/>
              </w:rPr>
              <w:t>21</w:t>
            </w:r>
            <w:r w:rsidRPr="00BF1A1F">
              <w:rPr>
                <w:noProof/>
                <w:webHidden/>
              </w:rPr>
              <w:fldChar w:fldCharType="end"/>
            </w:r>
          </w:hyperlink>
        </w:p>
        <w:p w14:paraId="6D7E8083" w14:textId="514BEC96" w:rsidR="00BF1A1F" w:rsidRPr="00BF1A1F" w:rsidRDefault="00BF1A1F">
          <w:pPr>
            <w:pStyle w:val="TOC3"/>
            <w:tabs>
              <w:tab w:val="left" w:pos="1320"/>
              <w:tab w:val="right" w:leader="dot" w:pos="7928"/>
            </w:tabs>
            <w:rPr>
              <w:noProof/>
            </w:rPr>
          </w:pPr>
          <w:hyperlink w:anchor="_Toc177675405" w:history="1">
            <w:r w:rsidRPr="00BF1A1F">
              <w:rPr>
                <w:rStyle w:val="Hyperlink"/>
                <w:noProof/>
                <w:color w:val="auto"/>
              </w:rPr>
              <w:t>2.2.10</w:t>
            </w:r>
            <w:r w:rsidRPr="00BF1A1F">
              <w:rPr>
                <w:noProof/>
              </w:rPr>
              <w:tab/>
            </w:r>
            <w:r w:rsidRPr="00BF1A1F">
              <w:rPr>
                <w:rStyle w:val="Hyperlink"/>
                <w:noProof/>
                <w:color w:val="auto"/>
              </w:rPr>
              <w:t>Pengujian Sistem Black Box</w:t>
            </w:r>
            <w:r w:rsidRPr="00BF1A1F">
              <w:rPr>
                <w:noProof/>
                <w:webHidden/>
              </w:rPr>
              <w:tab/>
            </w:r>
            <w:r w:rsidRPr="00BF1A1F">
              <w:rPr>
                <w:noProof/>
                <w:webHidden/>
              </w:rPr>
              <w:fldChar w:fldCharType="begin"/>
            </w:r>
            <w:r w:rsidRPr="00BF1A1F">
              <w:rPr>
                <w:noProof/>
                <w:webHidden/>
              </w:rPr>
              <w:instrText xml:space="preserve"> PAGEREF _Toc177675405 \h </w:instrText>
            </w:r>
            <w:r w:rsidRPr="00BF1A1F">
              <w:rPr>
                <w:noProof/>
                <w:webHidden/>
              </w:rPr>
            </w:r>
            <w:r w:rsidRPr="00BF1A1F">
              <w:rPr>
                <w:noProof/>
                <w:webHidden/>
              </w:rPr>
              <w:fldChar w:fldCharType="separate"/>
            </w:r>
            <w:r w:rsidR="00C06B21">
              <w:rPr>
                <w:noProof/>
                <w:webHidden/>
              </w:rPr>
              <w:t>21</w:t>
            </w:r>
            <w:r w:rsidRPr="00BF1A1F">
              <w:rPr>
                <w:noProof/>
                <w:webHidden/>
              </w:rPr>
              <w:fldChar w:fldCharType="end"/>
            </w:r>
          </w:hyperlink>
        </w:p>
        <w:p w14:paraId="2915010D" w14:textId="29B2B066" w:rsidR="00BF1A1F" w:rsidRPr="00BF1A1F" w:rsidRDefault="00BF1A1F">
          <w:pPr>
            <w:pStyle w:val="TOC2"/>
            <w:tabs>
              <w:tab w:val="left" w:pos="880"/>
              <w:tab w:val="right" w:leader="dot" w:pos="7928"/>
            </w:tabs>
            <w:rPr>
              <w:noProof/>
            </w:rPr>
          </w:pPr>
          <w:hyperlink w:anchor="_Toc177675406" w:history="1">
            <w:r w:rsidRPr="00BF1A1F">
              <w:rPr>
                <w:rStyle w:val="Hyperlink"/>
                <w:noProof/>
                <w:color w:val="auto"/>
              </w:rPr>
              <w:t>2.3</w:t>
            </w:r>
            <w:r w:rsidRPr="00BF1A1F">
              <w:rPr>
                <w:noProof/>
              </w:rPr>
              <w:tab/>
            </w:r>
            <w:r w:rsidRPr="00BF1A1F">
              <w:rPr>
                <w:rStyle w:val="Hyperlink"/>
                <w:noProof/>
                <w:color w:val="auto"/>
              </w:rPr>
              <w:t xml:space="preserve"> Penelitian Terkait</w:t>
            </w:r>
            <w:r w:rsidRPr="00BF1A1F">
              <w:rPr>
                <w:noProof/>
                <w:webHidden/>
              </w:rPr>
              <w:tab/>
            </w:r>
            <w:r w:rsidRPr="00BF1A1F">
              <w:rPr>
                <w:noProof/>
                <w:webHidden/>
              </w:rPr>
              <w:fldChar w:fldCharType="begin"/>
            </w:r>
            <w:r w:rsidRPr="00BF1A1F">
              <w:rPr>
                <w:noProof/>
                <w:webHidden/>
              </w:rPr>
              <w:instrText xml:space="preserve"> PAGEREF _Toc177675406 \h </w:instrText>
            </w:r>
            <w:r w:rsidRPr="00BF1A1F">
              <w:rPr>
                <w:noProof/>
                <w:webHidden/>
              </w:rPr>
            </w:r>
            <w:r w:rsidRPr="00BF1A1F">
              <w:rPr>
                <w:noProof/>
                <w:webHidden/>
              </w:rPr>
              <w:fldChar w:fldCharType="separate"/>
            </w:r>
            <w:r w:rsidR="00C06B21">
              <w:rPr>
                <w:noProof/>
                <w:webHidden/>
              </w:rPr>
              <w:t>22</w:t>
            </w:r>
            <w:r w:rsidRPr="00BF1A1F">
              <w:rPr>
                <w:noProof/>
                <w:webHidden/>
              </w:rPr>
              <w:fldChar w:fldCharType="end"/>
            </w:r>
          </w:hyperlink>
        </w:p>
        <w:p w14:paraId="25D61316" w14:textId="199BB948" w:rsidR="00BF1A1F" w:rsidRPr="00BF1A1F" w:rsidRDefault="00BF1A1F" w:rsidP="00BF1A1F">
          <w:pPr>
            <w:pStyle w:val="TOC1"/>
          </w:pPr>
          <w:hyperlink w:anchor="_Toc177675407" w:history="1">
            <w:r w:rsidRPr="00BF1A1F">
              <w:rPr>
                <w:rStyle w:val="Hyperlink"/>
                <w:color w:val="auto"/>
              </w:rPr>
              <w:t>BAB III  METODE PENELITIAN</w:t>
            </w:r>
            <w:r w:rsidRPr="00BF1A1F">
              <w:rPr>
                <w:webHidden/>
              </w:rPr>
              <w:tab/>
            </w:r>
            <w:r w:rsidRPr="00BF1A1F">
              <w:rPr>
                <w:webHidden/>
              </w:rPr>
              <w:fldChar w:fldCharType="begin"/>
            </w:r>
            <w:r w:rsidRPr="00BF1A1F">
              <w:rPr>
                <w:webHidden/>
              </w:rPr>
              <w:instrText xml:space="preserve"> PAGEREF _Toc177675407 \h </w:instrText>
            </w:r>
            <w:r w:rsidRPr="00BF1A1F">
              <w:rPr>
                <w:webHidden/>
              </w:rPr>
            </w:r>
            <w:r w:rsidRPr="00BF1A1F">
              <w:rPr>
                <w:webHidden/>
              </w:rPr>
              <w:fldChar w:fldCharType="separate"/>
            </w:r>
            <w:r w:rsidR="00C06B21">
              <w:rPr>
                <w:webHidden/>
              </w:rPr>
              <w:t>25</w:t>
            </w:r>
            <w:r w:rsidRPr="00BF1A1F">
              <w:rPr>
                <w:webHidden/>
              </w:rPr>
              <w:fldChar w:fldCharType="end"/>
            </w:r>
          </w:hyperlink>
        </w:p>
        <w:p w14:paraId="20A6F1C9" w14:textId="0ACF6E9C" w:rsidR="00BF1A1F" w:rsidRPr="00BF1A1F" w:rsidRDefault="00BF1A1F">
          <w:pPr>
            <w:pStyle w:val="TOC2"/>
            <w:tabs>
              <w:tab w:val="left" w:pos="880"/>
              <w:tab w:val="right" w:leader="dot" w:pos="7928"/>
            </w:tabs>
            <w:rPr>
              <w:noProof/>
            </w:rPr>
          </w:pPr>
          <w:hyperlink w:anchor="_Toc177675408" w:history="1">
            <w:r w:rsidRPr="00BF1A1F">
              <w:rPr>
                <w:rStyle w:val="Hyperlink"/>
                <w:noProof/>
                <w:color w:val="auto"/>
              </w:rPr>
              <w:t>3.1</w:t>
            </w:r>
            <w:r w:rsidRPr="00BF1A1F">
              <w:rPr>
                <w:noProof/>
              </w:rPr>
              <w:tab/>
            </w:r>
            <w:r w:rsidRPr="00BF1A1F">
              <w:rPr>
                <w:rStyle w:val="Hyperlink"/>
                <w:noProof/>
                <w:color w:val="auto"/>
              </w:rPr>
              <w:t>Waktu dan Tempat Penelitian</w:t>
            </w:r>
            <w:r w:rsidRPr="00BF1A1F">
              <w:rPr>
                <w:noProof/>
                <w:webHidden/>
              </w:rPr>
              <w:tab/>
            </w:r>
            <w:r w:rsidRPr="00BF1A1F">
              <w:rPr>
                <w:noProof/>
                <w:webHidden/>
              </w:rPr>
              <w:fldChar w:fldCharType="begin"/>
            </w:r>
            <w:r w:rsidRPr="00BF1A1F">
              <w:rPr>
                <w:noProof/>
                <w:webHidden/>
              </w:rPr>
              <w:instrText xml:space="preserve"> PAGEREF _Toc177675408 \h </w:instrText>
            </w:r>
            <w:r w:rsidRPr="00BF1A1F">
              <w:rPr>
                <w:noProof/>
                <w:webHidden/>
              </w:rPr>
            </w:r>
            <w:r w:rsidRPr="00BF1A1F">
              <w:rPr>
                <w:noProof/>
                <w:webHidden/>
              </w:rPr>
              <w:fldChar w:fldCharType="separate"/>
            </w:r>
            <w:r w:rsidR="00C06B21">
              <w:rPr>
                <w:noProof/>
                <w:webHidden/>
              </w:rPr>
              <w:t>25</w:t>
            </w:r>
            <w:r w:rsidRPr="00BF1A1F">
              <w:rPr>
                <w:noProof/>
                <w:webHidden/>
              </w:rPr>
              <w:fldChar w:fldCharType="end"/>
            </w:r>
          </w:hyperlink>
        </w:p>
        <w:p w14:paraId="3F9667BD" w14:textId="07C887FE" w:rsidR="00BF1A1F" w:rsidRPr="00BF1A1F" w:rsidRDefault="00BF1A1F">
          <w:pPr>
            <w:pStyle w:val="TOC2"/>
            <w:tabs>
              <w:tab w:val="left" w:pos="880"/>
              <w:tab w:val="right" w:leader="dot" w:pos="7928"/>
            </w:tabs>
            <w:rPr>
              <w:noProof/>
            </w:rPr>
          </w:pPr>
          <w:hyperlink w:anchor="_Toc177675409" w:history="1">
            <w:r w:rsidRPr="00BF1A1F">
              <w:rPr>
                <w:rStyle w:val="Hyperlink"/>
                <w:noProof/>
                <w:color w:val="auto"/>
              </w:rPr>
              <w:t>3.2</w:t>
            </w:r>
            <w:r w:rsidRPr="00BF1A1F">
              <w:rPr>
                <w:noProof/>
              </w:rPr>
              <w:tab/>
            </w:r>
            <w:r w:rsidRPr="00BF1A1F">
              <w:rPr>
                <w:rStyle w:val="Hyperlink"/>
                <w:noProof/>
                <w:color w:val="auto"/>
              </w:rPr>
              <w:t>Jenis Penelitian</w:t>
            </w:r>
            <w:r w:rsidRPr="00BF1A1F">
              <w:rPr>
                <w:noProof/>
                <w:webHidden/>
              </w:rPr>
              <w:tab/>
            </w:r>
            <w:r w:rsidRPr="00BF1A1F">
              <w:rPr>
                <w:noProof/>
                <w:webHidden/>
              </w:rPr>
              <w:fldChar w:fldCharType="begin"/>
            </w:r>
            <w:r w:rsidRPr="00BF1A1F">
              <w:rPr>
                <w:noProof/>
                <w:webHidden/>
              </w:rPr>
              <w:instrText xml:space="preserve"> PAGEREF _Toc177675409 \h </w:instrText>
            </w:r>
            <w:r w:rsidRPr="00BF1A1F">
              <w:rPr>
                <w:noProof/>
                <w:webHidden/>
              </w:rPr>
            </w:r>
            <w:r w:rsidRPr="00BF1A1F">
              <w:rPr>
                <w:noProof/>
                <w:webHidden/>
              </w:rPr>
              <w:fldChar w:fldCharType="separate"/>
            </w:r>
            <w:r w:rsidR="00C06B21">
              <w:rPr>
                <w:noProof/>
                <w:webHidden/>
              </w:rPr>
              <w:t>25</w:t>
            </w:r>
            <w:r w:rsidRPr="00BF1A1F">
              <w:rPr>
                <w:noProof/>
                <w:webHidden/>
              </w:rPr>
              <w:fldChar w:fldCharType="end"/>
            </w:r>
          </w:hyperlink>
        </w:p>
        <w:p w14:paraId="08168E96" w14:textId="69838C92" w:rsidR="00BF1A1F" w:rsidRPr="00BF1A1F" w:rsidRDefault="00BF1A1F">
          <w:pPr>
            <w:pStyle w:val="TOC2"/>
            <w:tabs>
              <w:tab w:val="left" w:pos="880"/>
              <w:tab w:val="right" w:leader="dot" w:pos="7928"/>
            </w:tabs>
            <w:rPr>
              <w:noProof/>
            </w:rPr>
          </w:pPr>
          <w:hyperlink w:anchor="_Toc177675410" w:history="1">
            <w:r w:rsidRPr="00BF1A1F">
              <w:rPr>
                <w:rStyle w:val="Hyperlink"/>
                <w:noProof/>
                <w:color w:val="auto"/>
              </w:rPr>
              <w:t>3.3</w:t>
            </w:r>
            <w:r w:rsidRPr="00BF1A1F">
              <w:rPr>
                <w:noProof/>
              </w:rPr>
              <w:tab/>
            </w:r>
            <w:r w:rsidRPr="00BF1A1F">
              <w:rPr>
                <w:rStyle w:val="Hyperlink"/>
                <w:noProof/>
                <w:color w:val="auto"/>
              </w:rPr>
              <w:t>Sumber Data</w:t>
            </w:r>
            <w:r w:rsidRPr="00BF1A1F">
              <w:rPr>
                <w:noProof/>
                <w:webHidden/>
              </w:rPr>
              <w:tab/>
            </w:r>
            <w:r w:rsidRPr="00BF1A1F">
              <w:rPr>
                <w:noProof/>
                <w:webHidden/>
              </w:rPr>
              <w:fldChar w:fldCharType="begin"/>
            </w:r>
            <w:r w:rsidRPr="00BF1A1F">
              <w:rPr>
                <w:noProof/>
                <w:webHidden/>
              </w:rPr>
              <w:instrText xml:space="preserve"> PAGEREF _Toc177675410 \h </w:instrText>
            </w:r>
            <w:r w:rsidRPr="00BF1A1F">
              <w:rPr>
                <w:noProof/>
                <w:webHidden/>
              </w:rPr>
            </w:r>
            <w:r w:rsidRPr="00BF1A1F">
              <w:rPr>
                <w:noProof/>
                <w:webHidden/>
              </w:rPr>
              <w:fldChar w:fldCharType="separate"/>
            </w:r>
            <w:r w:rsidR="00C06B21">
              <w:rPr>
                <w:noProof/>
                <w:webHidden/>
              </w:rPr>
              <w:t>25</w:t>
            </w:r>
            <w:r w:rsidRPr="00BF1A1F">
              <w:rPr>
                <w:noProof/>
                <w:webHidden/>
              </w:rPr>
              <w:fldChar w:fldCharType="end"/>
            </w:r>
          </w:hyperlink>
        </w:p>
        <w:p w14:paraId="6468CA8F" w14:textId="0D17D8DB" w:rsidR="00BF1A1F" w:rsidRPr="00BF1A1F" w:rsidRDefault="00BF1A1F">
          <w:pPr>
            <w:pStyle w:val="TOC2"/>
            <w:tabs>
              <w:tab w:val="left" w:pos="880"/>
              <w:tab w:val="right" w:leader="dot" w:pos="7928"/>
            </w:tabs>
            <w:rPr>
              <w:noProof/>
            </w:rPr>
          </w:pPr>
          <w:hyperlink w:anchor="_Toc177675411" w:history="1">
            <w:r w:rsidRPr="00BF1A1F">
              <w:rPr>
                <w:rStyle w:val="Hyperlink"/>
                <w:noProof/>
                <w:color w:val="auto"/>
              </w:rPr>
              <w:t>3.4</w:t>
            </w:r>
            <w:r w:rsidRPr="00BF1A1F">
              <w:rPr>
                <w:noProof/>
              </w:rPr>
              <w:tab/>
            </w:r>
            <w:r w:rsidRPr="00BF1A1F">
              <w:rPr>
                <w:rStyle w:val="Hyperlink"/>
                <w:noProof/>
                <w:color w:val="auto"/>
              </w:rPr>
              <w:t>Metode Pengumpulan Data</w:t>
            </w:r>
            <w:r w:rsidRPr="00BF1A1F">
              <w:rPr>
                <w:noProof/>
                <w:webHidden/>
              </w:rPr>
              <w:tab/>
            </w:r>
            <w:r w:rsidRPr="00BF1A1F">
              <w:rPr>
                <w:noProof/>
                <w:webHidden/>
              </w:rPr>
              <w:fldChar w:fldCharType="begin"/>
            </w:r>
            <w:r w:rsidRPr="00BF1A1F">
              <w:rPr>
                <w:noProof/>
                <w:webHidden/>
              </w:rPr>
              <w:instrText xml:space="preserve"> PAGEREF _Toc177675411 \h </w:instrText>
            </w:r>
            <w:r w:rsidRPr="00BF1A1F">
              <w:rPr>
                <w:noProof/>
                <w:webHidden/>
              </w:rPr>
            </w:r>
            <w:r w:rsidRPr="00BF1A1F">
              <w:rPr>
                <w:noProof/>
                <w:webHidden/>
              </w:rPr>
              <w:fldChar w:fldCharType="separate"/>
            </w:r>
            <w:r w:rsidR="00C06B21">
              <w:rPr>
                <w:noProof/>
                <w:webHidden/>
              </w:rPr>
              <w:t>26</w:t>
            </w:r>
            <w:r w:rsidRPr="00BF1A1F">
              <w:rPr>
                <w:noProof/>
                <w:webHidden/>
              </w:rPr>
              <w:fldChar w:fldCharType="end"/>
            </w:r>
          </w:hyperlink>
        </w:p>
        <w:p w14:paraId="232FC763" w14:textId="485D7EBB" w:rsidR="00BF1A1F" w:rsidRPr="00BF1A1F" w:rsidRDefault="00BF1A1F">
          <w:pPr>
            <w:pStyle w:val="TOC2"/>
            <w:tabs>
              <w:tab w:val="left" w:pos="880"/>
              <w:tab w:val="right" w:leader="dot" w:pos="7928"/>
            </w:tabs>
            <w:rPr>
              <w:noProof/>
            </w:rPr>
          </w:pPr>
          <w:hyperlink w:anchor="_Toc177675412" w:history="1">
            <w:r w:rsidRPr="00BF1A1F">
              <w:rPr>
                <w:rStyle w:val="Hyperlink"/>
                <w:noProof/>
                <w:color w:val="auto"/>
              </w:rPr>
              <w:t>3.5</w:t>
            </w:r>
            <w:r w:rsidRPr="00BF1A1F">
              <w:rPr>
                <w:noProof/>
              </w:rPr>
              <w:tab/>
            </w:r>
            <w:r w:rsidRPr="00BF1A1F">
              <w:rPr>
                <w:rStyle w:val="Hyperlink"/>
                <w:noProof/>
                <w:color w:val="auto"/>
              </w:rPr>
              <w:t>Bahan dan Alat Penelitian</w:t>
            </w:r>
            <w:r w:rsidRPr="00BF1A1F">
              <w:rPr>
                <w:noProof/>
                <w:webHidden/>
              </w:rPr>
              <w:tab/>
            </w:r>
            <w:r w:rsidRPr="00BF1A1F">
              <w:rPr>
                <w:noProof/>
                <w:webHidden/>
              </w:rPr>
              <w:fldChar w:fldCharType="begin"/>
            </w:r>
            <w:r w:rsidRPr="00BF1A1F">
              <w:rPr>
                <w:noProof/>
                <w:webHidden/>
              </w:rPr>
              <w:instrText xml:space="preserve"> PAGEREF _Toc177675412 \h </w:instrText>
            </w:r>
            <w:r w:rsidRPr="00BF1A1F">
              <w:rPr>
                <w:noProof/>
                <w:webHidden/>
              </w:rPr>
            </w:r>
            <w:r w:rsidRPr="00BF1A1F">
              <w:rPr>
                <w:noProof/>
                <w:webHidden/>
              </w:rPr>
              <w:fldChar w:fldCharType="separate"/>
            </w:r>
            <w:r w:rsidR="00C06B21">
              <w:rPr>
                <w:noProof/>
                <w:webHidden/>
              </w:rPr>
              <w:t>26</w:t>
            </w:r>
            <w:r w:rsidRPr="00BF1A1F">
              <w:rPr>
                <w:noProof/>
                <w:webHidden/>
              </w:rPr>
              <w:fldChar w:fldCharType="end"/>
            </w:r>
          </w:hyperlink>
        </w:p>
        <w:p w14:paraId="7B00E8F8" w14:textId="65AD9607" w:rsidR="00BF1A1F" w:rsidRPr="00BF1A1F" w:rsidRDefault="00BF1A1F">
          <w:pPr>
            <w:pStyle w:val="TOC2"/>
            <w:tabs>
              <w:tab w:val="left" w:pos="880"/>
              <w:tab w:val="right" w:leader="dot" w:pos="7928"/>
            </w:tabs>
            <w:rPr>
              <w:noProof/>
            </w:rPr>
          </w:pPr>
          <w:hyperlink w:anchor="_Toc177675413" w:history="1">
            <w:r w:rsidRPr="00BF1A1F">
              <w:rPr>
                <w:rStyle w:val="Hyperlink"/>
                <w:noProof/>
                <w:color w:val="auto"/>
              </w:rPr>
              <w:t>3.6</w:t>
            </w:r>
            <w:r w:rsidRPr="00BF1A1F">
              <w:rPr>
                <w:noProof/>
              </w:rPr>
              <w:tab/>
            </w:r>
            <w:r w:rsidRPr="00BF1A1F">
              <w:rPr>
                <w:rStyle w:val="Hyperlink"/>
                <w:noProof/>
                <w:color w:val="auto"/>
              </w:rPr>
              <w:t>Metode Pengujian</w:t>
            </w:r>
            <w:r w:rsidRPr="00BF1A1F">
              <w:rPr>
                <w:noProof/>
                <w:webHidden/>
              </w:rPr>
              <w:tab/>
            </w:r>
            <w:r w:rsidRPr="00BF1A1F">
              <w:rPr>
                <w:noProof/>
                <w:webHidden/>
              </w:rPr>
              <w:fldChar w:fldCharType="begin"/>
            </w:r>
            <w:r w:rsidRPr="00BF1A1F">
              <w:rPr>
                <w:noProof/>
                <w:webHidden/>
              </w:rPr>
              <w:instrText xml:space="preserve"> PAGEREF _Toc177675413 \h </w:instrText>
            </w:r>
            <w:r w:rsidRPr="00BF1A1F">
              <w:rPr>
                <w:noProof/>
                <w:webHidden/>
              </w:rPr>
            </w:r>
            <w:r w:rsidRPr="00BF1A1F">
              <w:rPr>
                <w:noProof/>
                <w:webHidden/>
              </w:rPr>
              <w:fldChar w:fldCharType="separate"/>
            </w:r>
            <w:r w:rsidR="00C06B21">
              <w:rPr>
                <w:noProof/>
                <w:webHidden/>
              </w:rPr>
              <w:t>27</w:t>
            </w:r>
            <w:r w:rsidRPr="00BF1A1F">
              <w:rPr>
                <w:noProof/>
                <w:webHidden/>
              </w:rPr>
              <w:fldChar w:fldCharType="end"/>
            </w:r>
          </w:hyperlink>
        </w:p>
        <w:p w14:paraId="6CF66149" w14:textId="69A7AEFE" w:rsidR="00BF1A1F" w:rsidRPr="00BF1A1F" w:rsidRDefault="00BF1A1F">
          <w:pPr>
            <w:pStyle w:val="TOC2"/>
            <w:tabs>
              <w:tab w:val="left" w:pos="880"/>
              <w:tab w:val="right" w:leader="dot" w:pos="7928"/>
            </w:tabs>
            <w:rPr>
              <w:noProof/>
            </w:rPr>
          </w:pPr>
          <w:hyperlink w:anchor="_Toc177675414" w:history="1">
            <w:r w:rsidRPr="00BF1A1F">
              <w:rPr>
                <w:rStyle w:val="Hyperlink"/>
                <w:noProof/>
                <w:color w:val="auto"/>
              </w:rPr>
              <w:t>3.7</w:t>
            </w:r>
            <w:r w:rsidRPr="00BF1A1F">
              <w:rPr>
                <w:noProof/>
              </w:rPr>
              <w:tab/>
            </w:r>
            <w:r w:rsidRPr="00BF1A1F">
              <w:rPr>
                <w:rStyle w:val="Hyperlink"/>
                <w:noProof/>
                <w:color w:val="auto"/>
              </w:rPr>
              <w:t>Prosedur Penelitian</w:t>
            </w:r>
            <w:r w:rsidRPr="00BF1A1F">
              <w:rPr>
                <w:noProof/>
                <w:webHidden/>
              </w:rPr>
              <w:tab/>
            </w:r>
            <w:r w:rsidRPr="00BF1A1F">
              <w:rPr>
                <w:noProof/>
                <w:webHidden/>
              </w:rPr>
              <w:fldChar w:fldCharType="begin"/>
            </w:r>
            <w:r w:rsidRPr="00BF1A1F">
              <w:rPr>
                <w:noProof/>
                <w:webHidden/>
              </w:rPr>
              <w:instrText xml:space="preserve"> PAGEREF _Toc177675414 \h </w:instrText>
            </w:r>
            <w:r w:rsidRPr="00BF1A1F">
              <w:rPr>
                <w:noProof/>
                <w:webHidden/>
              </w:rPr>
            </w:r>
            <w:r w:rsidRPr="00BF1A1F">
              <w:rPr>
                <w:noProof/>
                <w:webHidden/>
              </w:rPr>
              <w:fldChar w:fldCharType="separate"/>
            </w:r>
            <w:r w:rsidR="00C06B21">
              <w:rPr>
                <w:noProof/>
                <w:webHidden/>
              </w:rPr>
              <w:t>27</w:t>
            </w:r>
            <w:r w:rsidRPr="00BF1A1F">
              <w:rPr>
                <w:noProof/>
                <w:webHidden/>
              </w:rPr>
              <w:fldChar w:fldCharType="end"/>
            </w:r>
          </w:hyperlink>
        </w:p>
        <w:p w14:paraId="42FF1CA3" w14:textId="1E837D89" w:rsidR="00BF1A1F" w:rsidRPr="00BF1A1F" w:rsidRDefault="00BF1A1F">
          <w:pPr>
            <w:pStyle w:val="TOC2"/>
            <w:tabs>
              <w:tab w:val="left" w:pos="880"/>
              <w:tab w:val="right" w:leader="dot" w:pos="7928"/>
            </w:tabs>
            <w:rPr>
              <w:noProof/>
            </w:rPr>
          </w:pPr>
          <w:hyperlink w:anchor="_Toc177675415" w:history="1">
            <w:r w:rsidRPr="00BF1A1F">
              <w:rPr>
                <w:rStyle w:val="Hyperlink"/>
                <w:noProof/>
                <w:color w:val="auto"/>
              </w:rPr>
              <w:t>3.8</w:t>
            </w:r>
            <w:r w:rsidRPr="00BF1A1F">
              <w:rPr>
                <w:noProof/>
              </w:rPr>
              <w:tab/>
            </w:r>
            <w:r w:rsidRPr="00BF1A1F">
              <w:rPr>
                <w:rStyle w:val="Hyperlink"/>
                <w:noProof/>
                <w:color w:val="auto"/>
              </w:rPr>
              <w:t>Jadwal Penelitian</w:t>
            </w:r>
            <w:r w:rsidRPr="00BF1A1F">
              <w:rPr>
                <w:noProof/>
                <w:webHidden/>
              </w:rPr>
              <w:tab/>
            </w:r>
            <w:r w:rsidRPr="00BF1A1F">
              <w:rPr>
                <w:noProof/>
                <w:webHidden/>
              </w:rPr>
              <w:fldChar w:fldCharType="begin"/>
            </w:r>
            <w:r w:rsidRPr="00BF1A1F">
              <w:rPr>
                <w:noProof/>
                <w:webHidden/>
              </w:rPr>
              <w:instrText xml:space="preserve"> PAGEREF _Toc177675415 \h </w:instrText>
            </w:r>
            <w:r w:rsidRPr="00BF1A1F">
              <w:rPr>
                <w:noProof/>
                <w:webHidden/>
              </w:rPr>
            </w:r>
            <w:r w:rsidRPr="00BF1A1F">
              <w:rPr>
                <w:noProof/>
                <w:webHidden/>
              </w:rPr>
              <w:fldChar w:fldCharType="separate"/>
            </w:r>
            <w:r w:rsidR="00C06B21">
              <w:rPr>
                <w:noProof/>
                <w:webHidden/>
              </w:rPr>
              <w:t>28</w:t>
            </w:r>
            <w:r w:rsidRPr="00BF1A1F">
              <w:rPr>
                <w:noProof/>
                <w:webHidden/>
              </w:rPr>
              <w:fldChar w:fldCharType="end"/>
            </w:r>
          </w:hyperlink>
        </w:p>
        <w:p w14:paraId="4FFA8170" w14:textId="3317380A" w:rsidR="00BF1A1F" w:rsidRDefault="00BF1A1F" w:rsidP="00BF1A1F">
          <w:pPr>
            <w:pStyle w:val="TOC1"/>
          </w:pPr>
          <w:hyperlink w:anchor="_Toc177675416" w:history="1">
            <w:r w:rsidRPr="00BF1A1F">
              <w:rPr>
                <w:rStyle w:val="Hyperlink"/>
                <w:color w:val="auto"/>
              </w:rPr>
              <w:t>REFRENSI</w:t>
            </w:r>
            <w:r w:rsidRPr="00BF1A1F">
              <w:rPr>
                <w:webHidden/>
              </w:rPr>
              <w:tab/>
            </w:r>
            <w:r w:rsidRPr="00BF1A1F">
              <w:rPr>
                <w:webHidden/>
              </w:rPr>
              <w:fldChar w:fldCharType="begin"/>
            </w:r>
            <w:r w:rsidRPr="00BF1A1F">
              <w:rPr>
                <w:webHidden/>
              </w:rPr>
              <w:instrText xml:space="preserve"> PAGEREF _Toc177675416 \h </w:instrText>
            </w:r>
            <w:r w:rsidRPr="00BF1A1F">
              <w:rPr>
                <w:webHidden/>
              </w:rPr>
            </w:r>
            <w:r w:rsidRPr="00BF1A1F">
              <w:rPr>
                <w:webHidden/>
              </w:rPr>
              <w:fldChar w:fldCharType="separate"/>
            </w:r>
            <w:r w:rsidR="00C06B21">
              <w:rPr>
                <w:webHidden/>
              </w:rPr>
              <w:t>29</w:t>
            </w:r>
            <w:r w:rsidRPr="00BF1A1F">
              <w:rPr>
                <w:webHidden/>
              </w:rPr>
              <w:fldChar w:fldCharType="end"/>
            </w:r>
          </w:hyperlink>
        </w:p>
        <w:p w14:paraId="637A90AD" w14:textId="7D596D06" w:rsidR="00BF1A1F" w:rsidRDefault="00BF1A1F">
          <w:r>
            <w:rPr>
              <w:b/>
              <w:bCs/>
              <w:noProof/>
            </w:rPr>
            <w:fldChar w:fldCharType="end"/>
          </w:r>
        </w:p>
      </w:sdtContent>
    </w:sdt>
    <w:p w14:paraId="0723A84C" w14:textId="77777777" w:rsidR="00D02AAB" w:rsidRDefault="00D02AAB"/>
    <w:p w14:paraId="7DFC1F28" w14:textId="77777777" w:rsidR="00D02AAB" w:rsidRDefault="00D02AAB"/>
    <w:p w14:paraId="4C444089" w14:textId="77777777" w:rsidR="00D02AAB" w:rsidRDefault="00D02AAB"/>
    <w:p w14:paraId="716C9D1C" w14:textId="77777777" w:rsidR="00D02AAB" w:rsidRDefault="00D02AAB" w:rsidP="00BF1A1F">
      <w:pPr>
        <w:pStyle w:val="Heading1"/>
      </w:pPr>
    </w:p>
    <w:p w14:paraId="6ED4371A" w14:textId="77777777" w:rsidR="00D02AAB" w:rsidRDefault="00000000" w:rsidP="00BF1A1F">
      <w:pPr>
        <w:pStyle w:val="Heading1"/>
      </w:pPr>
      <w:bookmarkStart w:id="8" w:name="_3dy6vkm" w:colFirst="0" w:colLast="0"/>
      <w:bookmarkStart w:id="9" w:name="_Toc177675384"/>
      <w:bookmarkEnd w:id="8"/>
      <w:r>
        <w:t>DAFTAR TABEL</w:t>
      </w:r>
      <w:bookmarkEnd w:id="9"/>
    </w:p>
    <w:p w14:paraId="5E52CB11" w14:textId="77777777" w:rsidR="00D02AAB" w:rsidRDefault="00D02AAB">
      <w:pPr>
        <w:pBdr>
          <w:top w:val="nil"/>
          <w:left w:val="nil"/>
          <w:bottom w:val="nil"/>
          <w:right w:val="nil"/>
          <w:between w:val="nil"/>
        </w:pBdr>
        <w:spacing w:line="240" w:lineRule="auto"/>
        <w:jc w:val="left"/>
        <w:rPr>
          <w:color w:val="000000"/>
          <w:sz w:val="28"/>
          <w:szCs w:val="28"/>
        </w:rPr>
      </w:pPr>
    </w:p>
    <w:p w14:paraId="0052315E" w14:textId="77777777" w:rsidR="00264CE5" w:rsidRDefault="00000000" w:rsidP="00264CE5">
      <w:pPr>
        <w:pBdr>
          <w:top w:val="nil"/>
          <w:left w:val="nil"/>
          <w:bottom w:val="nil"/>
          <w:right w:val="nil"/>
          <w:between w:val="nil"/>
        </w:pBdr>
        <w:tabs>
          <w:tab w:val="left" w:pos="1560"/>
          <w:tab w:val="right" w:pos="7088"/>
          <w:tab w:val="left" w:pos="7513"/>
        </w:tabs>
        <w:ind w:left="1440" w:hanging="1440"/>
        <w:jc w:val="left"/>
        <w:rPr>
          <w:color w:val="000000"/>
          <w:sz w:val="28"/>
          <w:szCs w:val="28"/>
        </w:rPr>
      </w:pPr>
      <w:r>
        <w:rPr>
          <w:color w:val="000000"/>
          <w:sz w:val="28"/>
          <w:szCs w:val="28"/>
        </w:rPr>
        <w:t xml:space="preserve">Tabel </w:t>
      </w:r>
      <w:r w:rsidR="00264CE5">
        <w:rPr>
          <w:color w:val="000000"/>
          <w:sz w:val="28"/>
          <w:szCs w:val="28"/>
        </w:rPr>
        <w:t>1</w:t>
      </w:r>
      <w:r>
        <w:rPr>
          <w:color w:val="000000"/>
          <w:sz w:val="28"/>
          <w:szCs w:val="28"/>
        </w:rPr>
        <w:t>. 1</w:t>
      </w:r>
      <w:r>
        <w:rPr>
          <w:color w:val="000000"/>
          <w:sz w:val="28"/>
          <w:szCs w:val="28"/>
        </w:rPr>
        <w:tab/>
      </w:r>
      <w:r w:rsidR="00264CE5">
        <w:rPr>
          <w:color w:val="000000"/>
          <w:sz w:val="28"/>
          <w:szCs w:val="28"/>
        </w:rPr>
        <w:t xml:space="preserve">Hubunagan Pokok Permasalahan, Tujuan dan </w:t>
      </w:r>
    </w:p>
    <w:p w14:paraId="2945374D" w14:textId="5F3DBB18" w:rsidR="00D02AAB" w:rsidRDefault="00264CE5" w:rsidP="00264CE5">
      <w:pPr>
        <w:pBdr>
          <w:top w:val="nil"/>
          <w:left w:val="nil"/>
          <w:bottom w:val="nil"/>
          <w:right w:val="nil"/>
          <w:between w:val="nil"/>
        </w:pBdr>
        <w:tabs>
          <w:tab w:val="left" w:pos="1560"/>
          <w:tab w:val="right" w:pos="7088"/>
          <w:tab w:val="left" w:pos="7513"/>
        </w:tabs>
        <w:ind w:left="1440" w:hanging="1440"/>
        <w:jc w:val="left"/>
        <w:rPr>
          <w:color w:val="000000"/>
          <w:sz w:val="28"/>
          <w:szCs w:val="28"/>
        </w:rPr>
      </w:pPr>
      <w:r>
        <w:rPr>
          <w:color w:val="000000"/>
          <w:sz w:val="28"/>
          <w:szCs w:val="28"/>
        </w:rPr>
        <w:tab/>
        <w:t>pertanyaan penelitian……………………………...      4</w:t>
      </w:r>
    </w:p>
    <w:p w14:paraId="5F673C91" w14:textId="30E25222" w:rsidR="00D02AAB" w:rsidRDefault="00000000">
      <w:pPr>
        <w:pBdr>
          <w:top w:val="nil"/>
          <w:left w:val="nil"/>
          <w:bottom w:val="nil"/>
          <w:right w:val="nil"/>
          <w:between w:val="nil"/>
        </w:pBdr>
        <w:tabs>
          <w:tab w:val="left" w:pos="1560"/>
          <w:tab w:val="right" w:pos="7088"/>
          <w:tab w:val="left" w:pos="7513"/>
        </w:tabs>
        <w:jc w:val="left"/>
        <w:rPr>
          <w:color w:val="000000"/>
          <w:sz w:val="28"/>
          <w:szCs w:val="28"/>
        </w:rPr>
      </w:pPr>
      <w:r>
        <w:rPr>
          <w:color w:val="000000"/>
          <w:sz w:val="28"/>
          <w:szCs w:val="28"/>
        </w:rPr>
        <w:t xml:space="preserve">Tabel </w:t>
      </w:r>
      <w:r w:rsidR="00AC02EA">
        <w:rPr>
          <w:color w:val="000000"/>
          <w:sz w:val="28"/>
          <w:szCs w:val="28"/>
        </w:rPr>
        <w:t>2</w:t>
      </w:r>
      <w:r>
        <w:rPr>
          <w:color w:val="000000"/>
          <w:sz w:val="28"/>
          <w:szCs w:val="28"/>
        </w:rPr>
        <w:t>. 1</w:t>
      </w:r>
      <w:r>
        <w:rPr>
          <w:color w:val="000000"/>
          <w:sz w:val="28"/>
          <w:szCs w:val="28"/>
        </w:rPr>
        <w:tab/>
      </w:r>
      <w:r w:rsidR="00AC02EA">
        <w:rPr>
          <w:color w:val="000000"/>
          <w:sz w:val="28"/>
          <w:szCs w:val="28"/>
        </w:rPr>
        <w:t>Simbol Use Case</w:t>
      </w:r>
      <w:r>
        <w:rPr>
          <w:color w:val="000000"/>
          <w:sz w:val="28"/>
          <w:szCs w:val="28"/>
        </w:rPr>
        <w:t xml:space="preserve"> ……….</w:t>
      </w:r>
      <w:r>
        <w:rPr>
          <w:color w:val="000000"/>
          <w:sz w:val="28"/>
          <w:szCs w:val="28"/>
        </w:rPr>
        <w:tab/>
        <w:t>……………………….</w:t>
      </w:r>
      <w:r>
        <w:rPr>
          <w:color w:val="000000"/>
          <w:sz w:val="28"/>
          <w:szCs w:val="28"/>
        </w:rPr>
        <w:tab/>
        <w:t>1</w:t>
      </w:r>
      <w:r w:rsidR="00AC02EA">
        <w:rPr>
          <w:color w:val="000000"/>
          <w:sz w:val="28"/>
          <w:szCs w:val="28"/>
        </w:rPr>
        <w:t>7</w:t>
      </w:r>
    </w:p>
    <w:p w14:paraId="168B7E57" w14:textId="10D1F8C5" w:rsidR="00D02AAB" w:rsidRDefault="00000000">
      <w:pPr>
        <w:pBdr>
          <w:top w:val="nil"/>
          <w:left w:val="nil"/>
          <w:bottom w:val="nil"/>
          <w:right w:val="nil"/>
          <w:between w:val="nil"/>
        </w:pBdr>
        <w:tabs>
          <w:tab w:val="left" w:pos="1560"/>
          <w:tab w:val="right" w:pos="7088"/>
          <w:tab w:val="left" w:pos="7513"/>
        </w:tabs>
        <w:jc w:val="left"/>
        <w:rPr>
          <w:color w:val="000000"/>
          <w:sz w:val="28"/>
          <w:szCs w:val="28"/>
        </w:rPr>
      </w:pPr>
      <w:r>
        <w:rPr>
          <w:color w:val="000000"/>
          <w:sz w:val="28"/>
          <w:szCs w:val="28"/>
        </w:rPr>
        <w:t xml:space="preserve">Tabel </w:t>
      </w:r>
      <w:r w:rsidR="00AC02EA">
        <w:rPr>
          <w:color w:val="000000"/>
          <w:sz w:val="28"/>
          <w:szCs w:val="28"/>
        </w:rPr>
        <w:t>2</w:t>
      </w:r>
      <w:r>
        <w:rPr>
          <w:color w:val="000000"/>
          <w:sz w:val="28"/>
          <w:szCs w:val="28"/>
        </w:rPr>
        <w:t xml:space="preserve">. </w:t>
      </w:r>
      <w:r w:rsidR="00AC02EA">
        <w:rPr>
          <w:color w:val="000000"/>
          <w:sz w:val="28"/>
          <w:szCs w:val="28"/>
        </w:rPr>
        <w:t>2</w:t>
      </w:r>
      <w:r>
        <w:rPr>
          <w:color w:val="000000"/>
          <w:sz w:val="28"/>
          <w:szCs w:val="28"/>
        </w:rPr>
        <w:tab/>
      </w:r>
      <w:r w:rsidR="00AC02EA">
        <w:rPr>
          <w:color w:val="000000"/>
          <w:sz w:val="28"/>
          <w:szCs w:val="28"/>
        </w:rPr>
        <w:t>Simbol Diagram Aktivitas</w:t>
      </w:r>
      <w:r>
        <w:rPr>
          <w:color w:val="000000"/>
          <w:sz w:val="28"/>
          <w:szCs w:val="28"/>
        </w:rPr>
        <w:t xml:space="preserve"> ……….……………</w:t>
      </w:r>
      <w:r w:rsidR="00AC02EA">
        <w:rPr>
          <w:color w:val="000000"/>
          <w:sz w:val="28"/>
          <w:szCs w:val="28"/>
        </w:rPr>
        <w:t>…</w:t>
      </w:r>
      <w:r w:rsidR="00AC02EA">
        <w:rPr>
          <w:color w:val="000000"/>
          <w:sz w:val="28"/>
          <w:szCs w:val="28"/>
        </w:rPr>
        <w:tab/>
        <w:t>18</w:t>
      </w:r>
    </w:p>
    <w:p w14:paraId="4A4771AD" w14:textId="0361BC10" w:rsidR="00AC02EA" w:rsidRDefault="00AC02EA">
      <w:pPr>
        <w:pBdr>
          <w:top w:val="nil"/>
          <w:left w:val="nil"/>
          <w:bottom w:val="nil"/>
          <w:right w:val="nil"/>
          <w:between w:val="nil"/>
        </w:pBdr>
        <w:tabs>
          <w:tab w:val="left" w:pos="1560"/>
          <w:tab w:val="right" w:pos="7088"/>
          <w:tab w:val="left" w:pos="7513"/>
        </w:tabs>
        <w:jc w:val="left"/>
        <w:rPr>
          <w:color w:val="000000"/>
          <w:sz w:val="28"/>
          <w:szCs w:val="28"/>
        </w:rPr>
      </w:pPr>
      <w:r>
        <w:rPr>
          <w:color w:val="000000"/>
          <w:sz w:val="28"/>
          <w:szCs w:val="28"/>
        </w:rPr>
        <w:t xml:space="preserve">Tabel 2.3 </w:t>
      </w:r>
      <w:r>
        <w:rPr>
          <w:color w:val="000000"/>
          <w:sz w:val="28"/>
          <w:szCs w:val="28"/>
        </w:rPr>
        <w:tab/>
        <w:t>Simbol Sequence Diagram………………………</w:t>
      </w:r>
      <w:r>
        <w:rPr>
          <w:color w:val="000000"/>
          <w:sz w:val="28"/>
          <w:szCs w:val="28"/>
        </w:rPr>
        <w:tab/>
      </w:r>
      <w:r>
        <w:rPr>
          <w:color w:val="000000"/>
          <w:sz w:val="28"/>
          <w:szCs w:val="28"/>
        </w:rPr>
        <w:tab/>
        <w:t>19</w:t>
      </w:r>
    </w:p>
    <w:p w14:paraId="5FF1D19F" w14:textId="37C8C11F" w:rsidR="00AC02EA" w:rsidRDefault="00AC02EA">
      <w:pPr>
        <w:pBdr>
          <w:top w:val="nil"/>
          <w:left w:val="nil"/>
          <w:bottom w:val="nil"/>
          <w:right w:val="nil"/>
          <w:between w:val="nil"/>
        </w:pBdr>
        <w:tabs>
          <w:tab w:val="left" w:pos="1560"/>
          <w:tab w:val="right" w:pos="7088"/>
          <w:tab w:val="left" w:pos="7513"/>
        </w:tabs>
        <w:jc w:val="left"/>
        <w:rPr>
          <w:color w:val="000000"/>
          <w:sz w:val="28"/>
          <w:szCs w:val="28"/>
        </w:rPr>
      </w:pPr>
      <w:r>
        <w:rPr>
          <w:color w:val="000000"/>
          <w:sz w:val="28"/>
          <w:szCs w:val="28"/>
        </w:rPr>
        <w:t>Tabel 3.1</w:t>
      </w:r>
      <w:r>
        <w:rPr>
          <w:color w:val="000000"/>
          <w:sz w:val="28"/>
          <w:szCs w:val="28"/>
        </w:rPr>
        <w:tab/>
        <w:t>Jadwal Penelitian………………………………….</w:t>
      </w:r>
      <w:r>
        <w:rPr>
          <w:color w:val="000000"/>
          <w:sz w:val="28"/>
          <w:szCs w:val="28"/>
        </w:rPr>
        <w:tab/>
        <w:t>2</w:t>
      </w:r>
      <w:r w:rsidR="00423F43">
        <w:rPr>
          <w:color w:val="000000"/>
          <w:sz w:val="28"/>
          <w:szCs w:val="28"/>
        </w:rPr>
        <w:t>8</w:t>
      </w:r>
    </w:p>
    <w:p w14:paraId="007A8628" w14:textId="77777777" w:rsidR="00D02AAB" w:rsidRDefault="00D02AAB"/>
    <w:p w14:paraId="777968FF" w14:textId="77777777" w:rsidR="00D02AAB" w:rsidRDefault="00D02AAB"/>
    <w:p w14:paraId="07BDEEE2" w14:textId="77777777" w:rsidR="00D02AAB" w:rsidRDefault="00D02AAB"/>
    <w:p w14:paraId="1C8216DD" w14:textId="77777777" w:rsidR="00D02AAB" w:rsidRDefault="00D02AAB"/>
    <w:p w14:paraId="45B3F00E" w14:textId="77777777" w:rsidR="00D02AAB" w:rsidRDefault="00D02AAB"/>
    <w:p w14:paraId="230D25C6" w14:textId="77777777" w:rsidR="00D02AAB" w:rsidRDefault="00D02AAB"/>
    <w:p w14:paraId="4A6EEADB" w14:textId="77777777" w:rsidR="00D02AAB" w:rsidRDefault="00D02AAB"/>
    <w:p w14:paraId="1C34A9CE" w14:textId="77777777" w:rsidR="00D02AAB" w:rsidRDefault="00D02AAB"/>
    <w:p w14:paraId="2B62F9F0" w14:textId="77777777" w:rsidR="00D02AAB" w:rsidRDefault="00D02AAB"/>
    <w:p w14:paraId="0F1B2536" w14:textId="77777777" w:rsidR="00D02AAB" w:rsidRDefault="00D02AAB"/>
    <w:p w14:paraId="1F6F44DD" w14:textId="77777777" w:rsidR="00D02AAB" w:rsidRDefault="00D02AAB"/>
    <w:p w14:paraId="0AB18743" w14:textId="77777777" w:rsidR="00D02AAB" w:rsidRDefault="00D02AAB"/>
    <w:p w14:paraId="579ED8ED" w14:textId="77777777" w:rsidR="00D02AAB" w:rsidRDefault="00D02AAB"/>
    <w:p w14:paraId="4D4C6610" w14:textId="77777777" w:rsidR="00E57A66" w:rsidRDefault="00E57A66"/>
    <w:p w14:paraId="03F4CFCC" w14:textId="77777777" w:rsidR="00D02AAB" w:rsidRDefault="00D02AAB"/>
    <w:p w14:paraId="61D47476" w14:textId="77777777" w:rsidR="00D02AAB" w:rsidRDefault="00D02AAB"/>
    <w:p w14:paraId="2E84CB47" w14:textId="77777777" w:rsidR="00D02AAB" w:rsidRDefault="00D02AAB"/>
    <w:p w14:paraId="27FF8FB1" w14:textId="77777777" w:rsidR="000A06EF" w:rsidRDefault="000A06EF">
      <w:bookmarkStart w:id="10" w:name="_1t3h5sf" w:colFirst="0" w:colLast="0"/>
      <w:bookmarkEnd w:id="10"/>
    </w:p>
    <w:p w14:paraId="377738A9" w14:textId="77777777" w:rsidR="00D02AAB" w:rsidRDefault="00000000">
      <w:pPr>
        <w:pBdr>
          <w:top w:val="nil"/>
          <w:left w:val="nil"/>
          <w:bottom w:val="nil"/>
          <w:right w:val="nil"/>
          <w:between w:val="nil"/>
        </w:pBdr>
        <w:spacing w:after="240" w:line="240" w:lineRule="auto"/>
        <w:jc w:val="center"/>
        <w:rPr>
          <w:b/>
          <w:color w:val="000000"/>
          <w:sz w:val="28"/>
          <w:szCs w:val="28"/>
        </w:rPr>
      </w:pPr>
      <w:r>
        <w:rPr>
          <w:b/>
          <w:color w:val="000000"/>
          <w:sz w:val="28"/>
          <w:szCs w:val="28"/>
        </w:rPr>
        <w:t>DAFTAR SIMBOL</w:t>
      </w:r>
    </w:p>
    <w:p w14:paraId="73C58B60" w14:textId="77777777" w:rsidR="00D02AAB" w:rsidRDefault="00D02AAB">
      <w:pPr>
        <w:pBdr>
          <w:top w:val="nil"/>
          <w:left w:val="nil"/>
          <w:bottom w:val="nil"/>
          <w:right w:val="nil"/>
          <w:between w:val="nil"/>
        </w:pBdr>
        <w:spacing w:line="240" w:lineRule="auto"/>
        <w:jc w:val="left"/>
        <w:rPr>
          <w:color w:val="000000"/>
          <w:sz w:val="28"/>
          <w:szCs w:val="28"/>
        </w:rPr>
      </w:pPr>
    </w:p>
    <w:p w14:paraId="7C80D5DC" w14:textId="77777777" w:rsidR="00D02AAB" w:rsidRDefault="00000000">
      <w:pPr>
        <w:pBdr>
          <w:top w:val="nil"/>
          <w:left w:val="nil"/>
          <w:bottom w:val="nil"/>
          <w:right w:val="nil"/>
          <w:between w:val="nil"/>
        </w:pBdr>
        <w:tabs>
          <w:tab w:val="left" w:pos="1560"/>
          <w:tab w:val="right" w:pos="7088"/>
          <w:tab w:val="left" w:pos="7513"/>
        </w:tabs>
        <w:jc w:val="left"/>
        <w:rPr>
          <w:color w:val="000000"/>
          <w:sz w:val="28"/>
          <w:szCs w:val="28"/>
        </w:rPr>
      </w:pPr>
      <w:r>
        <w:rPr>
          <w:color w:val="000000"/>
          <w:sz w:val="28"/>
          <w:szCs w:val="28"/>
        </w:rPr>
        <w:t>Simbol 5. 1</w:t>
      </w:r>
      <w:r>
        <w:rPr>
          <w:color w:val="000000"/>
          <w:sz w:val="28"/>
          <w:szCs w:val="28"/>
        </w:rPr>
        <w:tab/>
        <w:t>Format layout naskah proposal dan skripsi ……….</w:t>
      </w:r>
      <w:r>
        <w:rPr>
          <w:color w:val="000000"/>
          <w:sz w:val="28"/>
          <w:szCs w:val="28"/>
        </w:rPr>
        <w:tab/>
        <w:t>?</w:t>
      </w:r>
    </w:p>
    <w:p w14:paraId="75996004" w14:textId="77777777" w:rsidR="00D02AAB" w:rsidRDefault="00000000">
      <w:pPr>
        <w:pBdr>
          <w:top w:val="nil"/>
          <w:left w:val="nil"/>
          <w:bottom w:val="nil"/>
          <w:right w:val="nil"/>
          <w:between w:val="nil"/>
        </w:pBdr>
        <w:tabs>
          <w:tab w:val="left" w:pos="1560"/>
          <w:tab w:val="right" w:pos="7088"/>
          <w:tab w:val="left" w:pos="7513"/>
        </w:tabs>
        <w:jc w:val="left"/>
        <w:rPr>
          <w:color w:val="000000"/>
          <w:sz w:val="28"/>
          <w:szCs w:val="28"/>
        </w:rPr>
      </w:pPr>
      <w:r>
        <w:rPr>
          <w:color w:val="000000"/>
          <w:sz w:val="28"/>
          <w:szCs w:val="28"/>
        </w:rPr>
        <w:t>Simbol 5. 1</w:t>
      </w:r>
      <w:r>
        <w:rPr>
          <w:color w:val="000000"/>
          <w:sz w:val="28"/>
          <w:szCs w:val="28"/>
        </w:rPr>
        <w:tab/>
        <w:t>Format layout naskah proposal dan skripsi ……….</w:t>
      </w:r>
      <w:r>
        <w:rPr>
          <w:color w:val="000000"/>
          <w:sz w:val="28"/>
          <w:szCs w:val="28"/>
        </w:rPr>
        <w:tab/>
        <w:t>?</w:t>
      </w:r>
    </w:p>
    <w:p w14:paraId="1805667A" w14:textId="77777777" w:rsidR="00D02AAB" w:rsidRDefault="00D02AAB"/>
    <w:p w14:paraId="223914E3" w14:textId="77777777" w:rsidR="00D02AAB" w:rsidRDefault="00D02AAB"/>
    <w:p w14:paraId="02E315A5" w14:textId="77777777" w:rsidR="00D02AAB" w:rsidRDefault="00D02AAB"/>
    <w:p w14:paraId="5CC211DD" w14:textId="77777777" w:rsidR="00D02AAB" w:rsidRDefault="00D02AAB"/>
    <w:p w14:paraId="1C342A99" w14:textId="77777777" w:rsidR="00D02AAB" w:rsidRDefault="00D02AAB"/>
    <w:p w14:paraId="1852FBDD" w14:textId="77777777" w:rsidR="00D02AAB" w:rsidRDefault="00D02AAB"/>
    <w:p w14:paraId="4294FD50" w14:textId="77777777" w:rsidR="00D02AAB" w:rsidRDefault="00D02AAB"/>
    <w:p w14:paraId="68C6D075" w14:textId="77777777" w:rsidR="00D02AAB" w:rsidRDefault="00D02AAB"/>
    <w:p w14:paraId="2E381603" w14:textId="77777777" w:rsidR="00D02AAB" w:rsidRDefault="00D02AAB"/>
    <w:p w14:paraId="38B12E15" w14:textId="77777777" w:rsidR="00D02AAB" w:rsidRDefault="00D02AAB"/>
    <w:p w14:paraId="0041AFED" w14:textId="77777777" w:rsidR="00D02AAB" w:rsidRDefault="00D02AAB"/>
    <w:p w14:paraId="7306D7D5" w14:textId="77777777" w:rsidR="00D02AAB" w:rsidRDefault="00D02AAB"/>
    <w:p w14:paraId="6893042F" w14:textId="77777777" w:rsidR="00D02AAB" w:rsidRDefault="00D02AAB"/>
    <w:p w14:paraId="6B146666" w14:textId="77777777" w:rsidR="00D02AAB" w:rsidRDefault="00D02AAB"/>
    <w:p w14:paraId="08A94368" w14:textId="77777777" w:rsidR="00D02AAB" w:rsidRDefault="00D02AAB"/>
    <w:p w14:paraId="6595EC68" w14:textId="77777777" w:rsidR="00D02AAB" w:rsidRDefault="00D02AAB">
      <w:pPr>
        <w:sectPr w:rsidR="00D02AAB">
          <w:headerReference w:type="default" r:id="rId10"/>
          <w:footerReference w:type="default" r:id="rId11"/>
          <w:footerReference w:type="first" r:id="rId12"/>
          <w:pgSz w:w="11907" w:h="16840"/>
          <w:pgMar w:top="2268" w:right="1701" w:bottom="1701" w:left="2268" w:header="851" w:footer="851" w:gutter="0"/>
          <w:pgNumType w:start="1"/>
          <w:cols w:space="720"/>
        </w:sectPr>
      </w:pPr>
    </w:p>
    <w:p w14:paraId="439B4DF0" w14:textId="77777777" w:rsidR="00D02AAB" w:rsidRDefault="00000000" w:rsidP="00BF1A1F">
      <w:pPr>
        <w:pStyle w:val="Heading1"/>
      </w:pPr>
      <w:bookmarkStart w:id="11" w:name="_4d34og8" w:colFirst="0" w:colLast="0"/>
      <w:bookmarkStart w:id="12" w:name="_Toc177675385"/>
      <w:bookmarkEnd w:id="11"/>
      <w:r>
        <w:lastRenderedPageBreak/>
        <w:t xml:space="preserve">BAB I </w:t>
      </w:r>
      <w:r>
        <w:br/>
        <w:t>PENDAHULUAN</w:t>
      </w:r>
      <w:bookmarkEnd w:id="12"/>
    </w:p>
    <w:p w14:paraId="3809C934" w14:textId="77777777" w:rsidR="00D02AAB" w:rsidRPr="00BF1A1F" w:rsidRDefault="00000000" w:rsidP="00BF1A1F">
      <w:pPr>
        <w:pStyle w:val="Heading2"/>
      </w:pPr>
      <w:bookmarkStart w:id="13" w:name="_2s8eyo1" w:colFirst="0" w:colLast="0"/>
      <w:bookmarkStart w:id="14" w:name="_Toc177675386"/>
      <w:bookmarkEnd w:id="13"/>
      <w:r w:rsidRPr="00BF1A1F">
        <w:t>Latar Belakang</w:t>
      </w:r>
      <w:bookmarkEnd w:id="14"/>
    </w:p>
    <w:p w14:paraId="36BB7D59" w14:textId="77777777" w:rsidR="0069583E" w:rsidRPr="0069583E" w:rsidRDefault="0069583E" w:rsidP="0069583E">
      <w:pPr>
        <w:spacing w:before="240" w:after="240"/>
        <w:ind w:firstLine="566"/>
        <w:rPr>
          <w:lang w:val="en-ID"/>
        </w:rPr>
      </w:pPr>
      <w:r w:rsidRPr="0069583E">
        <w:rPr>
          <w:lang w:val="en-ID"/>
        </w:rPr>
        <w:t>Kesehatan mental di kalangan mahasiswa, khususnya mahasiswa semester akhir, menjadi masalah serius di berbagai institusi pendidikan tinggi. Tingginya tingkat stres dan depresi yang dialami oleh mahasiswa sering kali disebabkan oleh tekanan akademik, terutama dalam menyelesaikan tugas akhir atau skripsi. Tekanan ini dapat mengakibatkan berbagai perubahan perilaku negatif, seperti isolasi sosial, penurunan semangat belajar, dan bahkan gangguan mental yang lebih serius. Dalam kasus ekstrem, stres berkepanjangan dapat berujung pada tindakan bunuh diri. Kurangnya kesadaran dan pemahaman tentang gejala depresi di kalangan mahasiswa semakin memperburuk situasi ini, karena banyak yang tidak menyadari bahwa mereka mengalami masalah kesehatan mental.</w:t>
      </w:r>
    </w:p>
    <w:p w14:paraId="6C5B1C06" w14:textId="77777777" w:rsidR="0069583E" w:rsidRPr="0069583E" w:rsidRDefault="0069583E" w:rsidP="0069583E">
      <w:pPr>
        <w:spacing w:before="240" w:after="240"/>
        <w:ind w:firstLine="566"/>
        <w:rPr>
          <w:lang w:val="en-ID"/>
        </w:rPr>
      </w:pPr>
      <w:r w:rsidRPr="0069583E">
        <w:rPr>
          <w:lang w:val="en-ID"/>
        </w:rPr>
        <w:t>Saat ini, upaya penanganan masalah kesehatan mental mahasiswa masih terbatas pada layanan konseling konvensional yang disediakan oleh institusi pendidikan. Namun, pendekatan ini seringkali kurang efektif karena beberapa faktor, seperti keterbatasan jumlah konselor, stigma sosial terkait masalah kesehatan mental, dan keengganan mahasiswa untuk mencari bantuan secara langsung. Selain itu, metode deteksi dini yang ada cenderung subjektif dan bergantung pada kemampuan mahasiswa untuk mengenali gejala mereka sendiri, yang sering kali tidak akurat.</w:t>
      </w:r>
    </w:p>
    <w:p w14:paraId="62047C5C" w14:textId="77777777" w:rsidR="0069583E" w:rsidRPr="0069583E" w:rsidRDefault="0069583E" w:rsidP="0069583E">
      <w:pPr>
        <w:spacing w:before="240" w:after="240"/>
        <w:ind w:firstLine="566"/>
        <w:rPr>
          <w:lang w:val="en-ID"/>
        </w:rPr>
      </w:pPr>
      <w:r w:rsidRPr="0069583E">
        <w:rPr>
          <w:lang w:val="en-ID"/>
        </w:rPr>
        <w:t xml:space="preserve">Untuk mengatasi permasalahan ini, penelitian ini bertujuan untuk merancang dan mengembangkan sistem pendeteksi tingkat depresi yang efektif dan akurat </w:t>
      </w:r>
      <w:r w:rsidRPr="0069583E">
        <w:rPr>
          <w:lang w:val="en-ID"/>
        </w:rPr>
        <w:lastRenderedPageBreak/>
        <w:t xml:space="preserve">untuk mahasiswa semester akhir dengan mengimplementasikan metode </w:t>
      </w:r>
      <w:r w:rsidRPr="0069583E">
        <w:rPr>
          <w:i/>
          <w:iCs/>
          <w:lang w:val="en-ID"/>
        </w:rPr>
        <w:t xml:space="preserve">Certainty Factor </w:t>
      </w:r>
      <w:r w:rsidRPr="0069583E">
        <w:rPr>
          <w:lang w:val="en-ID"/>
        </w:rPr>
        <w:t xml:space="preserve">dan </w:t>
      </w:r>
      <w:r w:rsidRPr="0069583E">
        <w:rPr>
          <w:i/>
          <w:iCs/>
          <w:lang w:val="en-ID"/>
        </w:rPr>
        <w:t>Forward Chaining.</w:t>
      </w:r>
      <w:r w:rsidRPr="0069583E">
        <w:rPr>
          <w:lang w:val="en-ID"/>
        </w:rPr>
        <w:t xml:space="preserve"> Sistem ini diharapkan dapat memberikan diagnosis yang lebih presisi mengenai tingkat depresi mahasiswa, serta meningkatkan kesadaran mahasiswa tentang pentingnya kesehatan mental dan mendorong mereka untuk mencari bantuan lebih awal jika diperlukan. Dengan demikian, diharapkan dapat terjadi peningkatan signifikan dalam deteksi dini masalah kesehatan mental di kalangan mahasiswa semester akhir, serta menurunkan tingkat stres dan depresi yang mereka alami.</w:t>
      </w:r>
    </w:p>
    <w:p w14:paraId="58AC314E" w14:textId="77777777" w:rsidR="00D02AAB" w:rsidRPr="00BF1A1F" w:rsidRDefault="00000000" w:rsidP="00BF1A1F">
      <w:pPr>
        <w:pStyle w:val="Heading2"/>
      </w:pPr>
      <w:bookmarkStart w:id="15" w:name="_17dp8vu" w:colFirst="0" w:colLast="0"/>
      <w:bookmarkStart w:id="16" w:name="_Toc177675387"/>
      <w:bookmarkEnd w:id="15"/>
      <w:r w:rsidRPr="00BF1A1F">
        <w:t>Pokok Permasalahan</w:t>
      </w:r>
      <w:bookmarkEnd w:id="16"/>
      <w:r w:rsidRPr="00BF1A1F">
        <w:t xml:space="preserve"> </w:t>
      </w:r>
    </w:p>
    <w:p w14:paraId="60EC5AB2" w14:textId="75C07A11" w:rsidR="00D02AAB" w:rsidRPr="007A4E6E" w:rsidRDefault="00000000" w:rsidP="007A4E6E">
      <w:pPr>
        <w:pStyle w:val="Subtitle"/>
        <w:numPr>
          <w:ilvl w:val="0"/>
          <w:numId w:val="41"/>
        </w:numPr>
        <w:spacing w:line="360" w:lineRule="auto"/>
        <w:rPr>
          <w:rFonts w:ascii="Times" w:eastAsia="Times" w:hAnsi="Times" w:cs="Times"/>
          <w:lang w:val="en-ID"/>
        </w:rPr>
      </w:pPr>
      <w:bookmarkStart w:id="17" w:name="_z4gp2mivsn0a" w:colFirst="0" w:colLast="0"/>
      <w:bookmarkEnd w:id="17"/>
      <w:r>
        <w:rPr>
          <w:rFonts w:ascii="Times" w:eastAsia="Times" w:hAnsi="Times" w:cs="Times"/>
        </w:rPr>
        <w:t xml:space="preserve">Bagaimana </w:t>
      </w:r>
      <w:r w:rsidR="007A4E6E" w:rsidRPr="007A4E6E">
        <w:rPr>
          <w:rFonts w:ascii="Times" w:eastAsia="Times" w:hAnsi="Times" w:cs="Times"/>
          <w:lang w:val="en-ID"/>
        </w:rPr>
        <w:t xml:space="preserve">mengukur tingkat depresi pada mahasiswa semester akhir secara akurat dan objektif, mengingat adanya perbedaan persepsi dan gejala yang dialami oleh setiap individu? </w:t>
      </w:r>
    </w:p>
    <w:p w14:paraId="666044F0" w14:textId="58567209" w:rsidR="00D02AAB" w:rsidRDefault="00000000" w:rsidP="000375FD">
      <w:pPr>
        <w:pStyle w:val="Subtitle"/>
        <w:numPr>
          <w:ilvl w:val="0"/>
          <w:numId w:val="41"/>
        </w:numPr>
        <w:spacing w:line="360" w:lineRule="auto"/>
        <w:rPr>
          <w:rFonts w:ascii="Times" w:eastAsia="Times" w:hAnsi="Times" w:cs="Times"/>
        </w:rPr>
      </w:pPr>
      <w:bookmarkStart w:id="18" w:name="_5s2ozf5qhzho" w:colFirst="0" w:colLast="0"/>
      <w:bookmarkEnd w:id="18"/>
      <w:r>
        <w:rPr>
          <w:rFonts w:ascii="Times" w:eastAsia="Times" w:hAnsi="Times" w:cs="Times"/>
        </w:rPr>
        <w:t xml:space="preserve">Bagaimana </w:t>
      </w:r>
      <w:r w:rsidR="007A4E6E" w:rsidRPr="007A4E6E">
        <w:rPr>
          <w:rFonts w:ascii="Times" w:eastAsia="Times" w:hAnsi="Times" w:cs="Times"/>
        </w:rPr>
        <w:t>menerapkan sistem berbasis web untuk menganalisis tingkat depresi mahasiswa semester akhir, guna menghasilkan data yang lebih objektif dan dapat diandalkan dalam upaya meningkatkan penanganan kesehatan mental di lingkungan kampus?</w:t>
      </w:r>
    </w:p>
    <w:p w14:paraId="1641A912" w14:textId="77777777" w:rsidR="00D02AAB" w:rsidRDefault="00D02AAB">
      <w:pPr>
        <w:ind w:firstLine="567"/>
      </w:pPr>
    </w:p>
    <w:p w14:paraId="0538E2A6" w14:textId="77777777" w:rsidR="00BF1A1F" w:rsidRPr="00BF1A1F" w:rsidRDefault="00BF1A1F" w:rsidP="00BF1A1F">
      <w:pPr>
        <w:pStyle w:val="ListParagraph"/>
        <w:keepNext/>
        <w:keepLines/>
        <w:numPr>
          <w:ilvl w:val="0"/>
          <w:numId w:val="7"/>
        </w:numPr>
        <w:spacing w:before="360" w:after="120" w:line="240" w:lineRule="auto"/>
        <w:contextualSpacing w:val="0"/>
        <w:jc w:val="left"/>
        <w:outlineLvl w:val="1"/>
        <w:rPr>
          <w:b/>
          <w:vanish/>
        </w:rPr>
      </w:pPr>
      <w:bookmarkStart w:id="19" w:name="_3rdcrjn" w:colFirst="0" w:colLast="0"/>
      <w:bookmarkStart w:id="20" w:name="_Toc177675388"/>
      <w:bookmarkEnd w:id="19"/>
      <w:bookmarkEnd w:id="20"/>
    </w:p>
    <w:p w14:paraId="6FFFD102" w14:textId="7B0B8D4E" w:rsidR="00D02AAB" w:rsidRPr="00BF1A1F" w:rsidRDefault="00000000" w:rsidP="00BF1A1F">
      <w:pPr>
        <w:pStyle w:val="Heading2"/>
      </w:pPr>
      <w:bookmarkStart w:id="21" w:name="_Toc177675389"/>
      <w:r w:rsidRPr="00BF1A1F">
        <w:t>Tujuan Penelitian</w:t>
      </w:r>
      <w:bookmarkEnd w:id="21"/>
    </w:p>
    <w:p w14:paraId="24E9EB64" w14:textId="01B70C01" w:rsidR="00A46231" w:rsidRDefault="00000000" w:rsidP="00A46231">
      <w:pPr>
        <w:pStyle w:val="ListParagraph"/>
        <w:numPr>
          <w:ilvl w:val="0"/>
          <w:numId w:val="36"/>
        </w:numPr>
        <w:spacing w:before="240" w:after="240"/>
        <w:rPr>
          <w:rFonts w:ascii="Times" w:eastAsia="Times" w:hAnsi="Times" w:cs="Times"/>
        </w:rPr>
      </w:pPr>
      <w:r w:rsidRPr="00A46231">
        <w:rPr>
          <w:rFonts w:ascii="Times" w:eastAsia="Times" w:hAnsi="Times" w:cs="Times"/>
        </w:rPr>
        <w:t>Menerapkan</w:t>
      </w:r>
      <w:r w:rsidR="007A4E6E">
        <w:rPr>
          <w:rFonts w:ascii="Times" w:eastAsia="Times" w:hAnsi="Times" w:cs="Times"/>
        </w:rPr>
        <w:t xml:space="preserve"> </w:t>
      </w:r>
      <w:r w:rsidR="007A4E6E" w:rsidRPr="007A4E6E">
        <w:rPr>
          <w:rFonts w:ascii="Times" w:eastAsia="Times" w:hAnsi="Times" w:cs="Times"/>
        </w:rPr>
        <w:t>metode Certainty Factor dan Forward Chaining untuk mengolah data gejala depresi yang tidak pasti dan mengubahnya menjadi penilaian tingkat depresi yang lebih terstruktur, sehingga hasilnya lebih akurat dan objektif.</w:t>
      </w:r>
    </w:p>
    <w:p w14:paraId="2089FE6B" w14:textId="0CC3CE56" w:rsidR="00D02AAB" w:rsidRPr="00A46231" w:rsidRDefault="00000000" w:rsidP="00A46231">
      <w:pPr>
        <w:pStyle w:val="ListParagraph"/>
        <w:numPr>
          <w:ilvl w:val="0"/>
          <w:numId w:val="36"/>
        </w:numPr>
        <w:spacing w:before="240" w:after="240"/>
        <w:rPr>
          <w:rFonts w:ascii="Times" w:eastAsia="Times" w:hAnsi="Times" w:cs="Times"/>
        </w:rPr>
      </w:pPr>
      <w:r w:rsidRPr="00A46231">
        <w:rPr>
          <w:rFonts w:ascii="Times" w:eastAsia="Times" w:hAnsi="Times" w:cs="Times"/>
        </w:rPr>
        <w:lastRenderedPageBreak/>
        <w:t xml:space="preserve">Mengembangkan </w:t>
      </w:r>
      <w:r w:rsidR="007A4E6E" w:rsidRPr="007A4E6E">
        <w:rPr>
          <w:rFonts w:ascii="Times" w:eastAsia="Times" w:hAnsi="Times" w:cs="Times"/>
        </w:rPr>
        <w:t xml:space="preserve">Mengembangkan </w:t>
      </w:r>
      <w:r w:rsidR="007A4E6E" w:rsidRPr="007A4E6E">
        <w:rPr>
          <w:rFonts w:ascii="Times" w:eastAsia="Times" w:hAnsi="Times" w:cs="Times"/>
          <w:i/>
          <w:iCs/>
        </w:rPr>
        <w:t>website</w:t>
      </w:r>
      <w:r w:rsidR="007A4E6E" w:rsidRPr="007A4E6E">
        <w:rPr>
          <w:rFonts w:ascii="Times" w:eastAsia="Times" w:hAnsi="Times" w:cs="Times"/>
        </w:rPr>
        <w:t xml:space="preserve"> yang mampu mengumpulkan dan mengolah data survei tingkat depresi secara otomatis. Sistem ini akan mengimplementasikan metode </w:t>
      </w:r>
      <w:r w:rsidR="007A4E6E" w:rsidRPr="007A4E6E">
        <w:rPr>
          <w:rFonts w:ascii="Times" w:eastAsia="Times" w:hAnsi="Times" w:cs="Times"/>
          <w:i/>
          <w:iCs/>
        </w:rPr>
        <w:t>Certainty Factor</w:t>
      </w:r>
      <w:r w:rsidR="007A4E6E" w:rsidRPr="007A4E6E">
        <w:rPr>
          <w:rFonts w:ascii="Times" w:eastAsia="Times" w:hAnsi="Times" w:cs="Times"/>
        </w:rPr>
        <w:t xml:space="preserve"> dan </w:t>
      </w:r>
      <w:r w:rsidR="007A4E6E" w:rsidRPr="007A4E6E">
        <w:rPr>
          <w:rFonts w:ascii="Times" w:eastAsia="Times" w:hAnsi="Times" w:cs="Times"/>
          <w:i/>
          <w:iCs/>
        </w:rPr>
        <w:t>Forward Chaining</w:t>
      </w:r>
      <w:r w:rsidR="007A4E6E" w:rsidRPr="007A4E6E">
        <w:rPr>
          <w:rFonts w:ascii="Times" w:eastAsia="Times" w:hAnsi="Times" w:cs="Times"/>
        </w:rPr>
        <w:t xml:space="preserve"> yang mampu menangani perbedaan gejala dan tingkat keparahan depresi pada mahasiswa semester akhir.</w:t>
      </w:r>
    </w:p>
    <w:p w14:paraId="68F222A4" w14:textId="77777777" w:rsidR="00D02AAB" w:rsidRPr="00BF1A1F" w:rsidRDefault="00000000" w:rsidP="00BF1A1F">
      <w:pPr>
        <w:pStyle w:val="Heading2"/>
      </w:pPr>
      <w:bookmarkStart w:id="22" w:name="_26in1rg" w:colFirst="0" w:colLast="0"/>
      <w:bookmarkStart w:id="23" w:name="_Toc177675390"/>
      <w:bookmarkEnd w:id="22"/>
      <w:r w:rsidRPr="00BF1A1F">
        <w:t>Pertanyaan Penelitian</w:t>
      </w:r>
      <w:bookmarkEnd w:id="23"/>
      <w:r w:rsidRPr="00BF1A1F">
        <w:t xml:space="preserve"> </w:t>
      </w:r>
    </w:p>
    <w:p w14:paraId="2C27CA44" w14:textId="77777777" w:rsidR="00D02AAB" w:rsidRDefault="00000000">
      <w:pPr>
        <w:ind w:firstLine="567"/>
      </w:pPr>
      <w:r>
        <w:t>Di bawah ini adalah pertanyaan penelitian dari penelitian ini:</w:t>
      </w:r>
    </w:p>
    <w:p w14:paraId="3018F87F" w14:textId="5FCBCF22" w:rsidR="00FC3BB8" w:rsidRDefault="00700A28" w:rsidP="00DB5C46">
      <w:pPr>
        <w:pStyle w:val="ListParagraph"/>
        <w:numPr>
          <w:ilvl w:val="0"/>
          <w:numId w:val="34"/>
        </w:numPr>
        <w:spacing w:after="240"/>
      </w:pPr>
      <w:r>
        <w:t>Bagaimana</w:t>
      </w:r>
      <w:r w:rsidR="00FC3BB8">
        <w:t xml:space="preserve"> </w:t>
      </w:r>
      <w:r w:rsidR="00FC3BB8" w:rsidRPr="00FC3BB8">
        <w:t xml:space="preserve">penerapan metode </w:t>
      </w:r>
      <w:r w:rsidR="00FC3BB8" w:rsidRPr="00FC3BB8">
        <w:rPr>
          <w:i/>
          <w:iCs/>
        </w:rPr>
        <w:t>Certainty Factor</w:t>
      </w:r>
      <w:r w:rsidR="00FC3BB8" w:rsidRPr="00FC3BB8">
        <w:t xml:space="preserve"> dan </w:t>
      </w:r>
      <w:r w:rsidR="00FC3BB8" w:rsidRPr="00FC3BB8">
        <w:rPr>
          <w:i/>
          <w:iCs/>
        </w:rPr>
        <w:t>Forward Chaining</w:t>
      </w:r>
      <w:r w:rsidR="00FC3BB8" w:rsidRPr="00FC3BB8">
        <w:t xml:space="preserve"> dalam mengukur tingkat depresi pada mahasiswa semester akhir secara akurat dan objektif?</w:t>
      </w:r>
    </w:p>
    <w:p w14:paraId="1D92D6BC" w14:textId="63077771" w:rsidR="00D02AAB" w:rsidRDefault="00000000" w:rsidP="00DB5C46">
      <w:pPr>
        <w:pStyle w:val="ListParagraph"/>
        <w:numPr>
          <w:ilvl w:val="0"/>
          <w:numId w:val="34"/>
        </w:numPr>
        <w:spacing w:after="240"/>
      </w:pPr>
      <w:r>
        <w:t xml:space="preserve">Bagaimana pengembangan sistem berbasis web dapat membantu dalam </w:t>
      </w:r>
      <w:r w:rsidR="00FC3BB8">
        <w:t xml:space="preserve">mengukur Tingkat depresi pada mahasiswa secara </w:t>
      </w:r>
      <w:r>
        <w:t>objektif dan dapat diandalkan?</w:t>
      </w:r>
    </w:p>
    <w:p w14:paraId="2544A066" w14:textId="77777777" w:rsidR="00D02AAB" w:rsidRDefault="00D02AAB">
      <w:pPr>
        <w:spacing w:before="240" w:after="240"/>
      </w:pPr>
    </w:p>
    <w:p w14:paraId="54CA2213" w14:textId="77777777" w:rsidR="00D02AAB" w:rsidRDefault="00D02AAB">
      <w:pPr>
        <w:spacing w:before="240" w:after="240"/>
      </w:pPr>
    </w:p>
    <w:p w14:paraId="698A1581" w14:textId="77777777" w:rsidR="00D02AAB" w:rsidRDefault="00D02AAB">
      <w:pPr>
        <w:spacing w:before="240" w:after="240"/>
      </w:pPr>
    </w:p>
    <w:p w14:paraId="7167F790" w14:textId="77777777" w:rsidR="00D02AAB" w:rsidRDefault="00000000">
      <w:pPr>
        <w:pBdr>
          <w:top w:val="nil"/>
          <w:left w:val="nil"/>
          <w:bottom w:val="nil"/>
          <w:right w:val="nil"/>
          <w:between w:val="nil"/>
        </w:pBdr>
        <w:spacing w:after="200" w:line="240" w:lineRule="auto"/>
        <w:jc w:val="center"/>
        <w:rPr>
          <w:b/>
          <w:color w:val="000000"/>
        </w:rPr>
      </w:pPr>
      <w:r>
        <w:rPr>
          <w:b/>
          <w:color w:val="000000"/>
        </w:rPr>
        <w:t>Tabel 1.1 Hubungan pokok permasalahan, Tujuan dan pertanyaan penelitian</w:t>
      </w:r>
    </w:p>
    <w:tbl>
      <w:tblPr>
        <w:tblStyle w:val="a"/>
        <w:tblW w:w="79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42"/>
        <w:gridCol w:w="2643"/>
        <w:gridCol w:w="2643"/>
      </w:tblGrid>
      <w:tr w:rsidR="00D02AAB" w14:paraId="4DF2B0BD" w14:textId="77777777">
        <w:tc>
          <w:tcPr>
            <w:tcW w:w="2642" w:type="dxa"/>
          </w:tcPr>
          <w:p w14:paraId="3C913943" w14:textId="77777777" w:rsidR="00D02AAB" w:rsidRDefault="00000000">
            <w:pPr>
              <w:pBdr>
                <w:top w:val="nil"/>
                <w:left w:val="nil"/>
                <w:bottom w:val="nil"/>
                <w:right w:val="nil"/>
                <w:between w:val="nil"/>
              </w:pBdr>
              <w:spacing w:after="200"/>
              <w:jc w:val="center"/>
              <w:rPr>
                <w:b/>
                <w:color w:val="000000"/>
              </w:rPr>
            </w:pPr>
            <w:r>
              <w:rPr>
                <w:b/>
                <w:color w:val="000000"/>
              </w:rPr>
              <w:t xml:space="preserve">Masalah </w:t>
            </w:r>
          </w:p>
        </w:tc>
        <w:tc>
          <w:tcPr>
            <w:tcW w:w="2643" w:type="dxa"/>
          </w:tcPr>
          <w:p w14:paraId="2A4E9330" w14:textId="77777777" w:rsidR="00D02AAB" w:rsidRDefault="00000000">
            <w:pPr>
              <w:pBdr>
                <w:top w:val="nil"/>
                <w:left w:val="nil"/>
                <w:bottom w:val="nil"/>
                <w:right w:val="nil"/>
                <w:between w:val="nil"/>
              </w:pBdr>
              <w:spacing w:after="200"/>
              <w:jc w:val="center"/>
              <w:rPr>
                <w:b/>
                <w:color w:val="000000"/>
              </w:rPr>
            </w:pPr>
            <w:r>
              <w:rPr>
                <w:b/>
                <w:color w:val="000000"/>
              </w:rPr>
              <w:t xml:space="preserve">Tujuan </w:t>
            </w:r>
          </w:p>
        </w:tc>
        <w:tc>
          <w:tcPr>
            <w:tcW w:w="2643" w:type="dxa"/>
          </w:tcPr>
          <w:p w14:paraId="237155BB" w14:textId="77777777" w:rsidR="00D02AAB" w:rsidRDefault="00000000">
            <w:pPr>
              <w:pBdr>
                <w:top w:val="nil"/>
                <w:left w:val="nil"/>
                <w:bottom w:val="nil"/>
                <w:right w:val="nil"/>
                <w:between w:val="nil"/>
              </w:pBdr>
              <w:spacing w:after="200"/>
              <w:jc w:val="center"/>
              <w:rPr>
                <w:b/>
                <w:color w:val="000000"/>
              </w:rPr>
            </w:pPr>
            <w:r>
              <w:rPr>
                <w:b/>
                <w:color w:val="000000"/>
              </w:rPr>
              <w:t>Pertanyaan penelitian</w:t>
            </w:r>
          </w:p>
        </w:tc>
      </w:tr>
      <w:tr w:rsidR="00D02AAB" w14:paraId="02085060" w14:textId="77777777">
        <w:tc>
          <w:tcPr>
            <w:tcW w:w="2642" w:type="dxa"/>
          </w:tcPr>
          <w:p w14:paraId="15F3889D" w14:textId="77777777" w:rsidR="00FC3BB8" w:rsidRPr="00FC3BB8" w:rsidRDefault="00FC3BB8" w:rsidP="00FC3BB8">
            <w:pPr>
              <w:spacing w:after="200" w:line="360" w:lineRule="auto"/>
              <w:rPr>
                <w:rFonts w:ascii="Times" w:eastAsia="Times" w:hAnsi="Times" w:cs="Times"/>
                <w:lang w:val="en-ID"/>
              </w:rPr>
            </w:pPr>
            <w:r w:rsidRPr="00FC3BB8">
              <w:rPr>
                <w:rFonts w:ascii="Times" w:eastAsia="Times" w:hAnsi="Times" w:cs="Times"/>
                <w:lang w:val="en-ID"/>
              </w:rPr>
              <w:t xml:space="preserve">Bagaimana penerapan metode </w:t>
            </w:r>
            <w:r w:rsidRPr="00FC3BB8">
              <w:rPr>
                <w:rFonts w:ascii="Times" w:eastAsia="Times" w:hAnsi="Times" w:cs="Times"/>
                <w:i/>
                <w:iCs/>
                <w:lang w:val="en-ID"/>
              </w:rPr>
              <w:t>Certainty Factor</w:t>
            </w:r>
            <w:r w:rsidRPr="00FC3BB8">
              <w:rPr>
                <w:rFonts w:ascii="Times" w:eastAsia="Times" w:hAnsi="Times" w:cs="Times"/>
                <w:lang w:val="en-ID"/>
              </w:rPr>
              <w:t xml:space="preserve"> dan </w:t>
            </w:r>
            <w:r w:rsidRPr="00FC3BB8">
              <w:rPr>
                <w:rFonts w:ascii="Times" w:eastAsia="Times" w:hAnsi="Times" w:cs="Times"/>
                <w:i/>
                <w:iCs/>
                <w:lang w:val="en-ID"/>
              </w:rPr>
              <w:t>Forward Chaining</w:t>
            </w:r>
            <w:r w:rsidRPr="00FC3BB8">
              <w:rPr>
                <w:rFonts w:ascii="Times" w:eastAsia="Times" w:hAnsi="Times" w:cs="Times"/>
                <w:lang w:val="en-ID"/>
              </w:rPr>
              <w:t xml:space="preserve"> </w:t>
            </w:r>
            <w:r w:rsidRPr="00FC3BB8">
              <w:rPr>
                <w:rFonts w:ascii="Times" w:eastAsia="Times" w:hAnsi="Times" w:cs="Times"/>
                <w:lang w:val="en-ID"/>
              </w:rPr>
              <w:lastRenderedPageBreak/>
              <w:t>dalam mengukur tingkat depresi pada mahasiswa semester akhir secara akurat dan objektif?</w:t>
            </w:r>
          </w:p>
          <w:p w14:paraId="449D91BC" w14:textId="77777777" w:rsidR="00D02AAB" w:rsidRDefault="00D02AAB">
            <w:pPr>
              <w:pBdr>
                <w:top w:val="nil"/>
                <w:left w:val="nil"/>
                <w:bottom w:val="nil"/>
                <w:right w:val="nil"/>
                <w:between w:val="nil"/>
              </w:pBdr>
              <w:spacing w:after="200" w:line="360" w:lineRule="auto"/>
              <w:rPr>
                <w:rFonts w:ascii="Times" w:eastAsia="Times" w:hAnsi="Times" w:cs="Times"/>
              </w:rPr>
            </w:pPr>
          </w:p>
        </w:tc>
        <w:tc>
          <w:tcPr>
            <w:tcW w:w="2643" w:type="dxa"/>
          </w:tcPr>
          <w:p w14:paraId="6BECA426" w14:textId="50F2F9D1" w:rsidR="00D02AAB" w:rsidRPr="00FC3BB8" w:rsidRDefault="00FC3BB8">
            <w:pPr>
              <w:pBdr>
                <w:top w:val="nil"/>
                <w:left w:val="nil"/>
                <w:bottom w:val="nil"/>
                <w:right w:val="nil"/>
                <w:between w:val="nil"/>
              </w:pBdr>
              <w:spacing w:after="200" w:line="360" w:lineRule="auto"/>
              <w:rPr>
                <w:rFonts w:ascii="Times" w:eastAsia="Times" w:hAnsi="Times" w:cs="Times"/>
                <w:lang w:val="en-ID"/>
              </w:rPr>
            </w:pPr>
            <w:r w:rsidRPr="00FC3BB8">
              <w:rPr>
                <w:rFonts w:ascii="Times" w:eastAsia="Times" w:hAnsi="Times" w:cs="Times"/>
                <w:lang w:val="en-ID"/>
              </w:rPr>
              <w:lastRenderedPageBreak/>
              <w:t xml:space="preserve">Menerapkan metode Certainty Factor dan Forward Chaining untuk </w:t>
            </w:r>
            <w:r w:rsidRPr="00FC3BB8">
              <w:rPr>
                <w:rFonts w:ascii="Times" w:eastAsia="Times" w:hAnsi="Times" w:cs="Times"/>
                <w:lang w:val="en-ID"/>
              </w:rPr>
              <w:lastRenderedPageBreak/>
              <w:t>mengolah data gejala depresi yang tidak pasti dan mengubahnya menjadi penilaian tingkat depresi yang lebih terstruktur, sehingga hasilnya lebih akurat dan objektif.</w:t>
            </w:r>
          </w:p>
        </w:tc>
        <w:tc>
          <w:tcPr>
            <w:tcW w:w="2643" w:type="dxa"/>
          </w:tcPr>
          <w:p w14:paraId="06DF2867" w14:textId="77777777" w:rsidR="00FC3BB8" w:rsidRPr="00FC3BB8" w:rsidRDefault="00FC3BB8" w:rsidP="00FC3BB8">
            <w:pPr>
              <w:spacing w:after="240" w:line="480" w:lineRule="auto"/>
              <w:rPr>
                <w:rFonts w:ascii="Times" w:eastAsia="Times" w:hAnsi="Times" w:cs="Times"/>
                <w:lang w:val="en-ID"/>
              </w:rPr>
            </w:pPr>
            <w:r w:rsidRPr="00FC3BB8">
              <w:rPr>
                <w:rFonts w:ascii="Times" w:eastAsia="Times" w:hAnsi="Times" w:cs="Times"/>
                <w:lang w:val="en-ID"/>
              </w:rPr>
              <w:lastRenderedPageBreak/>
              <w:t xml:space="preserve">Bagaimana penerapan metode </w:t>
            </w:r>
            <w:r w:rsidRPr="00FC3BB8">
              <w:rPr>
                <w:rFonts w:ascii="Times" w:eastAsia="Times" w:hAnsi="Times" w:cs="Times"/>
                <w:i/>
                <w:iCs/>
                <w:lang w:val="en-ID"/>
              </w:rPr>
              <w:t>Certainty Factor</w:t>
            </w:r>
            <w:r w:rsidRPr="00FC3BB8">
              <w:rPr>
                <w:rFonts w:ascii="Times" w:eastAsia="Times" w:hAnsi="Times" w:cs="Times"/>
                <w:lang w:val="en-ID"/>
              </w:rPr>
              <w:t xml:space="preserve"> </w:t>
            </w:r>
            <w:r w:rsidRPr="00FC3BB8">
              <w:rPr>
                <w:rFonts w:ascii="Times" w:eastAsia="Times" w:hAnsi="Times" w:cs="Times"/>
                <w:lang w:val="en-ID"/>
              </w:rPr>
              <w:lastRenderedPageBreak/>
              <w:t xml:space="preserve">dan </w:t>
            </w:r>
            <w:r w:rsidRPr="00FC3BB8">
              <w:rPr>
                <w:rFonts w:ascii="Times" w:eastAsia="Times" w:hAnsi="Times" w:cs="Times"/>
                <w:i/>
                <w:iCs/>
                <w:lang w:val="en-ID"/>
              </w:rPr>
              <w:t>Forward Chaining</w:t>
            </w:r>
            <w:r w:rsidRPr="00FC3BB8">
              <w:rPr>
                <w:rFonts w:ascii="Times" w:eastAsia="Times" w:hAnsi="Times" w:cs="Times"/>
                <w:lang w:val="en-ID"/>
              </w:rPr>
              <w:t xml:space="preserve"> dalam mengukur tingkat depresi pada mahasiswa semester akhir secara akurat dan objektif?</w:t>
            </w:r>
          </w:p>
          <w:p w14:paraId="70623140" w14:textId="0EE8750D" w:rsidR="00D02AAB" w:rsidRDefault="00D02AAB" w:rsidP="009B5242">
            <w:pPr>
              <w:spacing w:after="240" w:line="480" w:lineRule="auto"/>
              <w:rPr>
                <w:rFonts w:ascii="Times" w:eastAsia="Times" w:hAnsi="Times" w:cs="Times"/>
                <w:color w:val="000000"/>
              </w:rPr>
            </w:pPr>
          </w:p>
        </w:tc>
      </w:tr>
      <w:tr w:rsidR="00D02AAB" w14:paraId="1DC1ED46" w14:textId="77777777" w:rsidTr="009B5242">
        <w:tc>
          <w:tcPr>
            <w:tcW w:w="2642" w:type="dxa"/>
          </w:tcPr>
          <w:p w14:paraId="1BB4AB14" w14:textId="77777777" w:rsidR="00FC3BB8" w:rsidRPr="00FC3BB8" w:rsidRDefault="00FC3BB8" w:rsidP="00FC3BB8">
            <w:pPr>
              <w:spacing w:before="240" w:after="240" w:line="360" w:lineRule="auto"/>
              <w:rPr>
                <w:rFonts w:ascii="Times" w:eastAsia="Times" w:hAnsi="Times" w:cs="Times"/>
                <w:lang w:val="en-ID"/>
              </w:rPr>
            </w:pPr>
            <w:r w:rsidRPr="00FC3BB8">
              <w:rPr>
                <w:rFonts w:ascii="Times" w:eastAsia="Times" w:hAnsi="Times" w:cs="Times"/>
                <w:lang w:val="en-ID"/>
              </w:rPr>
              <w:lastRenderedPageBreak/>
              <w:t>Bagaimana menerapkan sistem berbasis web untuk menganalisis tingkat depresi mahasiswa semester akhir, guna menghasilkan data yang lebih objektif dan dapat diandalkan dalam upaya meningkatkan penanganan kesehatan mental di lingkungan kampus?</w:t>
            </w:r>
          </w:p>
          <w:p w14:paraId="656D1520" w14:textId="77777777" w:rsidR="00D02AAB" w:rsidRDefault="00D02AAB">
            <w:pPr>
              <w:pBdr>
                <w:top w:val="nil"/>
                <w:left w:val="nil"/>
                <w:bottom w:val="nil"/>
                <w:right w:val="nil"/>
                <w:between w:val="nil"/>
              </w:pBdr>
              <w:spacing w:after="200" w:line="360" w:lineRule="auto"/>
              <w:rPr>
                <w:rFonts w:ascii="Times" w:eastAsia="Times" w:hAnsi="Times" w:cs="Times"/>
              </w:rPr>
            </w:pPr>
          </w:p>
        </w:tc>
        <w:tc>
          <w:tcPr>
            <w:tcW w:w="2643" w:type="dxa"/>
          </w:tcPr>
          <w:p w14:paraId="24D05C6C" w14:textId="6B5C59EE" w:rsidR="00D02AAB" w:rsidRPr="00FC3BB8" w:rsidRDefault="00FC3BB8">
            <w:pPr>
              <w:pBdr>
                <w:top w:val="nil"/>
                <w:left w:val="nil"/>
                <w:bottom w:val="nil"/>
                <w:right w:val="nil"/>
                <w:between w:val="nil"/>
              </w:pBdr>
              <w:spacing w:after="200" w:line="360" w:lineRule="auto"/>
              <w:rPr>
                <w:rFonts w:ascii="Times" w:eastAsia="Times" w:hAnsi="Times" w:cs="Times"/>
                <w:lang w:val="en-ID"/>
              </w:rPr>
            </w:pPr>
            <w:r w:rsidRPr="00FC3BB8">
              <w:rPr>
                <w:rFonts w:ascii="Times" w:eastAsia="Times" w:hAnsi="Times" w:cs="Times"/>
                <w:lang w:val="en-ID"/>
              </w:rPr>
              <w:t xml:space="preserve">Mengembangkan Mengembangkan </w:t>
            </w:r>
            <w:r w:rsidRPr="00FC3BB8">
              <w:rPr>
                <w:rFonts w:ascii="Times" w:eastAsia="Times" w:hAnsi="Times" w:cs="Times"/>
                <w:i/>
                <w:iCs/>
                <w:lang w:val="en-ID"/>
              </w:rPr>
              <w:t>website</w:t>
            </w:r>
            <w:r w:rsidRPr="00FC3BB8">
              <w:rPr>
                <w:rFonts w:ascii="Times" w:eastAsia="Times" w:hAnsi="Times" w:cs="Times"/>
                <w:lang w:val="en-ID"/>
              </w:rPr>
              <w:t xml:space="preserve"> yang mampu mengumpulkan dan mengolah data survei tingkat depresi secara otomatis. Sistem ini akan mengimplementasikan metode </w:t>
            </w:r>
            <w:r w:rsidRPr="00FC3BB8">
              <w:rPr>
                <w:rFonts w:ascii="Times" w:eastAsia="Times" w:hAnsi="Times" w:cs="Times"/>
                <w:i/>
                <w:iCs/>
                <w:lang w:val="en-ID"/>
              </w:rPr>
              <w:t>Certainty Factor</w:t>
            </w:r>
            <w:r w:rsidRPr="00FC3BB8">
              <w:rPr>
                <w:rFonts w:ascii="Times" w:eastAsia="Times" w:hAnsi="Times" w:cs="Times"/>
                <w:lang w:val="en-ID"/>
              </w:rPr>
              <w:t xml:space="preserve"> dan </w:t>
            </w:r>
            <w:r w:rsidRPr="00FC3BB8">
              <w:rPr>
                <w:rFonts w:ascii="Times" w:eastAsia="Times" w:hAnsi="Times" w:cs="Times"/>
                <w:i/>
                <w:iCs/>
                <w:lang w:val="en-ID"/>
              </w:rPr>
              <w:t>Forward Chaining</w:t>
            </w:r>
            <w:r w:rsidRPr="00FC3BB8">
              <w:rPr>
                <w:rFonts w:ascii="Times" w:eastAsia="Times" w:hAnsi="Times" w:cs="Times"/>
                <w:lang w:val="en-ID"/>
              </w:rPr>
              <w:t xml:space="preserve"> yang mampu menangani perbedaan gejala dan tingkat keparahan depresi pada mahasiswa semester akhir.</w:t>
            </w:r>
          </w:p>
        </w:tc>
        <w:tc>
          <w:tcPr>
            <w:tcW w:w="2643" w:type="dxa"/>
          </w:tcPr>
          <w:p w14:paraId="6D3F760C" w14:textId="77777777" w:rsidR="00FC3BB8" w:rsidRPr="00FC3BB8" w:rsidRDefault="00FC3BB8" w:rsidP="00FC3BB8">
            <w:pPr>
              <w:spacing w:after="240" w:line="480" w:lineRule="auto"/>
              <w:jc w:val="left"/>
              <w:rPr>
                <w:rFonts w:ascii="Times" w:eastAsia="Times" w:hAnsi="Times" w:cs="Times"/>
                <w:lang w:val="en-ID"/>
              </w:rPr>
            </w:pPr>
            <w:r w:rsidRPr="00FC3BB8">
              <w:rPr>
                <w:rFonts w:ascii="Times" w:eastAsia="Times" w:hAnsi="Times" w:cs="Times"/>
                <w:lang w:val="en-ID"/>
              </w:rPr>
              <w:t>Bagaimana pengembangan sistem berbasis web dapat membantu dalam mengukur Tingkat depresi pada mahasiswa secara objektif dan dapat diandalkan?</w:t>
            </w:r>
          </w:p>
          <w:p w14:paraId="68764F02" w14:textId="040C770A" w:rsidR="00D02AAB" w:rsidRDefault="00D02AAB" w:rsidP="009B5242">
            <w:pPr>
              <w:spacing w:after="240" w:line="480" w:lineRule="auto"/>
              <w:jc w:val="left"/>
              <w:rPr>
                <w:rFonts w:ascii="Times" w:eastAsia="Times" w:hAnsi="Times" w:cs="Times"/>
                <w:color w:val="000000"/>
              </w:rPr>
            </w:pPr>
          </w:p>
        </w:tc>
      </w:tr>
    </w:tbl>
    <w:p w14:paraId="432E35F7" w14:textId="77777777" w:rsidR="00D02AAB" w:rsidRPr="00BF1A1F" w:rsidRDefault="00000000" w:rsidP="00BF1A1F">
      <w:pPr>
        <w:pStyle w:val="Heading2"/>
      </w:pPr>
      <w:bookmarkStart w:id="24" w:name="_lnxbz9" w:colFirst="0" w:colLast="0"/>
      <w:bookmarkStart w:id="25" w:name="_Toc177675391"/>
      <w:bookmarkEnd w:id="24"/>
      <w:r w:rsidRPr="00BF1A1F">
        <w:t>Batasan Penelitian</w:t>
      </w:r>
      <w:bookmarkEnd w:id="25"/>
    </w:p>
    <w:p w14:paraId="5ED928C2" w14:textId="77777777" w:rsidR="00D02AAB" w:rsidRDefault="00000000">
      <w:pPr>
        <w:ind w:firstLine="567"/>
      </w:pPr>
      <w:r>
        <w:t>Dalam penelitian ini, telah menetapkan beberapa batasan yang ketat untuk memastikan validitas dan relevansi temuan kami. Berikut adalah uraian jelas mengenai batasan-batasan tersebut.</w:t>
      </w:r>
    </w:p>
    <w:p w14:paraId="4BFD871F" w14:textId="77777777" w:rsidR="00D02AAB" w:rsidRDefault="00000000">
      <w:pPr>
        <w:numPr>
          <w:ilvl w:val="0"/>
          <w:numId w:val="4"/>
        </w:numPr>
        <w:pBdr>
          <w:top w:val="nil"/>
          <w:left w:val="nil"/>
          <w:bottom w:val="nil"/>
          <w:right w:val="nil"/>
          <w:between w:val="nil"/>
        </w:pBdr>
        <w:ind w:left="567" w:hanging="567"/>
        <w:rPr>
          <w:color w:val="000000"/>
        </w:rPr>
      </w:pPr>
      <w:r>
        <w:rPr>
          <w:color w:val="000000"/>
        </w:rPr>
        <w:lastRenderedPageBreak/>
        <w:t>Batasan Data</w:t>
      </w:r>
    </w:p>
    <w:p w14:paraId="583598A3" w14:textId="2E4A75C6" w:rsidR="00D02AAB" w:rsidRDefault="00000000">
      <w:pPr>
        <w:pBdr>
          <w:top w:val="nil"/>
          <w:left w:val="nil"/>
          <w:bottom w:val="nil"/>
          <w:right w:val="nil"/>
          <w:between w:val="nil"/>
        </w:pBdr>
        <w:ind w:firstLine="567"/>
        <w:rPr>
          <w:color w:val="000000"/>
        </w:rPr>
      </w:pPr>
      <w:r>
        <w:rPr>
          <w:color w:val="000000"/>
        </w:rPr>
        <w:t xml:space="preserve">Data yang akan digunakan terbatas pada sumber-sumber yang dapat dari </w:t>
      </w:r>
      <w:r>
        <w:t>A</w:t>
      </w:r>
      <w:r>
        <w:rPr>
          <w:color w:val="000000"/>
        </w:rPr>
        <w:t xml:space="preserve">plikasi </w:t>
      </w:r>
      <w:r>
        <w:t>Survei Kepuasan Masyarakat Berbasis Web</w:t>
      </w:r>
      <w:r>
        <w:rPr>
          <w:color w:val="000000"/>
        </w:rPr>
        <w:t xml:space="preserve">. Sumber data yang digunakan harus memiliki kualitas yang dapat diandalkan dan relevan dengan topik penelitian. Data yang diperoleh harus memiliki rentang waktu tertentu, </w:t>
      </w:r>
      <w:r>
        <w:t xml:space="preserve">pada periode data </w:t>
      </w:r>
      <w:r>
        <w:rPr>
          <w:color w:val="000000"/>
        </w:rPr>
        <w:t>2</w:t>
      </w:r>
      <w:r>
        <w:t>02</w:t>
      </w:r>
      <w:r w:rsidR="00185671">
        <w:t>3</w:t>
      </w:r>
      <w:r>
        <w:rPr>
          <w:color w:val="000000"/>
        </w:rPr>
        <w:t>-20</w:t>
      </w:r>
      <w:r>
        <w:t>2</w:t>
      </w:r>
      <w:r w:rsidR="00185671">
        <w:t>4</w:t>
      </w:r>
      <w:r>
        <w:rPr>
          <w:color w:val="000000"/>
        </w:rPr>
        <w:t>.</w:t>
      </w:r>
    </w:p>
    <w:p w14:paraId="1B2D8008" w14:textId="77777777" w:rsidR="00D02AAB" w:rsidRDefault="00000000">
      <w:pPr>
        <w:numPr>
          <w:ilvl w:val="0"/>
          <w:numId w:val="4"/>
        </w:numPr>
        <w:pBdr>
          <w:top w:val="nil"/>
          <w:left w:val="nil"/>
          <w:bottom w:val="nil"/>
          <w:right w:val="nil"/>
          <w:between w:val="nil"/>
        </w:pBdr>
        <w:ind w:left="567" w:hanging="567"/>
        <w:rPr>
          <w:color w:val="000000"/>
        </w:rPr>
      </w:pPr>
      <w:r>
        <w:rPr>
          <w:color w:val="000000"/>
        </w:rPr>
        <w:t>Batasan Bahasa Pemrograman</w:t>
      </w:r>
    </w:p>
    <w:p w14:paraId="6E600571" w14:textId="437653B0" w:rsidR="00D02AAB" w:rsidRDefault="00000000" w:rsidP="0097538F">
      <w:pPr>
        <w:ind w:firstLine="567"/>
      </w:pPr>
      <w:r>
        <w:t>Penelitian ini membatasi penggunaan bahasa pemrograman pada PHP dan JavaScript karena keduanya sangat populer dalam pengembangan web dan analisis data berbasis web. Penggunaan bahasa pemrograman lainnya hanya akan dipertimbangkan jika tidak ada alternatif yang memadai dalam PHP atau JavaScript.</w:t>
      </w:r>
    </w:p>
    <w:p w14:paraId="74BDB982" w14:textId="77777777" w:rsidR="00D02AAB" w:rsidRPr="00BF1A1F" w:rsidRDefault="00000000" w:rsidP="00BF1A1F">
      <w:pPr>
        <w:pStyle w:val="Heading2"/>
      </w:pPr>
      <w:bookmarkStart w:id="26" w:name="_35nkun2" w:colFirst="0" w:colLast="0"/>
      <w:bookmarkStart w:id="27" w:name="_Toc177675392"/>
      <w:bookmarkEnd w:id="26"/>
      <w:r w:rsidRPr="00BF1A1F">
        <w:t>Sistematika Penulisan</w:t>
      </w:r>
      <w:bookmarkEnd w:id="27"/>
    </w:p>
    <w:p w14:paraId="06A729FC" w14:textId="770D8079" w:rsidR="009B5242" w:rsidRDefault="00000000" w:rsidP="0097538F">
      <w:pPr>
        <w:ind w:firstLine="567"/>
      </w:pPr>
      <w:r>
        <w:t>Sistematika penulisan skripsi ini dirancang untuk memudahkan pembaca dalam memahami dan mengikuti alur argumentasi serta temuan penelitian. Berikut adalah uraian jelas mengenai setiap bab yang akan ada dalam skripsi ini:</w:t>
      </w:r>
    </w:p>
    <w:p w14:paraId="068122B3" w14:textId="77777777" w:rsidR="00D02AAB" w:rsidRDefault="00000000">
      <w:pPr>
        <w:numPr>
          <w:ilvl w:val="0"/>
          <w:numId w:val="5"/>
        </w:numPr>
        <w:pBdr>
          <w:top w:val="nil"/>
          <w:left w:val="nil"/>
          <w:bottom w:val="nil"/>
          <w:right w:val="nil"/>
          <w:between w:val="nil"/>
        </w:pBdr>
        <w:ind w:left="426" w:hanging="426"/>
      </w:pPr>
      <w:r>
        <w:rPr>
          <w:color w:val="000000"/>
        </w:rPr>
        <w:t>Halaman Judul dan Halaman Pengesahan:</w:t>
      </w:r>
    </w:p>
    <w:p w14:paraId="231CDC62" w14:textId="77777777" w:rsidR="00D02AAB" w:rsidRDefault="00000000">
      <w:pPr>
        <w:pBdr>
          <w:top w:val="nil"/>
          <w:left w:val="nil"/>
          <w:bottom w:val="nil"/>
          <w:right w:val="nil"/>
          <w:between w:val="nil"/>
        </w:pBdr>
        <w:ind w:left="426"/>
        <w:rPr>
          <w:color w:val="000000"/>
        </w:rPr>
      </w:pPr>
      <w:r>
        <w:rPr>
          <w:color w:val="000000"/>
        </w:rPr>
        <w:t>Halaman judul berisi informasi mengenai judul skripsi, nama penulis, institusi, tahun penulisan, dan informasi lain yang relevan.</w:t>
      </w:r>
    </w:p>
    <w:p w14:paraId="253F6DA6" w14:textId="77777777" w:rsidR="00D02AAB" w:rsidRDefault="00000000">
      <w:pPr>
        <w:numPr>
          <w:ilvl w:val="0"/>
          <w:numId w:val="5"/>
        </w:numPr>
        <w:pBdr>
          <w:top w:val="nil"/>
          <w:left w:val="nil"/>
          <w:bottom w:val="nil"/>
          <w:right w:val="nil"/>
          <w:between w:val="nil"/>
        </w:pBdr>
        <w:ind w:left="426" w:hanging="426"/>
      </w:pPr>
      <w:r>
        <w:rPr>
          <w:color w:val="000000"/>
        </w:rPr>
        <w:t>Halaman pengesahan mencantumkan tanda tangan dan persetujuan dari pembimbing skripsi serta pihak-pihak terkait lainnya.</w:t>
      </w:r>
    </w:p>
    <w:p w14:paraId="0D5E4F2D" w14:textId="77777777" w:rsidR="00D02AAB" w:rsidRDefault="00000000">
      <w:pPr>
        <w:numPr>
          <w:ilvl w:val="0"/>
          <w:numId w:val="5"/>
        </w:numPr>
        <w:pBdr>
          <w:top w:val="nil"/>
          <w:left w:val="nil"/>
          <w:bottom w:val="nil"/>
          <w:right w:val="nil"/>
          <w:between w:val="nil"/>
        </w:pBdr>
        <w:ind w:left="426" w:hanging="426"/>
      </w:pPr>
      <w:r>
        <w:rPr>
          <w:color w:val="000000"/>
        </w:rPr>
        <w:t>Abstrak:</w:t>
      </w:r>
    </w:p>
    <w:p w14:paraId="76102AF7" w14:textId="77777777" w:rsidR="00D02AAB" w:rsidRDefault="00000000">
      <w:pPr>
        <w:pBdr>
          <w:top w:val="nil"/>
          <w:left w:val="nil"/>
          <w:bottom w:val="nil"/>
          <w:right w:val="nil"/>
          <w:between w:val="nil"/>
        </w:pBdr>
        <w:ind w:left="426"/>
        <w:rPr>
          <w:color w:val="000000"/>
        </w:rPr>
      </w:pPr>
      <w:r>
        <w:rPr>
          <w:color w:val="000000"/>
        </w:rPr>
        <w:lastRenderedPageBreak/>
        <w:t>Abstrak merangkum secara singkat isi keseluruhan skripsi, termasuk tujuan penelitian, metode, temuan utama, dan implikasi hasil penelitian.</w:t>
      </w:r>
    </w:p>
    <w:p w14:paraId="654D39B8" w14:textId="77777777" w:rsidR="00D02AAB" w:rsidRDefault="00000000">
      <w:pPr>
        <w:numPr>
          <w:ilvl w:val="0"/>
          <w:numId w:val="5"/>
        </w:numPr>
        <w:pBdr>
          <w:top w:val="nil"/>
          <w:left w:val="nil"/>
          <w:bottom w:val="nil"/>
          <w:right w:val="nil"/>
          <w:between w:val="nil"/>
        </w:pBdr>
        <w:ind w:left="426" w:hanging="426"/>
      </w:pPr>
      <w:r>
        <w:rPr>
          <w:color w:val="000000"/>
        </w:rPr>
        <w:t>Kata Pengantar:</w:t>
      </w:r>
    </w:p>
    <w:p w14:paraId="5EAC2893" w14:textId="77777777" w:rsidR="00D02AAB" w:rsidRDefault="00000000">
      <w:pPr>
        <w:pBdr>
          <w:top w:val="nil"/>
          <w:left w:val="nil"/>
          <w:bottom w:val="nil"/>
          <w:right w:val="nil"/>
          <w:between w:val="nil"/>
        </w:pBdr>
        <w:ind w:left="426"/>
        <w:rPr>
          <w:color w:val="000000"/>
        </w:rPr>
      </w:pPr>
      <w:r>
        <w:rPr>
          <w:color w:val="000000"/>
        </w:rPr>
        <w:t>Bagian ini memberikan pengantar mengenai latar belakang penelitian, alasan pemilihan topik, tujuan penelitian, serta gambaran umum mengenai struktur dan sistematika skripsi.</w:t>
      </w:r>
    </w:p>
    <w:p w14:paraId="0D9D7C5A" w14:textId="77777777" w:rsidR="00D02AAB" w:rsidRDefault="00000000">
      <w:pPr>
        <w:numPr>
          <w:ilvl w:val="0"/>
          <w:numId w:val="5"/>
        </w:numPr>
        <w:pBdr>
          <w:top w:val="nil"/>
          <w:left w:val="nil"/>
          <w:bottom w:val="nil"/>
          <w:right w:val="nil"/>
          <w:between w:val="nil"/>
        </w:pBdr>
        <w:ind w:left="426" w:hanging="426"/>
      </w:pPr>
      <w:r>
        <w:rPr>
          <w:color w:val="000000"/>
        </w:rPr>
        <w:t>Bab I. Pendahuluan:</w:t>
      </w:r>
    </w:p>
    <w:p w14:paraId="6DB84037" w14:textId="77777777" w:rsidR="00D02AAB" w:rsidRDefault="00000000">
      <w:pPr>
        <w:pBdr>
          <w:top w:val="nil"/>
          <w:left w:val="nil"/>
          <w:bottom w:val="nil"/>
          <w:right w:val="nil"/>
          <w:between w:val="nil"/>
        </w:pBdr>
        <w:ind w:left="426"/>
        <w:rPr>
          <w:color w:val="000000"/>
        </w:rPr>
      </w:pPr>
      <w:r>
        <w:rPr>
          <w:color w:val="000000"/>
        </w:rPr>
        <w:t>Bab ini menjelaskan latar belakang masalah, rumusan masalah, tujuan penelitian, manfaat penelitian, batasan penelitian, serta sistematika penulisan skripsi.</w:t>
      </w:r>
    </w:p>
    <w:p w14:paraId="50846EAC" w14:textId="77777777" w:rsidR="00D02AAB" w:rsidRDefault="00000000">
      <w:pPr>
        <w:numPr>
          <w:ilvl w:val="0"/>
          <w:numId w:val="5"/>
        </w:numPr>
        <w:pBdr>
          <w:top w:val="nil"/>
          <w:left w:val="nil"/>
          <w:bottom w:val="nil"/>
          <w:right w:val="nil"/>
          <w:between w:val="nil"/>
        </w:pBdr>
        <w:ind w:left="426" w:hanging="426"/>
      </w:pPr>
      <w:r>
        <w:rPr>
          <w:color w:val="000000"/>
        </w:rPr>
        <w:t>Bab II. Tinjauan Pustaka:</w:t>
      </w:r>
    </w:p>
    <w:p w14:paraId="03969D85" w14:textId="77777777" w:rsidR="00D02AAB" w:rsidRDefault="00000000">
      <w:pPr>
        <w:pBdr>
          <w:top w:val="nil"/>
          <w:left w:val="nil"/>
          <w:bottom w:val="nil"/>
          <w:right w:val="nil"/>
          <w:between w:val="nil"/>
        </w:pBdr>
        <w:ind w:left="426"/>
        <w:rPr>
          <w:color w:val="000000"/>
        </w:rPr>
      </w:pPr>
      <w:r>
        <w:rPr>
          <w:color w:val="000000"/>
        </w:rPr>
        <w:t>Bab ini berisi tinjauan terhadap kajian-kajian terdahulu yang relevan dengan topik penelitian, termasuk teori-teori yang mendukung, konsep-konsep yang terkait, dan hasil penelitian sebelumnya.</w:t>
      </w:r>
    </w:p>
    <w:p w14:paraId="4425B369" w14:textId="77777777" w:rsidR="00D02AAB" w:rsidRDefault="00000000">
      <w:pPr>
        <w:pBdr>
          <w:top w:val="nil"/>
          <w:left w:val="nil"/>
          <w:bottom w:val="nil"/>
          <w:right w:val="nil"/>
          <w:between w:val="nil"/>
        </w:pBdr>
        <w:ind w:left="426"/>
        <w:rPr>
          <w:color w:val="000000"/>
        </w:rPr>
      </w:pPr>
      <w:r>
        <w:rPr>
          <w:color w:val="000000"/>
        </w:rPr>
        <w:t>Bagian ini menjelaskan secara rinci tentang desain penelitian, populasi dan sampel, teknik pengumpulan data, instrumen penelitian, serta prosedur analisis data yang digunakan.</w:t>
      </w:r>
    </w:p>
    <w:p w14:paraId="7560908B" w14:textId="77777777" w:rsidR="00D02AAB" w:rsidRDefault="00000000">
      <w:pPr>
        <w:numPr>
          <w:ilvl w:val="0"/>
          <w:numId w:val="5"/>
        </w:numPr>
        <w:pBdr>
          <w:top w:val="nil"/>
          <w:left w:val="nil"/>
          <w:bottom w:val="nil"/>
          <w:right w:val="nil"/>
          <w:between w:val="nil"/>
        </w:pBdr>
        <w:ind w:left="426" w:hanging="426"/>
      </w:pPr>
      <w:r>
        <w:rPr>
          <w:color w:val="000000"/>
        </w:rPr>
        <w:t>Bab IV. Hasil dan Pembahasan:</w:t>
      </w:r>
    </w:p>
    <w:p w14:paraId="149616B1" w14:textId="77777777" w:rsidR="00D02AAB" w:rsidRDefault="00000000">
      <w:pPr>
        <w:pBdr>
          <w:top w:val="nil"/>
          <w:left w:val="nil"/>
          <w:bottom w:val="nil"/>
          <w:right w:val="nil"/>
          <w:between w:val="nil"/>
        </w:pBdr>
        <w:ind w:left="426"/>
        <w:rPr>
          <w:color w:val="000000"/>
        </w:rPr>
      </w:pPr>
      <w:r>
        <w:rPr>
          <w:color w:val="000000"/>
        </w:rPr>
        <w:t>Bab ini berisi presentasi dan analisis data yang telah diperoleh dari penelitian, termasuk temuan-temuan utama yang relevan dengan pertanyaan penelitian. Bab ini juga merupakan ruang untuk menginterpretasikan temuan penelitian, membandingkan dengan teori atau penelitian terdahulu, mengeksplorasi implikasi hasil penelitian, serta memberikan saran dan rekomendasi</w:t>
      </w:r>
    </w:p>
    <w:p w14:paraId="5CF130E2" w14:textId="77777777" w:rsidR="00D02AAB" w:rsidRDefault="00000000">
      <w:pPr>
        <w:numPr>
          <w:ilvl w:val="0"/>
          <w:numId w:val="5"/>
        </w:numPr>
        <w:pBdr>
          <w:top w:val="nil"/>
          <w:left w:val="nil"/>
          <w:bottom w:val="nil"/>
          <w:right w:val="nil"/>
          <w:between w:val="nil"/>
        </w:pBdr>
        <w:ind w:left="426" w:hanging="426"/>
      </w:pPr>
      <w:r>
        <w:rPr>
          <w:color w:val="000000"/>
        </w:rPr>
        <w:lastRenderedPageBreak/>
        <w:t>Bab V. Kesimpulan dan Saran:</w:t>
      </w:r>
    </w:p>
    <w:p w14:paraId="2BED2ADD" w14:textId="77777777" w:rsidR="00D02AAB" w:rsidRDefault="00000000">
      <w:pPr>
        <w:pBdr>
          <w:top w:val="nil"/>
          <w:left w:val="nil"/>
          <w:bottom w:val="nil"/>
          <w:right w:val="nil"/>
          <w:between w:val="nil"/>
        </w:pBdr>
        <w:ind w:left="426"/>
        <w:rPr>
          <w:color w:val="000000"/>
        </w:rPr>
      </w:pPr>
      <w:r>
        <w:rPr>
          <w:color w:val="000000"/>
        </w:rPr>
        <w:t>Bab ini menyajikan kesimpulan dari keseluruhan penelitian, mengaitkan dengan tujuan penelitian, menyajikan implikasi praktis, dan memberikan saran untuk penelitian selanjutnya.</w:t>
      </w:r>
    </w:p>
    <w:p w14:paraId="4492352E" w14:textId="77777777" w:rsidR="00D02AAB" w:rsidRDefault="00000000">
      <w:pPr>
        <w:numPr>
          <w:ilvl w:val="0"/>
          <w:numId w:val="5"/>
        </w:numPr>
        <w:pBdr>
          <w:top w:val="nil"/>
          <w:left w:val="nil"/>
          <w:bottom w:val="nil"/>
          <w:right w:val="nil"/>
          <w:between w:val="nil"/>
        </w:pBdr>
        <w:ind w:left="426" w:hanging="426"/>
      </w:pPr>
      <w:r>
        <w:rPr>
          <w:color w:val="000000"/>
        </w:rPr>
        <w:t>Daftar Pustaka:</w:t>
      </w:r>
    </w:p>
    <w:p w14:paraId="380EF7D5" w14:textId="77777777" w:rsidR="00D02AAB" w:rsidRDefault="00000000">
      <w:pPr>
        <w:pBdr>
          <w:top w:val="nil"/>
          <w:left w:val="nil"/>
          <w:bottom w:val="nil"/>
          <w:right w:val="nil"/>
          <w:between w:val="nil"/>
        </w:pBdr>
        <w:ind w:left="426"/>
        <w:rPr>
          <w:color w:val="000000"/>
        </w:rPr>
      </w:pPr>
      <w:r>
        <w:rPr>
          <w:color w:val="000000"/>
        </w:rPr>
        <w:t>Bagian ini mencantumkan semua referensi yang digunakan dalam skripsi, disusun sesuai dengan aturan penulisan daftar pustaka yang berlaku.</w:t>
      </w:r>
    </w:p>
    <w:p w14:paraId="31468337" w14:textId="77777777" w:rsidR="00D02AAB" w:rsidRDefault="00000000">
      <w:pPr>
        <w:numPr>
          <w:ilvl w:val="0"/>
          <w:numId w:val="5"/>
        </w:numPr>
        <w:pBdr>
          <w:top w:val="nil"/>
          <w:left w:val="nil"/>
          <w:bottom w:val="nil"/>
          <w:right w:val="nil"/>
          <w:between w:val="nil"/>
        </w:pBdr>
        <w:ind w:left="426" w:hanging="426"/>
      </w:pPr>
      <w:r>
        <w:rPr>
          <w:color w:val="000000"/>
        </w:rPr>
        <w:t>Lampiran:</w:t>
      </w:r>
    </w:p>
    <w:p w14:paraId="7924B0D7" w14:textId="77777777" w:rsidR="00D02AAB" w:rsidRDefault="00000000">
      <w:pPr>
        <w:pBdr>
          <w:top w:val="nil"/>
          <w:left w:val="nil"/>
          <w:bottom w:val="nil"/>
          <w:right w:val="nil"/>
          <w:between w:val="nil"/>
        </w:pBdr>
        <w:ind w:left="426"/>
        <w:rPr>
          <w:color w:val="000000"/>
        </w:rPr>
      </w:pPr>
      <w:r>
        <w:rPr>
          <w:color w:val="000000"/>
        </w:rPr>
        <w:t>Lampiran berisi informasi tambahan seperti instrumen penelitian, data tambahan, dan materi pendukung lainnya yang relevan dengan skripsi.</w:t>
      </w:r>
    </w:p>
    <w:p w14:paraId="0FA11C79" w14:textId="77777777" w:rsidR="00D02AAB" w:rsidRDefault="00D02AAB">
      <w:pPr>
        <w:ind w:firstLine="567"/>
      </w:pPr>
    </w:p>
    <w:p w14:paraId="32CE04E1" w14:textId="77777777" w:rsidR="00D02AAB" w:rsidRDefault="00D02AAB">
      <w:pPr>
        <w:ind w:firstLine="567"/>
      </w:pPr>
    </w:p>
    <w:p w14:paraId="249E0B0D" w14:textId="77777777" w:rsidR="00D02AAB" w:rsidRDefault="00D02AAB">
      <w:pPr>
        <w:ind w:firstLine="567"/>
        <w:sectPr w:rsidR="00D02AAB">
          <w:headerReference w:type="default" r:id="rId13"/>
          <w:footerReference w:type="default" r:id="rId14"/>
          <w:headerReference w:type="first" r:id="rId15"/>
          <w:footerReference w:type="first" r:id="rId16"/>
          <w:pgSz w:w="11907" w:h="16840"/>
          <w:pgMar w:top="2268" w:right="1701" w:bottom="1701" w:left="2268" w:header="851" w:footer="851" w:gutter="0"/>
          <w:pgNumType w:start="1"/>
          <w:cols w:space="720"/>
          <w:titlePg/>
        </w:sectPr>
      </w:pPr>
    </w:p>
    <w:p w14:paraId="5E1AA6FF" w14:textId="77777777" w:rsidR="00D02AAB" w:rsidRDefault="00000000" w:rsidP="00BF1A1F">
      <w:pPr>
        <w:pStyle w:val="Heading1"/>
      </w:pPr>
      <w:bookmarkStart w:id="28" w:name="_1ksv4uv" w:colFirst="0" w:colLast="0"/>
      <w:bookmarkStart w:id="29" w:name="_Toc177675393"/>
      <w:bookmarkEnd w:id="28"/>
      <w:r>
        <w:lastRenderedPageBreak/>
        <w:t xml:space="preserve">BAB II </w:t>
      </w:r>
      <w:r>
        <w:br/>
        <w:t>TINJAUAN PUSTAKA</w:t>
      </w:r>
      <w:bookmarkEnd w:id="29"/>
    </w:p>
    <w:p w14:paraId="3F856419" w14:textId="0982B381" w:rsidR="00D02AAB" w:rsidRDefault="00000000" w:rsidP="00C06B21">
      <w:pPr>
        <w:pStyle w:val="subbab2"/>
        <w:ind w:left="-284" w:firstLine="426"/>
      </w:pPr>
      <w:bookmarkStart w:id="30" w:name="_44sinio" w:colFirst="0" w:colLast="0"/>
      <w:bookmarkStart w:id="31" w:name="_Toc177675394"/>
      <w:bookmarkEnd w:id="30"/>
      <w:r>
        <w:t>2.1</w:t>
      </w:r>
      <w:r w:rsidR="00C06B21">
        <w:t xml:space="preserve"> </w:t>
      </w:r>
      <w:r w:rsidR="00C06B21">
        <w:tab/>
      </w:r>
      <w:r>
        <w:t>Kerangka Pikir Penelitian</w:t>
      </w:r>
      <w:bookmarkEnd w:id="31"/>
    </w:p>
    <w:p w14:paraId="675A5287" w14:textId="7E613B5E" w:rsidR="00D80C1B" w:rsidRDefault="00D80C1B" w:rsidP="00C06B21">
      <w:pPr>
        <w:pStyle w:val="BodyText"/>
        <w:spacing w:before="142" w:line="480" w:lineRule="auto"/>
        <w:ind w:left="709"/>
      </w:pPr>
      <w:r>
        <w:t>Adapun</w:t>
      </w:r>
      <w:r>
        <w:rPr>
          <w:spacing w:val="27"/>
        </w:rPr>
        <w:t xml:space="preserve"> </w:t>
      </w:r>
      <w:r>
        <w:t>kerangka</w:t>
      </w:r>
      <w:r>
        <w:rPr>
          <w:spacing w:val="26"/>
        </w:rPr>
        <w:t xml:space="preserve"> </w:t>
      </w:r>
      <w:r>
        <w:t>berpikir</w:t>
      </w:r>
      <w:r>
        <w:rPr>
          <w:spacing w:val="26"/>
        </w:rPr>
        <w:t xml:space="preserve"> </w:t>
      </w:r>
      <w:r>
        <w:t>penelitian</w:t>
      </w:r>
      <w:r>
        <w:rPr>
          <w:spacing w:val="27"/>
        </w:rPr>
        <w:t xml:space="preserve"> </w:t>
      </w:r>
      <w:r>
        <w:t>ini</w:t>
      </w:r>
      <w:r>
        <w:rPr>
          <w:spacing w:val="27"/>
        </w:rPr>
        <w:t xml:space="preserve"> </w:t>
      </w:r>
      <w:r>
        <w:t>dapat</w:t>
      </w:r>
      <w:r>
        <w:rPr>
          <w:spacing w:val="27"/>
        </w:rPr>
        <w:t xml:space="preserve"> </w:t>
      </w:r>
      <w:r>
        <w:t>dilihat</w:t>
      </w:r>
      <w:r>
        <w:rPr>
          <w:spacing w:val="24"/>
        </w:rPr>
        <w:t xml:space="preserve"> </w:t>
      </w:r>
      <w:r>
        <w:t>pada</w:t>
      </w:r>
      <w:r>
        <w:rPr>
          <w:spacing w:val="27"/>
        </w:rPr>
        <w:t xml:space="preserve"> </w:t>
      </w:r>
      <w:r>
        <w:t>gambar</w:t>
      </w:r>
      <w:r>
        <w:rPr>
          <w:spacing w:val="24"/>
        </w:rPr>
        <w:t xml:space="preserve"> </w:t>
      </w:r>
      <w:r>
        <w:t>2.</w:t>
      </w:r>
      <w:r w:rsidR="00364D13">
        <w:t xml:space="preserve">. </w:t>
      </w:r>
      <w:r>
        <w:t>berikut.</w:t>
      </w:r>
    </w:p>
    <w:p w14:paraId="0F1CFC42" w14:textId="3C1AF636" w:rsidR="00D80C1B" w:rsidRDefault="00D80C1B" w:rsidP="00D80C1B">
      <w:pPr>
        <w:pStyle w:val="BodyText"/>
        <w:spacing w:before="2"/>
        <w:rPr>
          <w:sz w:val="9"/>
        </w:rPr>
      </w:pPr>
      <w:r>
        <w:rPr>
          <w:noProof/>
          <w:sz w:val="22"/>
        </w:rPr>
        <mc:AlternateContent>
          <mc:Choice Requires="wps">
            <w:drawing>
              <wp:anchor distT="0" distB="0" distL="0" distR="0" simplePos="0" relativeHeight="251692032" behindDoc="1" locked="0" layoutInCell="1" allowOverlap="1" wp14:anchorId="1F15A5E7" wp14:editId="23C7E461">
                <wp:simplePos x="0" y="0"/>
                <wp:positionH relativeFrom="page">
                  <wp:posOffset>1722755</wp:posOffset>
                </wp:positionH>
                <wp:positionV relativeFrom="paragraph">
                  <wp:posOffset>92710</wp:posOffset>
                </wp:positionV>
                <wp:extent cx="4691380" cy="794385"/>
                <wp:effectExtent l="0" t="0" r="13970" b="24765"/>
                <wp:wrapTopAndBottom/>
                <wp:docPr id="633258232"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91380" cy="794385"/>
                        </a:xfrm>
                        <a:prstGeom prst="rect">
                          <a:avLst/>
                        </a:prstGeom>
                        <a:noFill/>
                        <a:ln w="6096">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54197F1D" w14:textId="3502414F" w:rsidR="00D80C1B" w:rsidRPr="009D4B18" w:rsidRDefault="00D80C1B" w:rsidP="00D80C1B">
                            <w:pPr>
                              <w:pStyle w:val="BodyText"/>
                              <w:spacing w:before="66" w:line="244" w:lineRule="auto"/>
                              <w:ind w:left="98"/>
                              <w:rPr>
                                <w:i/>
                              </w:rPr>
                            </w:pPr>
                            <w:r w:rsidRPr="009D4B18">
                              <w:t>Pelayanan publik di Kantor Mall Pelayanan Publik Pangkep memiliki peran vital dalam memberikan layanan kepada masyarakat secara efektif dan efisien.</w:t>
                            </w:r>
                            <w:r w:rsidR="002747F4" w:rsidRPr="009D4B18">
                              <w:rPr>
                                <w:lang w:val="en-US"/>
                              </w:rPr>
                              <w:t xml:space="preserve"> Namun, ada tantangan dalam mengukur tingkat kepuasan masyarakat secara akurat dan objektif.</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F15A5E7" id="_x0000_t202" coordsize="21600,21600" o:spt="202" path="m,l,21600r21600,l21600,xe">
                <v:stroke joinstyle="miter"/>
                <v:path gradientshapeok="t" o:connecttype="rect"/>
              </v:shapetype>
              <v:shape id="Text Box 19" o:spid="_x0000_s1026" type="#_x0000_t202" style="position:absolute;left:0;text-align:left;margin-left:135.65pt;margin-top:7.3pt;width:369.4pt;height:62.55pt;z-index:-25162444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" filled="f" strokeweight=".48pt">
                <v:textbox inset="0,0,0,0">
                  <w:txbxContent>
                    <w:p w14:paraId="54197F1D" w14:textId="3502414F" w:rsidR="00D80C1B" w:rsidRPr="009D4B18" w:rsidRDefault="00D80C1B" w:rsidP="00D80C1B">
                      <w:pPr>
                        <w:pStyle w:val="BodyText"/>
                        <w:spacing w:before="66" w:line="244" w:lineRule="auto"/>
                        <w:ind w:left="98"/>
                        <w:rPr>
                          <w:i/>
                        </w:rPr>
                      </w:pPr>
                      <w:r w:rsidRPr="009D4B18">
                        <w:t>Pelayanan publik di Kantor Mall Pelayanan Publik Pangkep memiliki peran vital dalam memberikan layanan kepada masyarakat secara efektif dan efisien.</w:t>
                      </w:r>
                      <w:r w:rsidR="002747F4" w:rsidRPr="009D4B18">
                        <w:rPr>
                          <w:lang w:val="en-US"/>
                        </w:rPr>
                        <w:t xml:space="preserve"> Namun, ada tantangan dalam mengukur tingkat kepuasan masyarakat secara akurat dan objektif.</w:t>
                      </w:r>
                    </w:p>
                  </w:txbxContent>
                </v:textbox>
                <w10:wrap type="topAndBottom" anchorx="page"/>
              </v:shape>
            </w:pict>
          </mc:Fallback>
        </mc:AlternateContent>
      </w:r>
    </w:p>
    <w:p w14:paraId="66062313" w14:textId="77777777" w:rsidR="00D80C1B" w:rsidRDefault="00D80C1B" w:rsidP="00D80C1B">
      <w:pPr>
        <w:pStyle w:val="BodyText"/>
        <w:spacing w:before="6"/>
        <w:rPr>
          <w:sz w:val="5"/>
        </w:rPr>
      </w:pPr>
    </w:p>
    <w:p w14:paraId="147C8B76" w14:textId="77777777" w:rsidR="00D80C1B" w:rsidRDefault="00D80C1B" w:rsidP="00D80C1B">
      <w:pPr>
        <w:pStyle w:val="BodyText"/>
        <w:ind w:left="3969"/>
        <w:rPr>
          <w:sz w:val="20"/>
        </w:rPr>
      </w:pPr>
      <w:r>
        <w:rPr>
          <w:noProof/>
          <w:sz w:val="20"/>
        </w:rPr>
        <w:drawing>
          <wp:inline distT="0" distB="0" distL="0" distR="0" wp14:anchorId="3BA94C50" wp14:editId="109A58E7">
            <wp:extent cx="219962" cy="247650"/>
            <wp:effectExtent l="0" t="0" r="0" b="0"/>
            <wp:docPr id="433007962"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png"/>
                    <pic:cNvPicPr/>
                  </pic:nvPicPr>
                  <pic:blipFill>
                    <a:blip r:embed="rId17" cstate="print"/>
                    <a:stretch>
                      <a:fillRect/>
                    </a:stretch>
                  </pic:blipFill>
                  <pic:spPr>
                    <a:xfrm>
                      <a:off x="0" y="0"/>
                      <a:ext cx="219962" cy="247650"/>
                    </a:xfrm>
                    <a:prstGeom prst="rect">
                      <a:avLst/>
                    </a:prstGeom>
                  </pic:spPr>
                </pic:pic>
              </a:graphicData>
            </a:graphic>
          </wp:inline>
        </w:drawing>
      </w:r>
    </w:p>
    <w:p w14:paraId="08FEF581" w14:textId="71AE099C" w:rsidR="00D80C1B" w:rsidRDefault="00D80C1B" w:rsidP="00D80C1B">
      <w:pPr>
        <w:pStyle w:val="BodyText"/>
        <w:spacing w:before="7"/>
        <w:rPr>
          <w:sz w:val="12"/>
        </w:rPr>
      </w:pPr>
    </w:p>
    <w:p w14:paraId="381CFBDA" w14:textId="3CB38E1F" w:rsidR="00D80C1B" w:rsidRDefault="009D4B18" w:rsidP="00D80C1B">
      <w:pPr>
        <w:pStyle w:val="BodyText"/>
        <w:spacing w:before="1"/>
        <w:rPr>
          <w:sz w:val="4"/>
        </w:rPr>
      </w:pPr>
      <w:r>
        <w:rPr>
          <w:noProof/>
          <w:sz w:val="22"/>
        </w:rPr>
        <mc:AlternateContent>
          <mc:Choice Requires="wps">
            <w:drawing>
              <wp:anchor distT="0" distB="0" distL="0" distR="0" simplePos="0" relativeHeight="251693056" behindDoc="1" locked="0" layoutInCell="1" allowOverlap="1" wp14:anchorId="1C8A422C" wp14:editId="2F4ECB67">
                <wp:simplePos x="0" y="0"/>
                <wp:positionH relativeFrom="page">
                  <wp:posOffset>1694815</wp:posOffset>
                </wp:positionH>
                <wp:positionV relativeFrom="paragraph">
                  <wp:posOffset>31750</wp:posOffset>
                </wp:positionV>
                <wp:extent cx="4718685" cy="1343025"/>
                <wp:effectExtent l="0" t="0" r="24765" b="28575"/>
                <wp:wrapTopAndBottom/>
                <wp:docPr id="1960530165"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18685" cy="1343025"/>
                        </a:xfrm>
                        <a:prstGeom prst="rect">
                          <a:avLst/>
                        </a:prstGeom>
                        <a:noFill/>
                        <a:ln w="6096">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712E5FC9" w14:textId="22FB23BA" w:rsidR="00D80C1B" w:rsidRDefault="002747F4" w:rsidP="00D80C1B">
                            <w:pPr>
                              <w:pStyle w:val="BodyText"/>
                              <w:spacing w:before="138" w:line="244" w:lineRule="auto"/>
                              <w:ind w:left="98" w:right="100"/>
                            </w:pPr>
                            <w:r w:rsidRPr="002747F4">
                              <w:t>Bagaimana cara mengukur tingkat kepuasan masyarakat terhadap pelayanan Kantor Mall Pelayanan Publik Pangkep dengan akurat dan objektif, mengingat adanya perbedaan persepsi dan pendapat di kalangan masyarakat, serta bagaimana menerapkan sistem berbasis web untuk menganalisis kepuasan tersebut agar dapat menghasilkan data yang lebih objektif dan dapat diandalkan dalam upaya meningkatkan kualitas pelayanan publik?</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C8A422C" id="Text Box 18" o:spid="_x0000_s1027" type="#_x0000_t202" style="position:absolute;left:0;text-align:left;margin-left:133.45pt;margin-top:2.5pt;width:371.55pt;height:105.75pt;z-index:-25162342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" filled="f" strokeweight=".48pt">
                <v:textbox inset="0,0,0,0">
                  <w:txbxContent>
                    <w:p w14:paraId="712E5FC9" w14:textId="22FB23BA" w:rsidR="00D80C1B" w:rsidRDefault="002747F4" w:rsidP="00D80C1B">
                      <w:pPr>
                        <w:pStyle w:val="BodyText"/>
                        <w:spacing w:before="138" w:line="244" w:lineRule="auto"/>
                        <w:ind w:left="98" w:right="100"/>
                      </w:pPr>
                      <w:r w:rsidRPr="002747F4">
                        <w:t>Bagaimana cara mengukur tingkat kepuasan masyarakat terhadap pelayanan Kantor Mall Pelayanan Publik Pangkep dengan akurat dan objektif, mengingat adanya perbedaan persepsi dan pendapat di kalangan masyarakat, serta bagaimana menerapkan sistem berbasis web untuk menganalisis kepuasan tersebut agar dapat menghasilkan data yang lebih objektif dan dapat diandalkan dalam upaya meningkatkan kualitas pelayanan publik?</w:t>
                      </w:r>
                    </w:p>
                  </w:txbxContent>
                </v:textbox>
                <w10:wrap type="topAndBottom" anchorx="page"/>
              </v:shape>
            </w:pict>
          </mc:Fallback>
        </mc:AlternateContent>
      </w:r>
    </w:p>
    <w:p w14:paraId="4AF6B78E" w14:textId="77777777" w:rsidR="00D80C1B" w:rsidRDefault="00D80C1B" w:rsidP="002747F4">
      <w:pPr>
        <w:pStyle w:val="BodyText"/>
        <w:ind w:left="3969"/>
        <w:rPr>
          <w:sz w:val="20"/>
        </w:rPr>
      </w:pPr>
      <w:r>
        <w:rPr>
          <w:noProof/>
          <w:sz w:val="20"/>
        </w:rPr>
        <w:drawing>
          <wp:inline distT="0" distB="0" distL="0" distR="0" wp14:anchorId="2A38CE27" wp14:editId="60498AA1">
            <wp:extent cx="220047" cy="247745"/>
            <wp:effectExtent l="0" t="0" r="0" b="0"/>
            <wp:docPr id="13"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png"/>
                    <pic:cNvPicPr/>
                  </pic:nvPicPr>
                  <pic:blipFill>
                    <a:blip r:embed="rId18" cstate="print"/>
                    <a:stretch>
                      <a:fillRect/>
                    </a:stretch>
                  </pic:blipFill>
                  <pic:spPr>
                    <a:xfrm>
                      <a:off x="0" y="0"/>
                      <a:ext cx="220047" cy="247745"/>
                    </a:xfrm>
                    <a:prstGeom prst="rect">
                      <a:avLst/>
                    </a:prstGeom>
                  </pic:spPr>
                </pic:pic>
              </a:graphicData>
            </a:graphic>
          </wp:inline>
        </w:drawing>
      </w:r>
    </w:p>
    <w:p w14:paraId="75ECA8DC" w14:textId="5B9108B7" w:rsidR="00D80C1B" w:rsidRDefault="00D80C1B" w:rsidP="00D80C1B">
      <w:pPr>
        <w:pStyle w:val="BodyText"/>
        <w:spacing w:before="2"/>
        <w:rPr>
          <w:sz w:val="14"/>
        </w:rPr>
      </w:pPr>
      <w:r>
        <w:rPr>
          <w:noProof/>
          <w:sz w:val="22"/>
        </w:rPr>
        <mc:AlternateContent>
          <mc:Choice Requires="wps">
            <w:drawing>
              <wp:anchor distT="0" distB="0" distL="0" distR="0" simplePos="0" relativeHeight="251694080" behindDoc="1" locked="0" layoutInCell="1" allowOverlap="1" wp14:anchorId="7F194EBF" wp14:editId="509D0DDE">
                <wp:simplePos x="0" y="0"/>
                <wp:positionH relativeFrom="page">
                  <wp:posOffset>1680845</wp:posOffset>
                </wp:positionH>
                <wp:positionV relativeFrom="paragraph">
                  <wp:posOffset>125095</wp:posOffset>
                </wp:positionV>
                <wp:extent cx="4732020" cy="1490980"/>
                <wp:effectExtent l="0" t="0" r="11430" b="13970"/>
                <wp:wrapTopAndBottom/>
                <wp:docPr id="1109110818"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32020" cy="1490980"/>
                        </a:xfrm>
                        <a:prstGeom prst="rect">
                          <a:avLst/>
                        </a:prstGeom>
                        <a:noFill/>
                        <a:ln w="6096">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1B1DA393" w14:textId="3333EADD" w:rsidR="00D80C1B" w:rsidRDefault="009D4B18" w:rsidP="00D80C1B">
                            <w:pPr>
                              <w:pStyle w:val="BodyText"/>
                              <w:spacing w:before="70" w:line="247" w:lineRule="auto"/>
                              <w:ind w:left="98" w:right="102"/>
                            </w:pPr>
                            <w:r>
                              <w:t>M</w:t>
                            </w:r>
                            <w:r w:rsidRPr="009D4B18">
                              <w:t>enerapkan Algoritma Fuzzy Mamdani dalam mengolah data yang tidak pasti dan mengubahnya menjadi penilaian kepuasan yang lebih terstruktur, sehingga hasilnya lebih akurat dan objektif, serta mengembangkan sebuah website yang dapat mengumpulkan dan mengolah data survei secara otomatis. Sistem ini akan mengimplementasikan algoritma Fuzzy Mamdani untuk menangani perbedaan pendapat dan ketidakpastian dalam persepsi masyarakat, sehingga dapat menghasilkan penilaian kepuasan yang lebih terstruktur dan objektif.</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F194EBF" id="Text Box 17" o:spid="_x0000_s1028" type="#_x0000_t202" style="position:absolute;left:0;text-align:left;margin-left:132.35pt;margin-top:9.85pt;width:372.6pt;height:117.4pt;z-index:-25162240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" filled="f" strokeweight=".48pt">
                <v:textbox inset="0,0,0,0">
                  <w:txbxContent>
                    <w:p w14:paraId="1B1DA393" w14:textId="3333EADD" w:rsidR="00D80C1B" w:rsidRDefault="009D4B18" w:rsidP="00D80C1B">
                      <w:pPr>
                        <w:pStyle w:val="BodyText"/>
                        <w:spacing w:before="70" w:line="247" w:lineRule="auto"/>
                        <w:ind w:left="98" w:right="102"/>
                      </w:pPr>
                      <w:r>
                        <w:t>M</w:t>
                      </w:r>
                      <w:r w:rsidRPr="009D4B18">
                        <w:t>enerapkan Algoritma Fuzzy Mamdani dalam mengolah data yang tidak pasti dan mengubahnya menjadi penilaian kepuasan yang lebih terstruktur, sehingga hasilnya lebih akurat dan objektif, serta mengembangkan sebuah website yang dapat mengumpulkan dan mengolah data survei secara otomatis. Sistem ini akan mengimplementasikan algoritma Fuzzy Mamdani untuk menangani perbedaan pendapat dan ketidakpastian dalam persepsi masyarakat, sehingga dapat menghasilkan penilaian kepuasan yang lebih terstruktur dan objektif.</w:t>
                      </w:r>
                    </w:p>
                  </w:txbxContent>
                </v:textbox>
                <w10:wrap type="topAndBottom" anchorx="page"/>
              </v:shape>
            </w:pict>
          </mc:Fallback>
        </mc:AlternateContent>
      </w:r>
    </w:p>
    <w:p w14:paraId="1316FDCE" w14:textId="77777777" w:rsidR="00D80C1B" w:rsidRDefault="00D80C1B" w:rsidP="00D80C1B">
      <w:pPr>
        <w:pStyle w:val="BodyText"/>
        <w:spacing w:before="1"/>
        <w:rPr>
          <w:sz w:val="8"/>
        </w:rPr>
      </w:pPr>
    </w:p>
    <w:p w14:paraId="7413814E" w14:textId="2048AF34" w:rsidR="00D80C1B" w:rsidRDefault="009D4B18" w:rsidP="009D4B18">
      <w:pPr>
        <w:pStyle w:val="BodyText"/>
        <w:ind w:left="3969"/>
        <w:rPr>
          <w:sz w:val="20"/>
        </w:rPr>
      </w:pPr>
      <w:r>
        <w:rPr>
          <w:noProof/>
          <w:sz w:val="22"/>
        </w:rPr>
        <mc:AlternateContent>
          <mc:Choice Requires="wps">
            <w:drawing>
              <wp:anchor distT="0" distB="0" distL="0" distR="0" simplePos="0" relativeHeight="251695104" behindDoc="1" locked="0" layoutInCell="1" allowOverlap="1" wp14:anchorId="08EF0182" wp14:editId="029E173B">
                <wp:simplePos x="0" y="0"/>
                <wp:positionH relativeFrom="page">
                  <wp:posOffset>1680845</wp:posOffset>
                </wp:positionH>
                <wp:positionV relativeFrom="paragraph">
                  <wp:posOffset>300355</wp:posOffset>
                </wp:positionV>
                <wp:extent cx="4732020" cy="1118235"/>
                <wp:effectExtent l="0" t="0" r="11430" b="24765"/>
                <wp:wrapTopAndBottom/>
                <wp:docPr id="1435441752"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32020" cy="1118235"/>
                        </a:xfrm>
                        <a:prstGeom prst="rect">
                          <a:avLst/>
                        </a:prstGeom>
                        <a:noFill/>
                        <a:ln w="6096">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5B18F420" w14:textId="0D69D7F7" w:rsidR="00D80C1B" w:rsidRDefault="009D4B18" w:rsidP="00D80C1B">
                            <w:pPr>
                              <w:pStyle w:val="BodyText"/>
                              <w:spacing w:before="73" w:line="244" w:lineRule="auto"/>
                              <w:ind w:left="98"/>
                            </w:pPr>
                            <w:r>
                              <w:t>Diharapkan bahwa dengan implementasi algoritma Fuzzy Mamdani berbasis web, Kantor Mall Pelayanan Publik Pangkep dapat memperoleh gambaran yang lebih akurat dan terperinci tentang tingkat kepuasan masyarakat. Hal ini akan memungkinkan pihak manajemen untuk mengidentifikasi aspek-aspek layanan yang perlu diperbaiki, serta mengambil langkah-langkah strategis yang lebih tepat sasara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8EF0182" id="Text Box 16" o:spid="_x0000_s1029" type="#_x0000_t202" style="position:absolute;left:0;text-align:left;margin-left:132.35pt;margin-top:23.65pt;width:372.6pt;height:88.05pt;z-index:-25162137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" filled="f" strokeweight=".48pt">
                <v:textbox inset="0,0,0,0">
                  <w:txbxContent>
                    <w:p w14:paraId="5B18F420" w14:textId="0D69D7F7" w:rsidR="00D80C1B" w:rsidRDefault="009D4B18" w:rsidP="00D80C1B">
                      <w:pPr>
                        <w:pStyle w:val="BodyText"/>
                        <w:spacing w:before="73" w:line="244" w:lineRule="auto"/>
                        <w:ind w:left="98"/>
                      </w:pPr>
                      <w:r>
                        <w:t>Diharapkan bahwa dengan implementasi algoritma Fuzzy Mamdani berbasis web, Kantor Mall Pelayanan Publik Pangkep dapat memperoleh gambaran yang lebih akurat dan terperinci tentang tingkat kepuasan masyarakat. Hal ini akan memungkinkan pihak manajemen untuk mengidentifikasi aspek-aspek layanan yang perlu diperbaiki, serta mengambil langkah-langkah strategis yang lebih tepat sasaran.</w:t>
                      </w:r>
                    </w:p>
                  </w:txbxContent>
                </v:textbox>
                <w10:wrap type="topAndBottom" anchorx="page"/>
              </v:shape>
            </w:pict>
          </mc:Fallback>
        </mc:AlternateContent>
      </w:r>
      <w:r w:rsidR="00D80C1B">
        <w:rPr>
          <w:noProof/>
          <w:sz w:val="20"/>
        </w:rPr>
        <w:drawing>
          <wp:inline distT="0" distB="0" distL="0" distR="0" wp14:anchorId="005821E0" wp14:editId="01A5639F">
            <wp:extent cx="220046" cy="247745"/>
            <wp:effectExtent l="0" t="0" r="0" b="0"/>
            <wp:docPr id="15"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png"/>
                    <pic:cNvPicPr/>
                  </pic:nvPicPr>
                  <pic:blipFill>
                    <a:blip r:embed="rId19" cstate="print"/>
                    <a:stretch>
                      <a:fillRect/>
                    </a:stretch>
                  </pic:blipFill>
                  <pic:spPr>
                    <a:xfrm>
                      <a:off x="0" y="0"/>
                      <a:ext cx="220046" cy="247745"/>
                    </a:xfrm>
                    <a:prstGeom prst="rect">
                      <a:avLst/>
                    </a:prstGeom>
                  </pic:spPr>
                </pic:pic>
              </a:graphicData>
            </a:graphic>
          </wp:inline>
        </w:drawing>
      </w:r>
    </w:p>
    <w:p w14:paraId="2B547364" w14:textId="085E2F49" w:rsidR="00D80C1B" w:rsidRDefault="00D80C1B" w:rsidP="00D80C1B">
      <w:pPr>
        <w:pStyle w:val="BodyText"/>
        <w:spacing w:before="2"/>
        <w:rPr>
          <w:sz w:val="10"/>
        </w:rPr>
      </w:pPr>
    </w:p>
    <w:p w14:paraId="61DB8616" w14:textId="32C9C664" w:rsidR="00D80C1B" w:rsidRDefault="00D80C1B" w:rsidP="00D80C1B">
      <w:pPr>
        <w:pStyle w:val="BodyText"/>
        <w:spacing w:before="88"/>
        <w:jc w:val="center"/>
      </w:pPr>
      <w:r>
        <w:t>Gambar</w:t>
      </w:r>
      <w:r>
        <w:rPr>
          <w:spacing w:val="12"/>
        </w:rPr>
        <w:t xml:space="preserve"> </w:t>
      </w:r>
      <w:r>
        <w:t>2.1 Kerangka</w:t>
      </w:r>
      <w:r>
        <w:rPr>
          <w:spacing w:val="12"/>
        </w:rPr>
        <w:t xml:space="preserve"> </w:t>
      </w:r>
      <w:r>
        <w:t>Pikir</w:t>
      </w:r>
    </w:p>
    <w:p w14:paraId="3DB3F420" w14:textId="77777777" w:rsidR="00D80C1B" w:rsidRDefault="00D80C1B" w:rsidP="00D80C1B">
      <w:pPr>
        <w:pStyle w:val="BodyText"/>
        <w:spacing w:before="6"/>
        <w:rPr>
          <w:sz w:val="31"/>
        </w:rPr>
      </w:pPr>
    </w:p>
    <w:p w14:paraId="10A6899D" w14:textId="47119B61" w:rsidR="00395791" w:rsidRPr="00BF1A1F" w:rsidRDefault="00000000" w:rsidP="00C06B21">
      <w:pPr>
        <w:pStyle w:val="Heading2"/>
        <w:numPr>
          <w:ilvl w:val="0"/>
          <w:numId w:val="0"/>
        </w:numPr>
      </w:pPr>
      <w:bookmarkStart w:id="32" w:name="_Toc177675395"/>
      <w:r w:rsidRPr="00BF1A1F">
        <w:t>2.2</w:t>
      </w:r>
      <w:r w:rsidR="00C06B21">
        <w:t xml:space="preserve"> </w:t>
      </w:r>
      <w:r w:rsidR="00C06B21">
        <w:tab/>
      </w:r>
      <w:r w:rsidR="00395791" w:rsidRPr="00BF1A1F">
        <w:t>Landasan Teori</w:t>
      </w:r>
      <w:bookmarkEnd w:id="32"/>
    </w:p>
    <w:p w14:paraId="692EC9CA" w14:textId="28E3D290" w:rsidR="009A5340" w:rsidRDefault="00395791" w:rsidP="00C06B21">
      <w:pPr>
        <w:ind w:firstLine="720"/>
      </w:pPr>
      <w:r>
        <w:t>Adapun landsan teori pada penelitian ini ialah sebagai berikut.</w:t>
      </w:r>
      <w:bookmarkStart w:id="33" w:name="_z337ya" w:colFirst="0" w:colLast="0"/>
      <w:bookmarkStart w:id="34" w:name="_4i7ojhp" w:colFirst="0" w:colLast="0"/>
      <w:bookmarkStart w:id="35" w:name="_1y810tw" w:colFirst="0" w:colLast="0"/>
      <w:bookmarkEnd w:id="33"/>
      <w:bookmarkEnd w:id="34"/>
      <w:bookmarkEnd w:id="35"/>
    </w:p>
    <w:p w14:paraId="3EC8998D" w14:textId="77777777" w:rsidR="00AF18BD" w:rsidRDefault="00AF18BD" w:rsidP="009A5340"/>
    <w:p w14:paraId="27D2CE7D" w14:textId="5979917E" w:rsidR="009A5340" w:rsidRPr="00BF1A1F" w:rsidRDefault="0008466A" w:rsidP="00BF1A1F">
      <w:pPr>
        <w:pStyle w:val="Heading3"/>
      </w:pPr>
      <w:bookmarkStart w:id="36" w:name="_Toc177675396"/>
      <w:r w:rsidRPr="00BF1A1F">
        <w:t>Kepuasan Pengguna</w:t>
      </w:r>
      <w:bookmarkEnd w:id="36"/>
    </w:p>
    <w:p w14:paraId="4EFED0AD" w14:textId="77777777" w:rsidR="0008466A" w:rsidRDefault="0008466A" w:rsidP="0008466A">
      <w:pPr>
        <w:ind w:firstLine="567"/>
      </w:pPr>
      <w:r>
        <w:t>Kepuasan merupakan respons pengguna terhadap evaluasi ketidak- sesuaian yang dirasakan antara harapan sebelumnya dengan informasi yang dirasakan setelah pemakaiannya. Kepuasan pengguna sebagai tanggapan emosional pada evaluasi terhadap pengalaman pengguna dari imformasi yang dipakainya. Kepuasan pengguna merupakan evaluasi pengguna dimana alternatif yang dipilih sekurang-kurangnya sama atau melampaui harapannya.</w:t>
      </w:r>
    </w:p>
    <w:p w14:paraId="20984D06" w14:textId="02EABF8C" w:rsidR="0008466A" w:rsidRDefault="0008466A" w:rsidP="0008466A">
      <w:pPr>
        <w:ind w:firstLine="567"/>
      </w:pPr>
      <w:r>
        <w:t xml:space="preserve">Ketidakpuasan pengguna akan timbul jika hasil </w:t>
      </w:r>
      <w:r w:rsidRPr="0097538F">
        <w:rPr>
          <w:i/>
          <w:iCs/>
        </w:rPr>
        <w:t>(out-come)</w:t>
      </w:r>
      <w:r>
        <w:t xml:space="preserve"> tidak memenuhi harapannya. Kepuasan tidak selamanya diukur dengan uang, tetapi lebih didasarkan kepada pemenuhan perasaan tentang apa yang dibutuhkan seseorang. Kepuasan dapat dipandang sebagai suatu perbandingan apa yang dibutuhkan dengan apa yag diperolehnya</w:t>
      </w:r>
      <w:r w:rsidR="006A5383">
        <w:t xml:space="preserve"> </w:t>
      </w:r>
      <w:r w:rsidR="006A5383">
        <w:fldChar w:fldCharType="begin" w:fldLock="1"/>
      </w:r>
      <w:r w:rsidR="00566F17">
        <w:instrText>ADDIN CSL_CITATION {"citationItems":[{"id":"ITEM-1","itemData":{"author":[{"dropping-particle":"","family":"Purnama","given":"C","non-dropping-particle":"","parse-names":false,"suffix":""}],"id":"ITEM-1","issued":{"date-parts":[["2021"]]},"publisher":"Chamdan Purnama","title":"Sistem Informasi Manajemen","type":"book"},"uris":["http://www.mendeley.com/documents/?uuid=b86a3b2c-b01a-474b-b16c-dbd55eb1641f"]}],"mendeley":{"formattedCitation":"(Purnama, 2021)","plainTextFormattedCitation":"(Purnama, 2021)","previouslyFormattedCitation":"(Purnama, 2021)"},"properties":{"noteIndex":0},"schema":"https://github.com/citation-style-language/schema/raw/master/csl-citation.json"}</w:instrText>
      </w:r>
      <w:r w:rsidR="006A5383">
        <w:fldChar w:fldCharType="separate"/>
      </w:r>
      <w:r w:rsidR="006A5383" w:rsidRPr="006A5383">
        <w:rPr>
          <w:noProof/>
        </w:rPr>
        <w:t>(Purnama, 2021)</w:t>
      </w:r>
      <w:r w:rsidR="006A5383">
        <w:fldChar w:fldCharType="end"/>
      </w:r>
      <w:r w:rsidR="006A5383">
        <w:t>.</w:t>
      </w:r>
      <w:r>
        <w:t xml:space="preserve"> Adapun faktor – faktor kepuasan pengguna diantara lain :</w:t>
      </w:r>
    </w:p>
    <w:p w14:paraId="0DCFA04C" w14:textId="77777777" w:rsidR="0008466A" w:rsidRDefault="0008466A" w:rsidP="0008466A">
      <w:pPr>
        <w:numPr>
          <w:ilvl w:val="0"/>
          <w:numId w:val="8"/>
        </w:numPr>
      </w:pPr>
      <w:r>
        <w:t>Kualitas Produk atau Layanan:</w:t>
      </w:r>
    </w:p>
    <w:p w14:paraId="7145312A" w14:textId="77777777" w:rsidR="0008466A" w:rsidRDefault="0008466A" w:rsidP="0008466A">
      <w:pPr>
        <w:ind w:left="720"/>
      </w:pPr>
      <w:r>
        <w:t>Kualitas produk atau layanan menjadi faktor utama dalam kepuasan pengguna. Pengguna menginginkan produk atau layanan yang memenuhi atau bahkan melebihi ekspektasi mereka. Produk yang berkualitas tinggi atau layanan yang memuaskan dapat meningkatkan kepercayaan dan loyalitas pengguna.</w:t>
      </w:r>
    </w:p>
    <w:p w14:paraId="067C02E2" w14:textId="77777777" w:rsidR="0008466A" w:rsidRDefault="0008466A" w:rsidP="0008466A">
      <w:pPr>
        <w:numPr>
          <w:ilvl w:val="0"/>
          <w:numId w:val="8"/>
        </w:numPr>
      </w:pPr>
      <w:r>
        <w:lastRenderedPageBreak/>
        <w:t>Pelayanan Pelanggan yang Baik:</w:t>
      </w:r>
    </w:p>
    <w:p w14:paraId="5E875DDC" w14:textId="77777777" w:rsidR="0008466A" w:rsidRDefault="0008466A" w:rsidP="0008466A">
      <w:pPr>
        <w:ind w:left="720"/>
      </w:pPr>
      <w:r>
        <w:t>Pelayanan pelanggan yang baik sangat penting dalam meningkatkan kepuasan pengguna. Kemudahan dalam berkomunikasi dengan perusahaan, respon cepat terhadap pertanyaan atau keluhan, dan penyelesaian masalah yang efisien akan membuat pengguna merasa dihargai dan diperhatikan.</w:t>
      </w:r>
    </w:p>
    <w:p w14:paraId="0A289EE3" w14:textId="77777777" w:rsidR="0008466A" w:rsidRDefault="0008466A" w:rsidP="0008466A">
      <w:pPr>
        <w:numPr>
          <w:ilvl w:val="0"/>
          <w:numId w:val="8"/>
        </w:numPr>
      </w:pPr>
      <w:r>
        <w:t>Pengalaman Pengguna yang Menyenangkan:</w:t>
      </w:r>
    </w:p>
    <w:p w14:paraId="53641566" w14:textId="77777777" w:rsidR="0008466A" w:rsidRDefault="0008466A" w:rsidP="0008466A">
      <w:pPr>
        <w:ind w:left="720"/>
      </w:pPr>
      <w:r>
        <w:t>Pengalaman pengguna yang menyenangkan selama interaksi dengan produk atau layanan juga merupakan faktor penting dalam kepuasan pengguna. Ini mencakup segala hal mulai dari antarmuka yang ramah pengguna, navigasi yang mudah, hingga proses pembelian yang lancar. Pengalaman pengguna yang baik dapat meningkatkan kepuasan pengguna secara keseluruhan.</w:t>
      </w:r>
    </w:p>
    <w:p w14:paraId="2D772623" w14:textId="77777777" w:rsidR="0008466A" w:rsidRDefault="0008466A" w:rsidP="0008466A">
      <w:pPr>
        <w:pStyle w:val="ListParagraph"/>
        <w:rPr>
          <w:b/>
          <w:bCs/>
        </w:rPr>
      </w:pPr>
    </w:p>
    <w:p w14:paraId="6AC38152" w14:textId="0625D827" w:rsidR="0008466A" w:rsidRDefault="0008466A" w:rsidP="00BF1A1F">
      <w:pPr>
        <w:pStyle w:val="Heading3"/>
      </w:pPr>
      <w:bookmarkStart w:id="37" w:name="_Toc177675397"/>
      <w:r>
        <w:t>Algoritma Fuzzy Mamdani</w:t>
      </w:r>
      <w:bookmarkEnd w:id="37"/>
    </w:p>
    <w:p w14:paraId="7E7D6489" w14:textId="77777777" w:rsidR="0008466A" w:rsidRDefault="0008466A" w:rsidP="00AE4584">
      <w:pPr>
        <w:ind w:firstLine="720"/>
      </w:pPr>
      <w:r>
        <w:t>Algoritma Mamdani merupakan salah satu jenis sistem inferensi fuzzy yang menggunakan aturan linguistik yang dinyatakan dalam bentuk "jika... maka" untuk menghasilkan output berbasis himpunan fuzzy Ini, berarti algoritma ini mengambil masukan yang dinyatakan dalam bentuk variabel linguistik (misalnya, "kecepatan lambat", "sedang", "cepat") dan menghasilkan output yang juga dinyatakan dalam bentuk himpunan fuzzy.</w:t>
      </w:r>
    </w:p>
    <w:p w14:paraId="2B86D48E" w14:textId="511C5A67" w:rsidR="0008466A" w:rsidRDefault="0008466A" w:rsidP="0008466A">
      <w:r>
        <w:t xml:space="preserve">Dengan menggunakan aturan-aturan linguistik yang telah ditentukan sebelumnya, algoritma Mamdani dapat mengubah masukan linguistik menjadi keluaran linguistik dengan menggunakan logika fuzzy. Pendekatan ini memungkinkan sistem untuk mengatasi ketidakpastian dan kompleksitas dalam pengambilan </w:t>
      </w:r>
      <w:r>
        <w:lastRenderedPageBreak/>
        <w:t xml:space="preserve">keputusan, sehingga dapat digunakan dalam berbagai aplikasi seperti pengendalian sistem otomatis, pengambilan keputusan, dan pengenalan pola. </w:t>
      </w:r>
      <w:r w:rsidR="005919A1">
        <w:t>M</w:t>
      </w:r>
      <w:r>
        <w:t>enurut</w:t>
      </w:r>
      <w:r w:rsidR="005919A1">
        <w:t xml:space="preserve"> </w:t>
      </w:r>
      <w:r w:rsidR="005919A1">
        <w:fldChar w:fldCharType="begin" w:fldLock="1"/>
      </w:r>
      <w:r w:rsidR="002D0920">
        <w:instrText>ADDIN CSL_CITATION {"citationItems":[{"id":"ITEM-1","itemData":{"ISBN":"9786238385386","author":[{"dropping-particle":"","family":"Dr. Tertia Avini","given":"S.K.M.K.","non-dropping-particle":"","parse-names":false,"suffix":""},{"dropping-particle":"","family":"Zumhur Alamin","given":"M K","non-dropping-particle":"","parse-names":false,"suffix":""},{"dropping-particle":"","family":"Giandari Maulani","given":"S.K.M.K.","non-dropping-particle":"","parse-names":false,"suffix":""},{"dropping-particle":"","family":"Eza Budi Perkasa","given":"M K","non-dropping-particle":"","parse-names":false,"suffix":""},{"dropping-particle":"","family":"Muhamad Rizal Kurnia","given":"M.E.C.E.","non-dropping-particle":"","parse-names":false,"suffix":""},{"dropping-particle":"","family":"Pustaka","given":"S K","non-dropping-particle":"","parse-names":false,"suffix":""}],"id":"ITEM-1","issued":{"date-parts":[["2024"]]},"publisher":"Sada Kurnia Pustaka","title":"Fundamental Algorithma","type":"book"},"uris":["http://www.mendeley.com/documents/?uuid=93e43aba-ca12-41b0-ae46-4918182d7cf4"]}],"mendeley":{"formattedCitation":"(Dr. Tertia Avini et al., 2024)","plainTextFormattedCitation":"(Dr. Tertia Avini et al., 2024)","previouslyFormattedCitation":"(Dr. Tertia Avini et al., 2024)"},"properties":{"noteIndex":0},"schema":"https://github.com/citation-style-language/schema/raw/master/csl-citation.json"}</w:instrText>
      </w:r>
      <w:r w:rsidR="005919A1">
        <w:fldChar w:fldCharType="separate"/>
      </w:r>
      <w:r w:rsidR="005919A1" w:rsidRPr="005919A1">
        <w:rPr>
          <w:noProof/>
        </w:rPr>
        <w:t>(Dr. Tertia Avini et al., 2024)</w:t>
      </w:r>
      <w:r w:rsidR="005919A1">
        <w:fldChar w:fldCharType="end"/>
      </w:r>
      <w:r w:rsidR="00D85E3B">
        <w:t xml:space="preserve"> t</w:t>
      </w:r>
      <w:r>
        <w:t>ahapan dalam Algoritma Fuzzy Mamdani diantara lain:</w:t>
      </w:r>
    </w:p>
    <w:p w14:paraId="6E951DEE" w14:textId="77777777" w:rsidR="0008466A" w:rsidRDefault="0008466A" w:rsidP="0008466A">
      <w:pPr>
        <w:pStyle w:val="ListParagraph"/>
        <w:numPr>
          <w:ilvl w:val="0"/>
          <w:numId w:val="15"/>
        </w:numPr>
      </w:pPr>
      <w:r>
        <w:t>Fuzzifikasi:</w:t>
      </w:r>
    </w:p>
    <w:p w14:paraId="69AA2533" w14:textId="77777777" w:rsidR="0008466A" w:rsidRDefault="0008466A" w:rsidP="0008466A">
      <w:pPr>
        <w:ind w:left="720"/>
      </w:pPr>
      <w:r>
        <w:t>Konversi nilai-nilai input crisp (konvensional) menjadi himpunan fuzzy menggunakan fungsi keanggotaan yang telah ditentukan sebelumnya.</w:t>
      </w:r>
    </w:p>
    <w:p w14:paraId="3F620B8A" w14:textId="77777777" w:rsidR="0008466A" w:rsidRDefault="0008466A" w:rsidP="0008466A">
      <w:pPr>
        <w:pStyle w:val="ListParagraph"/>
        <w:numPr>
          <w:ilvl w:val="0"/>
          <w:numId w:val="15"/>
        </w:numPr>
      </w:pPr>
      <w:r>
        <w:t>Evaluasi Aturan:</w:t>
      </w:r>
    </w:p>
    <w:p w14:paraId="2F618A32" w14:textId="77777777" w:rsidR="0008466A" w:rsidRDefault="0008466A" w:rsidP="0008466A">
      <w:pPr>
        <w:ind w:left="720"/>
      </w:pPr>
      <w:r>
        <w:t>Menentukan tingkat keanggotaan setiap aturan berdasarkan input yang telah difuzzifikasi. Menerapkan aturan-aturan fuzzy yang telah ditetapkan sebelumnya untuk mengonversi input fuzzy menjadi output fuzzy.</w:t>
      </w:r>
    </w:p>
    <w:p w14:paraId="4BFF6A91" w14:textId="77777777" w:rsidR="0008466A" w:rsidRDefault="0008466A" w:rsidP="0008466A">
      <w:pPr>
        <w:pStyle w:val="ListParagraph"/>
        <w:numPr>
          <w:ilvl w:val="0"/>
          <w:numId w:val="15"/>
        </w:numPr>
      </w:pPr>
      <w:r>
        <w:t>Aggregasi:</w:t>
      </w:r>
    </w:p>
    <w:p w14:paraId="20A824AE" w14:textId="77777777" w:rsidR="0008466A" w:rsidRDefault="0008466A" w:rsidP="0008466A">
      <w:pPr>
        <w:ind w:left="720"/>
      </w:pPr>
      <w:r>
        <w:t>Menggabungkan semua kontribusi output dari setiap aturan menjadi satu himpunan fuzzy output.</w:t>
      </w:r>
    </w:p>
    <w:p w14:paraId="6D93DF2E" w14:textId="77777777" w:rsidR="0008466A" w:rsidRDefault="0008466A" w:rsidP="0008466A">
      <w:pPr>
        <w:pStyle w:val="ListParagraph"/>
        <w:numPr>
          <w:ilvl w:val="0"/>
          <w:numId w:val="15"/>
        </w:numPr>
      </w:pPr>
      <w:r>
        <w:t>Defuzzifikasi:</w:t>
      </w:r>
    </w:p>
    <w:p w14:paraId="2267ADA5" w14:textId="1E092574" w:rsidR="0008466A" w:rsidRDefault="0008466A" w:rsidP="0008466A">
      <w:pPr>
        <w:ind w:left="360"/>
      </w:pPr>
      <w:r>
        <w:t>Konversi himpunan fuzzy output menjadi nilai crisp (konvensional) sebagai output sistem</w:t>
      </w:r>
      <w:r>
        <w:tab/>
      </w:r>
    </w:p>
    <w:p w14:paraId="1E38155E" w14:textId="77777777" w:rsidR="00AF18BD" w:rsidRPr="0008466A" w:rsidRDefault="00AF18BD" w:rsidP="0008466A">
      <w:pPr>
        <w:ind w:left="360"/>
      </w:pPr>
    </w:p>
    <w:p w14:paraId="200E4775" w14:textId="55E1A691" w:rsidR="0008466A" w:rsidRDefault="0008466A" w:rsidP="00BF1A1F">
      <w:pPr>
        <w:pStyle w:val="Heading3"/>
      </w:pPr>
      <w:bookmarkStart w:id="38" w:name="_Toc177675398"/>
      <w:r>
        <w:t>Websi</w:t>
      </w:r>
      <w:r w:rsidR="00357C3C">
        <w:t>t</w:t>
      </w:r>
      <w:r>
        <w:t>e</w:t>
      </w:r>
      <w:bookmarkEnd w:id="38"/>
    </w:p>
    <w:p w14:paraId="11AB6E9F" w14:textId="3C96E9DF" w:rsidR="00357C3C" w:rsidRDefault="00357C3C" w:rsidP="00AE4584">
      <w:pPr>
        <w:ind w:firstLine="360"/>
      </w:pPr>
      <w:r w:rsidRPr="00357C3C">
        <w:t>Website adalah kumpulan dokumen berupa halaman web yang berisi teks dalam format Hyper Text Markup Language (HTML). Website disimpan di server hosting yang dapat diakses menggunakan browser dengan jaringan internet melalui alamat Internet berupa Uniform Resource Locator (URL)</w:t>
      </w:r>
      <w:r w:rsidR="002D0920">
        <w:t xml:space="preserve"> </w:t>
      </w:r>
      <w:r w:rsidR="002D0920">
        <w:fldChar w:fldCharType="begin" w:fldLock="1"/>
      </w:r>
      <w:r w:rsidR="00720DA0">
        <w:instrText>ADDIN CSL_CITATION {"citationItems":[{"id":"ITEM-1","itemData":{"ISBN":"9786232961906","author":[{"dropping-particle":"","family":"Widia","given":"D M","non-dropping-particle":"","parse-names":false,"suffix":""},{"dropping-particle":"","family":"Asriningtias","given":"S R","non-dropping-particle":"","parse-names":false,"suffix":""}],"id":"ITEM-1","issued":{"date-parts":[["2021"]]},"publisher":"Universitas Brawijaya Press","title":"Cara Cepat dan Praktis Membangun Web Dinamis dengan PHP dan MySQL","type":"book"},"uris":["http://www.mendeley.com/documents/?uuid=dd4aa32f-3c29-4a83-a4d6-061db7e9f5c6"]}],"mendeley":{"formattedCitation":"(Widia &amp; Asriningtias, 2021)","plainTextFormattedCitation":"(Widia &amp; Asriningtias, 2021)","previouslyFormattedCitation":"(Widia &amp; Asriningtias, 2021)"},"properties":{"noteIndex":0},"schema":"https://github.com/citation-style-language/schema/raw/master/csl-citation.json"}</w:instrText>
      </w:r>
      <w:r w:rsidR="002D0920">
        <w:fldChar w:fldCharType="separate"/>
      </w:r>
      <w:r w:rsidR="002D0920" w:rsidRPr="002D0920">
        <w:rPr>
          <w:noProof/>
        </w:rPr>
        <w:t>(Widia &amp; Asriningtias, 2021)</w:t>
      </w:r>
      <w:r w:rsidR="002D0920">
        <w:fldChar w:fldCharType="end"/>
      </w:r>
      <w:r w:rsidRPr="00357C3C">
        <w:t xml:space="preserve">. Situs web dapat dikategorikan dalam beberapa cara, berikut dua klasifikasi umum: </w:t>
      </w:r>
      <w:r>
        <w:t xml:space="preserve"> </w:t>
      </w:r>
    </w:p>
    <w:p w14:paraId="5428C33A" w14:textId="77777777" w:rsidR="00357C3C" w:rsidRDefault="00357C3C" w:rsidP="00357C3C">
      <w:pPr>
        <w:pStyle w:val="ListParagraph"/>
        <w:numPr>
          <w:ilvl w:val="0"/>
          <w:numId w:val="16"/>
        </w:numPr>
      </w:pPr>
      <w:r w:rsidRPr="00357C3C">
        <w:lastRenderedPageBreak/>
        <w:t>Berdasarkan Fungsi:</w:t>
      </w:r>
    </w:p>
    <w:p w14:paraId="71601BAD" w14:textId="77777777" w:rsidR="00357C3C" w:rsidRDefault="00357C3C" w:rsidP="00357C3C">
      <w:pPr>
        <w:pStyle w:val="ListParagraph"/>
        <w:numPr>
          <w:ilvl w:val="0"/>
          <w:numId w:val="19"/>
        </w:numPr>
      </w:pPr>
      <w:r w:rsidRPr="00357C3C">
        <w:t xml:space="preserve">Situs Web Informasi: Situs web ini menyediakan informasi tentang topik atau bidang minat tertentu. Contohnya termasuk situs berita, situs pendidikan, dan situs pemerintah.  </w:t>
      </w:r>
    </w:p>
    <w:p w14:paraId="267EC897" w14:textId="77777777" w:rsidR="00357C3C" w:rsidRDefault="00357C3C" w:rsidP="00357C3C">
      <w:pPr>
        <w:pStyle w:val="ListParagraph"/>
        <w:numPr>
          <w:ilvl w:val="0"/>
          <w:numId w:val="19"/>
        </w:numPr>
      </w:pPr>
      <w:r w:rsidRPr="00357C3C">
        <w:t xml:space="preserve">Situs Jejaring Sosial: Situs web ini memungkinkan pengguna terhubung dengan teman, keluarga, dan kolega secara online. </w:t>
      </w:r>
    </w:p>
    <w:p w14:paraId="0020CC6C" w14:textId="1B51A6F5" w:rsidR="00357C3C" w:rsidRDefault="00357C3C" w:rsidP="00357C3C">
      <w:pPr>
        <w:pStyle w:val="ListParagraph"/>
        <w:numPr>
          <w:ilvl w:val="0"/>
          <w:numId w:val="19"/>
        </w:numPr>
      </w:pPr>
      <w:r w:rsidRPr="00357C3C">
        <w:t>Situs Web Hiburan: Situs web ini menyediakan konten hiburan, seperti permainan, video, atau musik.</w:t>
      </w:r>
    </w:p>
    <w:p w14:paraId="503682F1" w14:textId="77777777" w:rsidR="00357C3C" w:rsidRDefault="00357C3C" w:rsidP="00357C3C">
      <w:pPr>
        <w:pStyle w:val="ListParagraph"/>
        <w:numPr>
          <w:ilvl w:val="0"/>
          <w:numId w:val="16"/>
        </w:numPr>
      </w:pPr>
      <w:r w:rsidRPr="00357C3C">
        <w:t xml:space="preserve"> Berdasarkan Manajemen Konten: </w:t>
      </w:r>
    </w:p>
    <w:p w14:paraId="707E408E" w14:textId="77777777" w:rsidR="00357C3C" w:rsidRDefault="00357C3C" w:rsidP="00357C3C">
      <w:pPr>
        <w:pStyle w:val="ListParagraph"/>
        <w:numPr>
          <w:ilvl w:val="0"/>
          <w:numId w:val="18"/>
        </w:numPr>
      </w:pPr>
      <w:r w:rsidRPr="00357C3C">
        <w:t xml:space="preserve"> Situs Web Statis: Situs web ini memiliki konten yang jarang berubah. Mereka relatif sederhana untuk dibuat dan dipelihara. </w:t>
      </w:r>
    </w:p>
    <w:p w14:paraId="218BA3C3" w14:textId="7D5CE9B2" w:rsidR="00357C3C" w:rsidRDefault="00357C3C" w:rsidP="00357C3C">
      <w:pPr>
        <w:pStyle w:val="ListParagraph"/>
        <w:numPr>
          <w:ilvl w:val="0"/>
          <w:numId w:val="18"/>
        </w:numPr>
      </w:pPr>
      <w:r w:rsidRPr="00357C3C">
        <w:t>Situs Web Dinamis: Situs web ini dapat menampilkan konten berbeda kepada pengguna berbeda berdasarkan kebutuhan mereka. Mereka lebih kompleks untuk dibuat dan dipelihara tetapi menawarkan fleksibilitas yang lebih besar.</w:t>
      </w:r>
    </w:p>
    <w:p w14:paraId="0AC2E2A5" w14:textId="77777777" w:rsidR="00AF18BD" w:rsidRPr="00357C3C" w:rsidRDefault="00AF18BD" w:rsidP="00AF18BD">
      <w:pPr>
        <w:pStyle w:val="ListParagraph"/>
        <w:ind w:left="1080"/>
      </w:pPr>
    </w:p>
    <w:p w14:paraId="0D4E3F46" w14:textId="14E452F0" w:rsidR="001B2928" w:rsidRDefault="0008466A" w:rsidP="00BF1A1F">
      <w:pPr>
        <w:pStyle w:val="Heading3"/>
      </w:pPr>
      <w:bookmarkStart w:id="39" w:name="_Toc177675399"/>
      <w:r>
        <w:t>Mal</w:t>
      </w:r>
      <w:r w:rsidR="009D4B18">
        <w:t>l</w:t>
      </w:r>
      <w:r>
        <w:t xml:space="preserve"> Pelayanan Publik</w:t>
      </w:r>
      <w:bookmarkEnd w:id="39"/>
    </w:p>
    <w:p w14:paraId="4CFE1E48" w14:textId="74AF93E9" w:rsidR="001B2928" w:rsidRPr="00E36A52" w:rsidRDefault="001B2928" w:rsidP="00AE4584">
      <w:pPr>
        <w:ind w:firstLine="720"/>
        <w:rPr>
          <w:sz w:val="22"/>
        </w:rPr>
      </w:pPr>
      <w:r>
        <w:t>Mal Pelayanan Publik (MPP) ini merupakan salah satu inovasi daerah</w:t>
      </w:r>
      <w:r w:rsidRPr="00E36A52">
        <w:rPr>
          <w:spacing w:val="-3"/>
        </w:rPr>
        <w:t xml:space="preserve"> </w:t>
      </w:r>
      <w:r>
        <w:t>dalam</w:t>
      </w:r>
      <w:r w:rsidRPr="00E36A52">
        <w:rPr>
          <w:spacing w:val="40"/>
        </w:rPr>
        <w:t xml:space="preserve"> </w:t>
      </w:r>
      <w:r>
        <w:t>meningkatkan</w:t>
      </w:r>
      <w:r w:rsidRPr="00E36A52">
        <w:rPr>
          <w:spacing w:val="-3"/>
        </w:rPr>
        <w:t xml:space="preserve"> </w:t>
      </w:r>
      <w:r>
        <w:t>pelayanan,</w:t>
      </w:r>
      <w:r w:rsidRPr="00E36A52">
        <w:rPr>
          <w:spacing w:val="-3"/>
        </w:rPr>
        <w:t xml:space="preserve"> </w:t>
      </w:r>
      <w:r>
        <w:t>Mal</w:t>
      </w:r>
      <w:r w:rsidRPr="00E36A52">
        <w:rPr>
          <w:spacing w:val="-3"/>
        </w:rPr>
        <w:t xml:space="preserve"> </w:t>
      </w:r>
      <w:r>
        <w:t>Pelayanan</w:t>
      </w:r>
      <w:r w:rsidRPr="00E36A52">
        <w:rPr>
          <w:spacing w:val="-3"/>
        </w:rPr>
        <w:t xml:space="preserve"> </w:t>
      </w:r>
      <w:r>
        <w:t>Publik</w:t>
      </w:r>
      <w:r w:rsidRPr="00E36A52">
        <w:rPr>
          <w:spacing w:val="-3"/>
        </w:rPr>
        <w:t xml:space="preserve"> </w:t>
      </w:r>
      <w:r>
        <w:t>hadir</w:t>
      </w:r>
      <w:r w:rsidRPr="00E36A52">
        <w:rPr>
          <w:spacing w:val="-3"/>
        </w:rPr>
        <w:t xml:space="preserve"> </w:t>
      </w:r>
      <w:r>
        <w:t>sebagai pusat layanan terpadu, terintegrasi yang merupakan tranformasi layanan public yang mudah, cepat, transparan dan akuntabel serta ketersedian ruang dalam memberikan pelayanan kepada masyarakat dari berbagai intansi pemerintah, kementerian/ Lembaga, Pemerintah Daerah, BUMD/BUMN</w:t>
      </w:r>
      <w:r w:rsidRPr="00E36A52">
        <w:rPr>
          <w:spacing w:val="40"/>
        </w:rPr>
        <w:t xml:space="preserve"> </w:t>
      </w:r>
      <w:r>
        <w:t xml:space="preserve">dan swasta dalam satu tempat </w:t>
      </w:r>
      <w:r>
        <w:lastRenderedPageBreak/>
        <w:t xml:space="preserve">menurut, </w:t>
      </w:r>
      <w:r w:rsidR="00720DA0">
        <w:fldChar w:fldCharType="begin" w:fldLock="1"/>
      </w:r>
      <w:r w:rsidR="0035789E">
        <w:instrText>ADDIN CSL_CITATION {"citationItems":[{"id":"ITEM-1","itemData":{"id":"ITEM-1","issued":{"date-parts":[["2024"]]},"publisher":"Pidii","title":"INVESTMENT POTENTIAL AND OPPORTUNITIES IN KONAWE REGENCY","type":"book"},"uris":["http://www.mendeley.com/documents/?uuid=4ce34acd-249c-4d13-9a58-0a1c706ff362"]}],"mendeley":{"formattedCitation":"(&lt;i&gt;INVESTMENT POTENTIAL AND OPPORTUNITIES IN KONAWE REGENCY&lt;/i&gt;, 2024)","plainTextFormattedCitation":"(INVESTMENT POTENTIAL AND OPPORTUNITIES IN KONAWE REGENCY, 2024)","previouslyFormattedCitation":"(&lt;i&gt;INVESTMENT POTENTIAL AND OPPORTUNITIES IN KONAWE REGENCY&lt;/i&gt;, 2024)"},"properties":{"noteIndex":0},"schema":"https://github.com/citation-style-language/schema/raw/master/csl-citation.json"}</w:instrText>
      </w:r>
      <w:r w:rsidR="00720DA0">
        <w:fldChar w:fldCharType="separate"/>
      </w:r>
      <w:r w:rsidR="00720DA0" w:rsidRPr="00720DA0">
        <w:rPr>
          <w:noProof/>
        </w:rPr>
        <w:t>(</w:t>
      </w:r>
      <w:r w:rsidR="00720DA0" w:rsidRPr="00720DA0">
        <w:rPr>
          <w:i/>
          <w:noProof/>
        </w:rPr>
        <w:t>INVESTMENT POTENTIAL AND OPPORTUNITIES IN KONAWE REGENCY</w:t>
      </w:r>
      <w:r w:rsidR="00720DA0" w:rsidRPr="00720DA0">
        <w:rPr>
          <w:noProof/>
        </w:rPr>
        <w:t>, 2024)</w:t>
      </w:r>
      <w:r w:rsidR="00720DA0">
        <w:fldChar w:fldCharType="end"/>
      </w:r>
    </w:p>
    <w:p w14:paraId="7AE66D05" w14:textId="2A75E8EF" w:rsidR="001B2928" w:rsidRPr="00E36A52" w:rsidRDefault="001B2928" w:rsidP="00E36A52">
      <w:pPr>
        <w:rPr>
          <w:spacing w:val="-2"/>
        </w:rPr>
      </w:pPr>
      <w:r>
        <w:t xml:space="preserve">Dengan adanya Mal Pelayanan Publik, masyarakat dapat mengakses berbagai layanan publik tanpa harus mengunjungi berbagai tempat yang berbeda. Hal ini memudahkan masyarakat dalam memperoleh layanan yang dibutuhkan secara efisien dan efektif. MPP juga mempromosikan transparansi dan akuntabilitas dalam pelayanan publik, serta mendorong kolaborasi antara berbagai instansi pemerintah dan sektor swasta dalam meningkatkan kualitas layanan yang diberikan kepada </w:t>
      </w:r>
      <w:r w:rsidRPr="00E36A52">
        <w:rPr>
          <w:spacing w:val="-2"/>
        </w:rPr>
        <w:t xml:space="preserve">masyarakat. </w:t>
      </w:r>
      <w:r w:rsidR="009F2C81">
        <w:t>T</w:t>
      </w:r>
      <w:r>
        <w:t>ujuan</w:t>
      </w:r>
      <w:r w:rsidRPr="00E36A52">
        <w:rPr>
          <w:spacing w:val="-2"/>
        </w:rPr>
        <w:t xml:space="preserve"> </w:t>
      </w:r>
      <w:r>
        <w:t>Mal</w:t>
      </w:r>
      <w:r w:rsidRPr="00E36A52">
        <w:rPr>
          <w:spacing w:val="-2"/>
        </w:rPr>
        <w:t xml:space="preserve"> </w:t>
      </w:r>
      <w:r>
        <w:t>Pelayanan</w:t>
      </w:r>
      <w:r w:rsidRPr="00E36A52">
        <w:rPr>
          <w:spacing w:val="-1"/>
        </w:rPr>
        <w:t xml:space="preserve"> </w:t>
      </w:r>
      <w:r w:rsidRPr="00E36A52">
        <w:rPr>
          <w:spacing w:val="-2"/>
        </w:rPr>
        <w:t>Publik</w:t>
      </w:r>
      <w:r w:rsidR="009F2C81" w:rsidRPr="00E36A52">
        <w:rPr>
          <w:spacing w:val="-2"/>
        </w:rPr>
        <w:t xml:space="preserve"> diantara lain :</w:t>
      </w:r>
    </w:p>
    <w:p w14:paraId="09CD5A19" w14:textId="67C57B7B" w:rsidR="009F2C81" w:rsidRPr="009F2C81" w:rsidRDefault="009F2C81" w:rsidP="009F2C81">
      <w:pPr>
        <w:pStyle w:val="ListParagraph"/>
        <w:numPr>
          <w:ilvl w:val="0"/>
          <w:numId w:val="24"/>
        </w:numPr>
        <w:rPr>
          <w:b/>
          <w:bCs/>
        </w:rPr>
      </w:pPr>
      <w:r>
        <w:t>Meningkatkan Kepuasan Masyarakat : Menjamin kepuasan Masyarakat dengan menyediakan layanan yang mudah diakses, sesuai dengan harapan dan efisien.</w:t>
      </w:r>
    </w:p>
    <w:p w14:paraId="4F9FDE12" w14:textId="5BD9B0D7" w:rsidR="00E36A52" w:rsidRPr="00E36A52" w:rsidRDefault="009F2C81" w:rsidP="009F2C81">
      <w:pPr>
        <w:pStyle w:val="ListParagraph"/>
        <w:numPr>
          <w:ilvl w:val="0"/>
          <w:numId w:val="24"/>
        </w:numPr>
        <w:rPr>
          <w:b/>
          <w:bCs/>
        </w:rPr>
      </w:pPr>
      <w:r>
        <w:t>Meningkatkan Transparansi dan Akuntabilitas</w:t>
      </w:r>
      <w:r w:rsidR="009D4B18">
        <w:t xml:space="preserve"> </w:t>
      </w:r>
      <w:r>
        <w:t>: Meningkatkan transparansi dan akuntabilitas dalam penyelenggaraan layanan punlik dengan membuat proses dan informasi lebih mudah diajses untuk umum.</w:t>
      </w:r>
      <w:r w:rsidR="00E36A52">
        <w:t xml:space="preserve"> </w:t>
      </w:r>
    </w:p>
    <w:p w14:paraId="6EE2ACFC" w14:textId="0F5B0517" w:rsidR="00E36A52" w:rsidRPr="00E36A52" w:rsidRDefault="00E36A52" w:rsidP="00E36A52">
      <w:r w:rsidRPr="00E36A52">
        <w:t>Berdasarkan keputusan MENPAN No. 63/ KEP/ M. PAN/ 7/ 2003 tentang Pedoman Umum Penyelenggaraan Pelayanan Publik mengelompokkan tiga jenis pelayanan dari instansi pemerintah serta BUMN/BUMD, yaitu sebagai berikut</w:t>
      </w:r>
      <w:r w:rsidR="005A7B39">
        <w:t xml:space="preserve"> </w:t>
      </w:r>
      <w:r w:rsidRPr="00E36A52">
        <w:t>:</w:t>
      </w:r>
    </w:p>
    <w:p w14:paraId="136004D9" w14:textId="77777777" w:rsidR="00E36A52" w:rsidRDefault="00E36A52" w:rsidP="00E36A52">
      <w:pPr>
        <w:pStyle w:val="ListParagraph"/>
        <w:numPr>
          <w:ilvl w:val="0"/>
          <w:numId w:val="26"/>
        </w:numPr>
      </w:pPr>
      <w:r w:rsidRPr="00E36A52">
        <w:t>Pelayanan Administratif</w:t>
      </w:r>
    </w:p>
    <w:p w14:paraId="637DF49E" w14:textId="77777777" w:rsidR="00E36A52" w:rsidRDefault="00E36A52" w:rsidP="00E36A52">
      <w:pPr>
        <w:pStyle w:val="ListParagraph"/>
        <w:numPr>
          <w:ilvl w:val="0"/>
          <w:numId w:val="26"/>
        </w:numPr>
      </w:pPr>
      <w:r w:rsidRPr="00E36A52">
        <w:t>Pelayanan Barang</w:t>
      </w:r>
    </w:p>
    <w:p w14:paraId="0538C6FF" w14:textId="6BF83B0A" w:rsidR="001F48AB" w:rsidRDefault="00E36A52" w:rsidP="001F48AB">
      <w:pPr>
        <w:pStyle w:val="ListParagraph"/>
        <w:numPr>
          <w:ilvl w:val="0"/>
          <w:numId w:val="26"/>
        </w:numPr>
      </w:pPr>
      <w:r w:rsidRPr="00E36A52">
        <w:t>Pelayanan Jasa</w:t>
      </w:r>
    </w:p>
    <w:p w14:paraId="1FF7D096" w14:textId="77777777" w:rsidR="001F48AB" w:rsidRPr="00E36A52" w:rsidRDefault="001F48AB" w:rsidP="001F48AB">
      <w:pPr>
        <w:pStyle w:val="ListParagraph"/>
      </w:pPr>
    </w:p>
    <w:p w14:paraId="23E3DE87" w14:textId="576244E3" w:rsidR="00017009" w:rsidRDefault="00017009" w:rsidP="00BF1A1F">
      <w:pPr>
        <w:pStyle w:val="Heading3"/>
      </w:pPr>
      <w:bookmarkStart w:id="40" w:name="_Toc177675400"/>
      <w:r>
        <w:lastRenderedPageBreak/>
        <w:t>Pemrograman Web</w:t>
      </w:r>
      <w:bookmarkEnd w:id="40"/>
    </w:p>
    <w:p w14:paraId="53831F7E" w14:textId="33B993FB" w:rsidR="00017009" w:rsidRDefault="00017009" w:rsidP="00AF18BD">
      <w:pPr>
        <w:ind w:firstLine="720"/>
        <w:rPr>
          <w:color w:val="FF0000"/>
        </w:rPr>
      </w:pPr>
      <w:r w:rsidRPr="00017009">
        <w:t xml:space="preserve">Menurut Sidik, pemrograman web terdiri dari dua kata, yaitu pemrograman dan web. Dalam bahasa Inggris, pemrograman disebut </w:t>
      </w:r>
      <w:r w:rsidRPr="00017009">
        <w:rPr>
          <w:i/>
          <w:iCs/>
        </w:rPr>
        <w:t>programming</w:t>
      </w:r>
      <w:r w:rsidRPr="00017009">
        <w:t xml:space="preserve">, yang berarti proses, cara, atau tindakan untuk membuat program. Sedangkan, </w:t>
      </w:r>
      <w:r w:rsidRPr="00017009">
        <w:rPr>
          <w:i/>
          <w:iCs/>
        </w:rPr>
        <w:t>web</w:t>
      </w:r>
      <w:r>
        <w:t xml:space="preserve"> </w:t>
      </w:r>
      <w:r w:rsidRPr="00017009">
        <w:t xml:space="preserve">didefinisikan sebagai kumpulan situs di internet yang terhubung dalam jaringan komputer, diakses melalui protokol </w:t>
      </w:r>
      <w:r w:rsidRPr="00017009">
        <w:rPr>
          <w:i/>
          <w:iCs/>
        </w:rPr>
        <w:t>hypertext transfer protocol</w:t>
      </w:r>
      <w:r w:rsidRPr="00017009">
        <w:t xml:space="preserve"> (HTTP), dan berisi teks, gambar, suara, serta animasi. Halaman web sendiri adalah file teks dengan sintaks </w:t>
      </w:r>
      <w:r w:rsidRPr="00017009">
        <w:rPr>
          <w:i/>
          <w:iCs/>
        </w:rPr>
        <w:t>HTML</w:t>
      </w:r>
      <w:r w:rsidRPr="00017009">
        <w:t xml:space="preserve"> yang bisa dibaca menggunakan peramban internet. Pada awalnya, web menjadi populer karena berfungsi sebagai penyedia informasi, namun seiring waktu, berkembang menjadi platform untuk aplikasi obrolan dan perdagangan</w:t>
      </w:r>
      <w:r>
        <w:t xml:space="preserve"> </w:t>
      </w:r>
      <w:r w:rsidR="00B94C0D" w:rsidRPr="005919A1">
        <w:fldChar w:fldCharType="begin" w:fldLock="1"/>
      </w:r>
      <w:r w:rsidR="00E36F7B" w:rsidRPr="005919A1">
        <w:instrText>ADDIN CSL_CITATION {"citationItems":[{"id":"ITEM-1","itemData":{"ISBN":"6024539843","author":[{"dropping-particle":"","family":"Rerung","given":"Rintho Rante","non-dropping-particle":"","parse-names":false,"suffix":""}],"id":"ITEM-1","issued":{"date-parts":[["2018"]]},"publisher":"Deepublish","title":"E-Commerce, Menciptakan Daya Saing Melalui Teknologi Informasi","type":"book"},"uris":["http://www.mendeley.com/documents/?uuid=1026fc17-32c8-4e15-804a-7c1a2e46cd8f"]}],"mendeley":{"formattedCitation":"(Rerung, 2018)","plainTextFormattedCitation":"(Rerung, 2018)","previouslyFormattedCitation":"(Rerung, 2018)"},"properties":{"noteIndex":0},"schema":"https://github.com/citation-style-language/schema/raw/master/csl-citation.json"}</w:instrText>
      </w:r>
      <w:r w:rsidR="00B94C0D" w:rsidRPr="005919A1">
        <w:fldChar w:fldCharType="separate"/>
      </w:r>
      <w:r w:rsidR="00B94C0D" w:rsidRPr="005919A1">
        <w:rPr>
          <w:noProof/>
        </w:rPr>
        <w:t>(Rerung, 2018)</w:t>
      </w:r>
      <w:r w:rsidR="00B94C0D" w:rsidRPr="005919A1">
        <w:fldChar w:fldCharType="end"/>
      </w:r>
      <w:r w:rsidR="00B94C0D" w:rsidRPr="005919A1">
        <w:t>.</w:t>
      </w:r>
    </w:p>
    <w:p w14:paraId="41F2A443" w14:textId="77777777" w:rsidR="00AF18BD" w:rsidRPr="00AF18BD" w:rsidRDefault="00AF18BD" w:rsidP="00AF18BD">
      <w:pPr>
        <w:ind w:firstLine="720"/>
        <w:rPr>
          <w:color w:val="FF0000"/>
        </w:rPr>
      </w:pPr>
    </w:p>
    <w:p w14:paraId="05BC1B89" w14:textId="65B77D78" w:rsidR="008A1C58" w:rsidRDefault="001F006E" w:rsidP="00BF1A1F">
      <w:pPr>
        <w:pStyle w:val="Heading3"/>
      </w:pPr>
      <w:bookmarkStart w:id="41" w:name="_Toc177675401"/>
      <w:r>
        <w:t>MySQL Database</w:t>
      </w:r>
      <w:bookmarkEnd w:id="41"/>
    </w:p>
    <w:p w14:paraId="345967D9" w14:textId="73D2B2B3" w:rsidR="00076171" w:rsidRPr="00076171" w:rsidRDefault="00076171" w:rsidP="00AE4584">
      <w:pPr>
        <w:ind w:firstLine="720"/>
      </w:pPr>
      <w:r w:rsidRPr="00076171">
        <w:t>Database adalah sebuah sistem yang dirancang untuk memudahkan dalam penyimpanan, pengaksesan, dan pengaturan data. Database terdiri dari kumpulan data yang terorganisir untuk satu atau beberapa keperluan, dalam format digital. Salah satu server database yang paling populer adalah MySQL. MySQL menggunakan bahasa SQL untuk mengelola dan mengatur datanya. MySQL dapat berjalan di berbagai platform, seperti di lingkungan Windows</w:t>
      </w:r>
      <w:r>
        <w:t xml:space="preserve"> </w:t>
      </w:r>
      <w:r w:rsidRPr="00076171">
        <w:t>dan Linux Untuk mempermudah administrasi MySQL, diperlukan perangkat lunak seperti phpMyAdmin</w:t>
      </w:r>
      <w:r>
        <w:t xml:space="preserve"> </w:t>
      </w:r>
      <w:r w:rsidRPr="00076171">
        <w:t>atau MySQLyog.</w:t>
      </w:r>
      <w:r w:rsidR="00AE4584">
        <w:t xml:space="preserve"> </w:t>
      </w:r>
      <w:r w:rsidR="00AE4584" w:rsidRPr="005919A1">
        <w:fldChar w:fldCharType="begin" w:fldLock="1"/>
      </w:r>
      <w:r w:rsidR="006A5383" w:rsidRPr="005919A1">
        <w:instrText>ADDIN CSL_CITATION {"citationItems":[{"id":"ITEM-1","itemData":{"DOI":"10.24036/jtein.v1i2.55","abstract":"Penggunaan Smarthome pada masa modern seperti ini sangat efisien untuk mengendalikan perangkat dan alat-alat rumah tangga. Untuk membuat suatu pengendalian tersebut, dibutuhkan sebuah platform aplikasi sebagai jembatan untuk mengakses sistem yang telah dirancang pada Smarthome tersebut. Dalam penggunaanya database tersebut memerlukan server untuk menyimpan data, dimana server tersebut harus disewa perbulannya dan mengeluarkan biaya yang besar. Maka dari itu sistem penggunaan database MySQL dengan menggunakan Raspberry Pi  sebagai server utama. Dimana Raspberry Pi yang digunakan akan diatur untuk menjadi server publik sehingga bisa diakses secara bebas melalui perangkat yang tersambung dengan internet dimanapun user berada, pengaksesan database ini hanya menggunakan dns public dengan interface phpMyAdmin pada web browser contohnya: raspibroker.ddns.net/phpMyAdmin. Hasilnya penggunaan database tersebut tidak perlu penyewaan server agar bias diakses oleh user melalui perangkat yang memiliki akses internet karena penggunaan server telah diatasi melalui pembuatan server public menggunakan Raspberry Pi, selain memudahkan user dalam mengakses system penggunaan server public dari Raspberry Pi juga menghemat dana.","author":[{"dropping-particle":"","family":"Ramadhan","given":"Rizky Fajar","non-dropping-particle":"","parse-names":false,"suffix":""},{"dropping-particle":"","family":"Mukhaiyar","given":"Riki","non-dropping-particle":"","parse-names":false,"suffix":""}],"container-title":"JTEIN: Jurnal Teknik Elektro Indonesia","id":"ITEM-1","issue":"2","issued":{"date-parts":[["2020"]]},"page":"129-134","title":"Penggunaan Database Mysql dengan Interface PhpMyAdmin sebagai Pengontrolan Smarthome Berbasis Raspberry Pi","type":"article-journal","volume":"1"},"uris":["http://www.mendeley.com/documents/?uuid=0f4aff6f-0864-4cab-a83d-b00fad8d275e"]}],"mendeley":{"formattedCitation":"(Ramadhan &amp; Mukhaiyar, 2020)","plainTextFormattedCitation":"(Ramadhan &amp; Mukhaiyar, 2020)","previouslyFormattedCitation":"(Ramadhan &amp; Mukhaiyar, 2020)"},"properties":{"noteIndex":0},"schema":"https://github.com/citation-style-language/schema/raw/master/csl-citation.json"}</w:instrText>
      </w:r>
      <w:r w:rsidR="00AE4584" w:rsidRPr="005919A1">
        <w:fldChar w:fldCharType="separate"/>
      </w:r>
      <w:r w:rsidR="00AE4584" w:rsidRPr="005919A1">
        <w:rPr>
          <w:noProof/>
        </w:rPr>
        <w:t>(Ramadhan &amp; Mukhaiyar, 2020)</w:t>
      </w:r>
      <w:r w:rsidR="00AE4584" w:rsidRPr="005919A1">
        <w:fldChar w:fldCharType="end"/>
      </w:r>
    </w:p>
    <w:p w14:paraId="234B5757" w14:textId="77777777" w:rsidR="001F006E" w:rsidRDefault="001F006E" w:rsidP="001F006E">
      <w:pPr>
        <w:pStyle w:val="ListParagraph"/>
        <w:rPr>
          <w:b/>
          <w:bCs/>
        </w:rPr>
      </w:pPr>
    </w:p>
    <w:p w14:paraId="7AE5C154" w14:textId="77777777" w:rsidR="00AF18BD" w:rsidRDefault="00AF18BD" w:rsidP="001F006E">
      <w:pPr>
        <w:pStyle w:val="ListParagraph"/>
        <w:rPr>
          <w:b/>
          <w:bCs/>
        </w:rPr>
      </w:pPr>
    </w:p>
    <w:p w14:paraId="590DFA7F" w14:textId="12FB307E" w:rsidR="001F006E" w:rsidRDefault="001F006E" w:rsidP="00BF1A1F">
      <w:pPr>
        <w:pStyle w:val="Heading3"/>
      </w:pPr>
      <w:bookmarkStart w:id="42" w:name="_Toc177675402"/>
      <w:r>
        <w:lastRenderedPageBreak/>
        <w:t>PHP</w:t>
      </w:r>
      <w:bookmarkEnd w:id="42"/>
    </w:p>
    <w:p w14:paraId="034BC70A" w14:textId="002640DC" w:rsidR="008A1C58" w:rsidRDefault="008A1C58" w:rsidP="00AE4584">
      <w:pPr>
        <w:ind w:firstLine="360"/>
      </w:pPr>
      <w:r>
        <w:t>Menurut (Muhammad Yusril Helmi Setyawan, 2020), php merupakan bahasa pemerograman yang digunakan yang di gunakan sebagai base pada Codelgniter oleh karena itu bahasa pemerograman PHP harus terinstall ter-lebih dahulu pada komputer yang akan dilakukan pemerograman sehingga Frame-work Codelgniter dapat digunakan, pada buku ini PHP yang digunakan merupakan PHP 5 dikarenakan pada buku ini masih menggunakan library yang berkaitan dengan PHP 5. Dalam pengembangan aplikasi web dengan CodeIgniter, PHP berperan sebagai bahasa pemrograman utama yang digunakan untuk menulis kode aplikasi. Penggunaan PHP 5 dalam buku ini menunjukkan bahwa masih ada ketergantungan pada library atau fungsi-fungsi yang hanya tersedia pada versi tersebut. Dengan demikian, instalasi PHP versi 5 diperlukan agar dapat menggunakan framework CodeIgniter dengan optimal sesuai dengan panduan yang disajikan dalam buku tersebut. Jenis – jenis Bahasa pemerograman PHP diantaranya:</w:t>
      </w:r>
    </w:p>
    <w:p w14:paraId="0D1F7845" w14:textId="05F75AA8" w:rsidR="008A1C58" w:rsidRDefault="008A1C58" w:rsidP="008A1C58">
      <w:pPr>
        <w:pStyle w:val="ListParagraph"/>
        <w:numPr>
          <w:ilvl w:val="0"/>
          <w:numId w:val="29"/>
        </w:numPr>
      </w:pPr>
      <w:r>
        <w:t>PHP Biasa (PHP Scripting):</w:t>
      </w:r>
    </w:p>
    <w:p w14:paraId="3D3F2459" w14:textId="77777777" w:rsidR="008A1C58" w:rsidRDefault="008A1C58" w:rsidP="008A1C58">
      <w:pPr>
        <w:pStyle w:val="ListParagraph"/>
        <w:numPr>
          <w:ilvl w:val="0"/>
          <w:numId w:val="30"/>
        </w:numPr>
      </w:pPr>
      <w:r>
        <w:t>PHP scripting adalah jenis PHP yang paling umum digunakan.</w:t>
      </w:r>
    </w:p>
    <w:p w14:paraId="404A3DB4" w14:textId="77777777" w:rsidR="008A1C58" w:rsidRDefault="008A1C58" w:rsidP="008A1C58">
      <w:pPr>
        <w:pStyle w:val="ListParagraph"/>
        <w:numPr>
          <w:ilvl w:val="0"/>
          <w:numId w:val="30"/>
        </w:numPr>
      </w:pPr>
      <w:r>
        <w:t>Digunakan untuk membuat aplikasi web dinamis, seperti situs web e- commerce, blog, forum, dan banyak lagi.</w:t>
      </w:r>
    </w:p>
    <w:p w14:paraId="75963EA4" w14:textId="509A08A3" w:rsidR="008A1C58" w:rsidRDefault="008A1C58" w:rsidP="008A1C58">
      <w:pPr>
        <w:pStyle w:val="ListParagraph"/>
        <w:numPr>
          <w:ilvl w:val="0"/>
          <w:numId w:val="30"/>
        </w:numPr>
      </w:pPr>
      <w:r>
        <w:t>Menggunakan sintaks PHP yang terintegrasi langsung ke dalam kode HTML.</w:t>
      </w:r>
    </w:p>
    <w:p w14:paraId="1FEE17FC" w14:textId="29534F4B" w:rsidR="008A1C58" w:rsidRDefault="008A1C58" w:rsidP="008A1C58">
      <w:pPr>
        <w:pStyle w:val="ListParagraph"/>
        <w:numPr>
          <w:ilvl w:val="0"/>
          <w:numId w:val="29"/>
        </w:numPr>
      </w:pPr>
      <w:r>
        <w:t>PHP Framework:</w:t>
      </w:r>
    </w:p>
    <w:p w14:paraId="223AA413" w14:textId="77777777" w:rsidR="008A1C58" w:rsidRDefault="008A1C58" w:rsidP="008A1C58">
      <w:pPr>
        <w:pStyle w:val="ListParagraph"/>
        <w:numPr>
          <w:ilvl w:val="0"/>
          <w:numId w:val="31"/>
        </w:numPr>
      </w:pPr>
      <w:r>
        <w:lastRenderedPageBreak/>
        <w:t>PHP framework adalah kerangka kerja yang memudahkan pengembangan aplikasi web dengan menyediakan serangkaian fungsi dan fitur yang sudah jadi.</w:t>
      </w:r>
    </w:p>
    <w:p w14:paraId="453875C1" w14:textId="77777777" w:rsidR="008A1C58" w:rsidRDefault="008A1C58" w:rsidP="008A1C58">
      <w:pPr>
        <w:pStyle w:val="ListParagraph"/>
        <w:numPr>
          <w:ilvl w:val="0"/>
          <w:numId w:val="31"/>
        </w:numPr>
      </w:pPr>
      <w:r>
        <w:t>Contoh framework PHP populer termasuk Laravel, Symfony, CodeIgniter, dan Yii.</w:t>
      </w:r>
    </w:p>
    <w:p w14:paraId="38EEE188" w14:textId="407E3809" w:rsidR="008A1C58" w:rsidRDefault="008A1C58" w:rsidP="008A1C58">
      <w:pPr>
        <w:pStyle w:val="ListParagraph"/>
        <w:numPr>
          <w:ilvl w:val="0"/>
          <w:numId w:val="31"/>
        </w:numPr>
      </w:pPr>
      <w:r>
        <w:t>Framework membantu dalam mempercepat pengembangan, meningkatkan keamanan, dan memudahkan pemeliharaan aplikasi.</w:t>
      </w:r>
    </w:p>
    <w:p w14:paraId="3F4EF267" w14:textId="2914895C" w:rsidR="008A1C58" w:rsidRDefault="008A1C58" w:rsidP="008A1C58">
      <w:pPr>
        <w:pStyle w:val="ListParagraph"/>
        <w:numPr>
          <w:ilvl w:val="0"/>
          <w:numId w:val="29"/>
        </w:numPr>
      </w:pPr>
      <w:r>
        <w:t>PHP CMS (Content Management System):</w:t>
      </w:r>
    </w:p>
    <w:p w14:paraId="3EBC8064" w14:textId="77777777" w:rsidR="008A1C58" w:rsidRDefault="008A1C58" w:rsidP="008A1C58">
      <w:pPr>
        <w:pStyle w:val="ListParagraph"/>
        <w:numPr>
          <w:ilvl w:val="0"/>
          <w:numId w:val="32"/>
        </w:numPr>
      </w:pPr>
      <w:r>
        <w:t>PHP CMS adalah sistem manajemen konten yang memungkinkan pengguna untuk membuat dan mengelola situs web tanpa perlu memiliki pengetahuan tentang pemrograman web.</w:t>
      </w:r>
    </w:p>
    <w:p w14:paraId="4AFE405F" w14:textId="77777777" w:rsidR="008A1C58" w:rsidRDefault="008A1C58" w:rsidP="008A1C58">
      <w:pPr>
        <w:pStyle w:val="ListParagraph"/>
        <w:numPr>
          <w:ilvl w:val="0"/>
          <w:numId w:val="32"/>
        </w:numPr>
      </w:pPr>
      <w:r>
        <w:t>Contoh CMS PHP populer termasuk WordPress, Joomla, dan Drupal.</w:t>
      </w:r>
    </w:p>
    <w:p w14:paraId="5FE1D786" w14:textId="4A160D04" w:rsidR="008A1C58" w:rsidRDefault="008A1C58" w:rsidP="008A1C58">
      <w:pPr>
        <w:pStyle w:val="ListParagraph"/>
        <w:numPr>
          <w:ilvl w:val="0"/>
          <w:numId w:val="32"/>
        </w:numPr>
      </w:pPr>
      <w:r>
        <w:t>CMS menyediakan antarmuka pengguna yang ramah, dengan berbagai fitur yang dapat disesuaikan sesuai kebutuhan.</w:t>
      </w:r>
    </w:p>
    <w:p w14:paraId="52C48D75" w14:textId="77777777" w:rsidR="008A1C58" w:rsidRPr="008A1C58" w:rsidRDefault="008A1C58" w:rsidP="008A1C58">
      <w:pPr>
        <w:pStyle w:val="ListParagraph"/>
      </w:pPr>
    </w:p>
    <w:p w14:paraId="38E74BA0" w14:textId="7CAFF7A3" w:rsidR="0008466A" w:rsidRDefault="00B45E7F" w:rsidP="00BF1A1F">
      <w:pPr>
        <w:pStyle w:val="Heading3"/>
      </w:pPr>
      <w:bookmarkStart w:id="43" w:name="_Toc177675403"/>
      <w:r>
        <w:t xml:space="preserve">Diagram </w:t>
      </w:r>
      <w:r w:rsidR="0008466A">
        <w:t>UML</w:t>
      </w:r>
      <w:bookmarkEnd w:id="43"/>
      <w:r w:rsidR="0008466A">
        <w:t xml:space="preserve"> </w:t>
      </w:r>
    </w:p>
    <w:p w14:paraId="32F8EEBA" w14:textId="212A0DB5" w:rsidR="00E8259B" w:rsidRDefault="00E8259B" w:rsidP="00AE4584">
      <w:pPr>
        <w:ind w:firstLine="720"/>
      </w:pPr>
      <w:r w:rsidRPr="00E8259B">
        <w:t>UML (Unified Modeling Language) merupakan pengganti dari metode analisis berorientasi objek dan design berorientasi objek (OOAD&amp;D/ object oriented analysis and design) yang dimunculkan sekitar akhir tahun 80-an dan awal tahun 90-an. Menurut,</w:t>
      </w:r>
      <w:r w:rsidR="0035789E">
        <w:fldChar w:fldCharType="begin" w:fldLock="1"/>
      </w:r>
      <w:r w:rsidR="00B24D2E">
        <w:instrText>ADDIN CSL_CITATION {"citationItems":[{"id":"ITEM-1","itemData":{"ISBN":"6230238977","author":[{"dropping-particle":"","family":"Destriana","given":"Rachmat","non-dropping-particle":"","parse-names":false,"suffix":""},{"dropping-particle":"","family":"Kom","given":"M","non-dropping-particle":"","parse-names":false,"suffix":""},{"dropping-particle":"","family":"Husain","given":"Syepry Maulana","non-dropping-particle":"","parse-names":false,"suffix":""},{"dropping-particle":"","family":"Kom","given":"S","non-dropping-particle":"","parse-names":false,"suffix":""},{"dropping-particle":"","family":"Handayani","given":"Nurdiana","non-dropping-particle":"","parse-names":false,"suffix":""},{"dropping-particle":"","family":"Kom","given":"M","non-dropping-particle":"","parse-names":false,"suffix":""},{"dropping-particle":"","family":"Siswanto","given":"Aditya Tegar Prahara","non-dropping-particle":"","parse-names":false,"suffix":""},{"dropping-particle":"","family":"Kom","given":"S","non-dropping-particle":"","parse-names":false,"suffix":""}],"id":"ITEM-1","issued":{"date-parts":[["2021"]]},"publisher":"Deepublish","title":"Diagram UML Dalam Membuat Aplikasi Android Firebase\" Studi Kasus Aplikasi Bank Sampah\"","type":"book"},"uris":["http://www.mendeley.com/documents/?uuid=5417a62e-cbb4-4102-a4dc-aab19e702ca5"]}],"mendeley":{"formattedCitation":"(Destriana et al., 2021)","plainTextFormattedCitation":"(Destriana et al., 2021)","previouslyFormattedCitation":"(Destriana et al., 2021)"},"properties":{"noteIndex":0},"schema":"https://github.com/citation-style-language/schema/raw/master/csl-citation.json"}</w:instrText>
      </w:r>
      <w:r w:rsidR="0035789E">
        <w:fldChar w:fldCharType="separate"/>
      </w:r>
      <w:r w:rsidR="0035789E" w:rsidRPr="0035789E">
        <w:rPr>
          <w:noProof/>
        </w:rPr>
        <w:t>(Destriana et al., 2021)</w:t>
      </w:r>
      <w:r w:rsidR="0035789E">
        <w:fldChar w:fldCharType="end"/>
      </w:r>
    </w:p>
    <w:p w14:paraId="62E30911" w14:textId="77777777" w:rsidR="00E8259B" w:rsidRPr="00E8259B" w:rsidRDefault="00E8259B" w:rsidP="00E8259B"/>
    <w:p w14:paraId="600206CA" w14:textId="25477F71" w:rsidR="0008466A" w:rsidRDefault="00E8259B" w:rsidP="00E8259B">
      <w:r w:rsidRPr="00E8259B">
        <w:t xml:space="preserve">UML adalah singkatan dari Unified Modeling Language, yang secara harfiah berarti “Bahasa Pemodelan Terpadu”. Dalam dunia pengembangan perangkat </w:t>
      </w:r>
      <w:r w:rsidRPr="00E8259B">
        <w:lastRenderedPageBreak/>
        <w:t>lunak, UML adalah alat yang sangat penting untuk membantu para pengembang dalam merancang, menggambarkan, dan berkomunikasi tentang sistem perangkat lunak yang kompleks. UML menggunakan notasi grafis yang jelas dan terstandarisasi untuk menggambarkan elemen-elemen sistem perangkat lunak, seperti kelas, objek, relasi, dan perilaku sistem.</w:t>
      </w:r>
      <w:r>
        <w:t xml:space="preserve"> Tujuan dari pembuatan UML diantara lain :</w:t>
      </w:r>
    </w:p>
    <w:p w14:paraId="7FBE9086" w14:textId="77777777" w:rsidR="005D6C24" w:rsidRDefault="00E8259B" w:rsidP="005D6C24">
      <w:pPr>
        <w:pStyle w:val="ListParagraph"/>
        <w:numPr>
          <w:ilvl w:val="0"/>
          <w:numId w:val="43"/>
        </w:numPr>
      </w:pPr>
      <w:r>
        <w:t xml:space="preserve">Mendokumentasikan Desain Perangkat Lunak : </w:t>
      </w:r>
      <w:r w:rsidRPr="00E8259B">
        <w:t>UML digunakan untuk secara visual mendokumentasikan desain perangkat lunak dengan berbagai diagram seperti diagram kelas, use case, dan aktivitas.</w:t>
      </w:r>
    </w:p>
    <w:p w14:paraId="2323DE74" w14:textId="77777777" w:rsidR="005D6C24" w:rsidRDefault="00E8259B" w:rsidP="005D6C24">
      <w:pPr>
        <w:pStyle w:val="ListParagraph"/>
        <w:numPr>
          <w:ilvl w:val="0"/>
          <w:numId w:val="43"/>
        </w:numPr>
      </w:pPr>
      <w:r w:rsidRPr="00E8259B">
        <w:t>Mengkomunikasikan Desain Perangkat Lunak: UML adalah bahasa standar yang digunakan untuk komunikasi antar anggota tim pengembangan perangkat lunak, memungkinkan mereka berbagi dan memahami desain sistem dengan lebih baik.</w:t>
      </w:r>
    </w:p>
    <w:p w14:paraId="02B22DC6" w14:textId="59F4E5E1" w:rsidR="00A43B2A" w:rsidRDefault="00E8259B" w:rsidP="005D6C24">
      <w:pPr>
        <w:pStyle w:val="ListParagraph"/>
        <w:numPr>
          <w:ilvl w:val="0"/>
          <w:numId w:val="43"/>
        </w:numPr>
      </w:pPr>
      <w:r w:rsidRPr="00E8259B">
        <w:t>Membantu dalam Analisis dan Perancangan Perangkat Lunak: UML menyediakan serangkaian diagram yang membantu dalam analisis dan perancangan sistem perangkat lunak, termasuk diagram use case, diagram kelas</w:t>
      </w:r>
      <w:r w:rsidR="00237BC5">
        <w:t xml:space="preserve"> </w:t>
      </w:r>
      <w:r w:rsidRPr="00E8259B">
        <w:t>dan diagram aktivitas. Berikut ini ialah beberapa jenis diagram UM</w:t>
      </w:r>
      <w:r w:rsidR="00AF3078">
        <w:t>L:</w:t>
      </w:r>
    </w:p>
    <w:p w14:paraId="60D679EE" w14:textId="77777777" w:rsidR="005D6C24" w:rsidRDefault="005D6C24" w:rsidP="005D6C24">
      <w:pPr>
        <w:pStyle w:val="ListParagraph"/>
      </w:pPr>
    </w:p>
    <w:p w14:paraId="6FCCAB42" w14:textId="4AA46142" w:rsidR="00E8259B" w:rsidRDefault="00E8259B" w:rsidP="00E8259B">
      <w:pPr>
        <w:pStyle w:val="ListParagraph"/>
        <w:numPr>
          <w:ilvl w:val="0"/>
          <w:numId w:val="28"/>
        </w:numPr>
      </w:pPr>
      <w:r>
        <w:t>Diagram Use Case</w:t>
      </w:r>
    </w:p>
    <w:p w14:paraId="481B0D76" w14:textId="41F86F52" w:rsidR="00A43B2A" w:rsidRDefault="00A43B2A" w:rsidP="00690C21">
      <w:pPr>
        <w:pStyle w:val="ListParagraph"/>
      </w:pPr>
      <w:r w:rsidRPr="00A43B2A">
        <w:t xml:space="preserve">Use case Diagram merupakan pemodelan untuk menggambarkan kelakuan (Behavior) sistem yang akan dibuat, menurut </w:t>
      </w:r>
      <w:r w:rsidR="00B24D2E">
        <w:fldChar w:fldCharType="begin" w:fldLock="1"/>
      </w:r>
      <w:r w:rsidR="00B24D2E">
        <w:instrText>ADDIN CSL_CITATION {"citationItems":[{"id":"ITEM-1","itemData":{"ISBN":"9786239083175","author":[{"dropping-particle":"","family":"Harianto","given":"K","non-dropping-particle":"","parse-names":false,"suffix":""},{"dropping-particle":"","family":"Pratiwi","given":"H","non-dropping-particle":"","parse-names":false,"suffix":""},{"dropping-particle":"","family":"Suhariyadi","given":"Y","non-dropping-particle":"","parse-names":false,"suffix":""}],"id":"ITEM-1","issued":{"date-parts":[["2019"]]},"publisher":"MEDIA SAHABAT CENDEKIA","title":"SiSTEM MONITORING LULUSAN PERGURUAN TINGGI DALAM MEMASUKI DUNIA KERJA MENGGUNAKAN TRACER STUDY","type":"book"},"uris":["http://www.mendeley.com/documents/?uuid=b786e42b-7381-4e01-a2ef-deb74a629abb"]}],"mendeley":{"formattedCitation":"(Harianto et al., 2019)","plainTextFormattedCitation":"(Harianto et al., 2019)","previouslyFormattedCitation":"(Harianto et al., 2019)"},"properties":{"noteIndex":0},"schema":"https://github.com/citation-style-language/schema/raw/master/csl-citation.json"}</w:instrText>
      </w:r>
      <w:r w:rsidR="00B24D2E">
        <w:fldChar w:fldCharType="separate"/>
      </w:r>
      <w:r w:rsidR="00B24D2E" w:rsidRPr="00B24D2E">
        <w:rPr>
          <w:noProof/>
        </w:rPr>
        <w:t>(Harianto et al., 2019)</w:t>
      </w:r>
      <w:r w:rsidR="00B24D2E">
        <w:fldChar w:fldCharType="end"/>
      </w:r>
      <w:r w:rsidRPr="00A43B2A">
        <w:t>.</w:t>
      </w:r>
    </w:p>
    <w:p w14:paraId="4488A405" w14:textId="40B99DC4" w:rsidR="00A43B2A" w:rsidRDefault="00A43B2A" w:rsidP="00D558A1">
      <w:pPr>
        <w:spacing w:before="4"/>
        <w:ind w:left="2160" w:firstLine="720"/>
        <w:rPr>
          <w:i/>
          <w:spacing w:val="-2"/>
          <w:sz w:val="22"/>
        </w:rPr>
      </w:pPr>
      <w:r>
        <w:rPr>
          <w:i/>
          <w:sz w:val="22"/>
        </w:rPr>
        <w:t>Tabel</w:t>
      </w:r>
      <w:r>
        <w:rPr>
          <w:i/>
          <w:spacing w:val="-5"/>
          <w:sz w:val="22"/>
        </w:rPr>
        <w:t xml:space="preserve"> </w:t>
      </w:r>
      <w:r w:rsidR="00D558A1">
        <w:rPr>
          <w:i/>
          <w:sz w:val="22"/>
        </w:rPr>
        <w:t>2.1</w:t>
      </w:r>
      <w:r w:rsidR="00AF3078">
        <w:rPr>
          <w:i/>
          <w:sz w:val="22"/>
        </w:rPr>
        <w:t xml:space="preserve"> </w:t>
      </w:r>
      <w:r>
        <w:rPr>
          <w:i/>
          <w:sz w:val="22"/>
        </w:rPr>
        <w:t>Simbol</w:t>
      </w:r>
      <w:r>
        <w:rPr>
          <w:i/>
          <w:spacing w:val="-2"/>
          <w:sz w:val="22"/>
        </w:rPr>
        <w:t xml:space="preserve"> </w:t>
      </w:r>
      <w:r>
        <w:rPr>
          <w:i/>
          <w:sz w:val="22"/>
        </w:rPr>
        <w:t>Use</w:t>
      </w:r>
      <w:r w:rsidR="00D558A1">
        <w:rPr>
          <w:i/>
          <w:sz w:val="22"/>
        </w:rPr>
        <w:t xml:space="preserve"> C</w:t>
      </w:r>
      <w:r>
        <w:rPr>
          <w:i/>
          <w:sz w:val="22"/>
        </w:rPr>
        <w:t>ase</w:t>
      </w:r>
      <w:r>
        <w:rPr>
          <w:i/>
          <w:spacing w:val="-2"/>
          <w:sz w:val="22"/>
        </w:rPr>
        <w:t xml:space="preserve"> </w:t>
      </w:r>
    </w:p>
    <w:tbl>
      <w:tblPr>
        <w:tblStyle w:val="TableGrid"/>
        <w:tblW w:w="0" w:type="auto"/>
        <w:tblLook w:val="04A0" w:firstRow="1" w:lastRow="0" w:firstColumn="1" w:lastColumn="0" w:noHBand="0" w:noVBand="1"/>
      </w:tblPr>
      <w:tblGrid>
        <w:gridCol w:w="2634"/>
        <w:gridCol w:w="2621"/>
        <w:gridCol w:w="2673"/>
      </w:tblGrid>
      <w:tr w:rsidR="00A43B2A" w14:paraId="102C4FDF" w14:textId="77777777" w:rsidTr="00A43B2A">
        <w:tc>
          <w:tcPr>
            <w:tcW w:w="2642" w:type="dxa"/>
          </w:tcPr>
          <w:p w14:paraId="1BAC3737" w14:textId="36353B89" w:rsidR="00A43B2A" w:rsidRPr="00A43B2A" w:rsidRDefault="00A43B2A" w:rsidP="00A43B2A">
            <w:pPr>
              <w:spacing w:before="4"/>
              <w:jc w:val="center"/>
              <w:rPr>
                <w:b/>
                <w:bCs/>
                <w:iCs/>
                <w:spacing w:val="-2"/>
                <w:sz w:val="22"/>
              </w:rPr>
            </w:pPr>
            <w:r>
              <w:rPr>
                <w:b/>
                <w:bCs/>
                <w:iCs/>
                <w:spacing w:val="-2"/>
                <w:sz w:val="22"/>
              </w:rPr>
              <w:t xml:space="preserve">Simbol </w:t>
            </w:r>
          </w:p>
        </w:tc>
        <w:tc>
          <w:tcPr>
            <w:tcW w:w="2643" w:type="dxa"/>
          </w:tcPr>
          <w:p w14:paraId="38CEFB71" w14:textId="38FFF7A9" w:rsidR="00A43B2A" w:rsidRPr="00A43B2A" w:rsidRDefault="00A43B2A" w:rsidP="00A43B2A">
            <w:pPr>
              <w:spacing w:before="4"/>
              <w:jc w:val="center"/>
              <w:rPr>
                <w:b/>
                <w:bCs/>
                <w:iCs/>
                <w:spacing w:val="-2"/>
                <w:sz w:val="22"/>
              </w:rPr>
            </w:pPr>
            <w:r>
              <w:rPr>
                <w:b/>
                <w:bCs/>
                <w:iCs/>
                <w:spacing w:val="-2"/>
                <w:sz w:val="22"/>
              </w:rPr>
              <w:t>Nama</w:t>
            </w:r>
          </w:p>
        </w:tc>
        <w:tc>
          <w:tcPr>
            <w:tcW w:w="2643" w:type="dxa"/>
          </w:tcPr>
          <w:p w14:paraId="7790FC4F" w14:textId="32B36812" w:rsidR="00A43B2A" w:rsidRPr="00A43B2A" w:rsidRDefault="00A43B2A" w:rsidP="00A43B2A">
            <w:pPr>
              <w:spacing w:before="4"/>
              <w:jc w:val="center"/>
              <w:rPr>
                <w:b/>
                <w:bCs/>
                <w:iCs/>
                <w:spacing w:val="-2"/>
                <w:sz w:val="22"/>
              </w:rPr>
            </w:pPr>
            <w:r>
              <w:rPr>
                <w:b/>
                <w:bCs/>
                <w:iCs/>
                <w:spacing w:val="-2"/>
                <w:sz w:val="22"/>
              </w:rPr>
              <w:t xml:space="preserve">Keterangan </w:t>
            </w:r>
          </w:p>
        </w:tc>
      </w:tr>
      <w:tr w:rsidR="00A43B2A" w14:paraId="18729EC5" w14:textId="77777777" w:rsidTr="00A43B2A">
        <w:tc>
          <w:tcPr>
            <w:tcW w:w="2642" w:type="dxa"/>
          </w:tcPr>
          <w:p w14:paraId="0F00EA84" w14:textId="0C57E624" w:rsidR="00A43B2A" w:rsidRDefault="00A43B2A" w:rsidP="00A43B2A">
            <w:pPr>
              <w:spacing w:before="4"/>
              <w:rPr>
                <w:i/>
                <w:spacing w:val="-2"/>
                <w:sz w:val="22"/>
              </w:rPr>
            </w:pPr>
            <w:r>
              <w:rPr>
                <w:noProof/>
                <w:sz w:val="20"/>
              </w:rPr>
              <w:lastRenderedPageBreak/>
              <w:drawing>
                <wp:anchor distT="0" distB="0" distL="114300" distR="114300" simplePos="0" relativeHeight="251661312" behindDoc="0" locked="0" layoutInCell="1" allowOverlap="1" wp14:anchorId="2324A642" wp14:editId="0A57462B">
                  <wp:simplePos x="0" y="0"/>
                  <wp:positionH relativeFrom="column">
                    <wp:posOffset>633108</wp:posOffset>
                  </wp:positionH>
                  <wp:positionV relativeFrom="paragraph">
                    <wp:posOffset>117695</wp:posOffset>
                  </wp:positionV>
                  <wp:extent cx="226060" cy="503555"/>
                  <wp:effectExtent l="0" t="0" r="2540" b="0"/>
                  <wp:wrapTopAndBottom/>
                  <wp:docPr id="1238162391"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26060" cy="503555"/>
                          </a:xfrm>
                          <a:prstGeom prst="rect">
                            <a:avLst/>
                          </a:prstGeom>
                        </pic:spPr>
                      </pic:pic>
                    </a:graphicData>
                  </a:graphic>
                </wp:anchor>
              </w:drawing>
            </w:r>
          </w:p>
        </w:tc>
        <w:tc>
          <w:tcPr>
            <w:tcW w:w="2643" w:type="dxa"/>
          </w:tcPr>
          <w:p w14:paraId="31318EE3" w14:textId="000D0586" w:rsidR="00A43B2A" w:rsidRPr="00A43B2A" w:rsidRDefault="00A43B2A" w:rsidP="00A43B2A">
            <w:pPr>
              <w:spacing w:before="4"/>
              <w:rPr>
                <w:iCs/>
                <w:spacing w:val="-2"/>
                <w:sz w:val="22"/>
              </w:rPr>
            </w:pPr>
            <w:r w:rsidRPr="00A43B2A">
              <w:rPr>
                <w:iCs/>
                <w:spacing w:val="-2"/>
                <w:sz w:val="22"/>
              </w:rPr>
              <w:t xml:space="preserve">Actor </w:t>
            </w:r>
          </w:p>
        </w:tc>
        <w:tc>
          <w:tcPr>
            <w:tcW w:w="2643" w:type="dxa"/>
          </w:tcPr>
          <w:p w14:paraId="55437880" w14:textId="0328024F" w:rsidR="00A43B2A" w:rsidRDefault="00A43B2A" w:rsidP="00A43B2A">
            <w:pPr>
              <w:spacing w:before="4"/>
              <w:rPr>
                <w:i/>
                <w:spacing w:val="-2"/>
                <w:sz w:val="22"/>
              </w:rPr>
            </w:pPr>
            <w:r>
              <w:t>Mewakili peran orang, sistem yang lain, atau alat ketika berkomunikasi</w:t>
            </w:r>
            <w:r>
              <w:rPr>
                <w:spacing w:val="40"/>
              </w:rPr>
              <w:t xml:space="preserve"> </w:t>
            </w:r>
            <w:r>
              <w:t>dengan usecase.</w:t>
            </w:r>
          </w:p>
        </w:tc>
      </w:tr>
      <w:tr w:rsidR="00A43B2A" w14:paraId="079A9A71" w14:textId="77777777" w:rsidTr="00A43B2A">
        <w:tc>
          <w:tcPr>
            <w:tcW w:w="2642" w:type="dxa"/>
          </w:tcPr>
          <w:p w14:paraId="00419DFF" w14:textId="62BFA0C6" w:rsidR="00A43B2A" w:rsidRDefault="00A43B2A" w:rsidP="00A43B2A">
            <w:pPr>
              <w:spacing w:before="4"/>
              <w:rPr>
                <w:i/>
                <w:spacing w:val="-2"/>
                <w:sz w:val="22"/>
              </w:rPr>
            </w:pPr>
            <w:r>
              <w:rPr>
                <w:noProof/>
                <w:sz w:val="20"/>
              </w:rPr>
              <mc:AlternateContent>
                <mc:Choice Requires="wpg">
                  <w:drawing>
                    <wp:anchor distT="0" distB="0" distL="114300" distR="114300" simplePos="0" relativeHeight="251662336" behindDoc="0" locked="0" layoutInCell="1" allowOverlap="1" wp14:anchorId="6C87BFD7" wp14:editId="3909AD11">
                      <wp:simplePos x="0" y="0"/>
                      <wp:positionH relativeFrom="column">
                        <wp:posOffset>344340</wp:posOffset>
                      </wp:positionH>
                      <wp:positionV relativeFrom="paragraph">
                        <wp:posOffset>124517</wp:posOffset>
                      </wp:positionV>
                      <wp:extent cx="883285" cy="299720"/>
                      <wp:effectExtent l="0" t="0" r="12065" b="5080"/>
                      <wp:wrapTopAndBottom/>
                      <wp:docPr id="1338080287" name="Group 133808028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83285" cy="299720"/>
                                <a:chOff x="0" y="0"/>
                                <a:chExt cx="883285" cy="299720"/>
                              </a:xfrm>
                            </wpg:grpSpPr>
                            <wps:wsp>
                              <wps:cNvPr id="1280606107" name="Graphic 4"/>
                              <wps:cNvSpPr/>
                              <wps:spPr>
                                <a:xfrm>
                                  <a:off x="12700" y="12700"/>
                                  <a:ext cx="857885" cy="274320"/>
                                </a:xfrm>
                                <a:custGeom>
                                  <a:avLst/>
                                  <a:gdLst/>
                                  <a:ahLst/>
                                  <a:cxnLst/>
                                  <a:rect l="l" t="t" r="r" b="b"/>
                                  <a:pathLst>
                                    <a:path w="857885" h="274320">
                                      <a:moveTo>
                                        <a:pt x="0" y="137159"/>
                                      </a:moveTo>
                                      <a:lnTo>
                                        <a:pt x="21865" y="93829"/>
                                      </a:lnTo>
                                      <a:lnTo>
                                        <a:pt x="82751" y="56180"/>
                                      </a:lnTo>
                                      <a:lnTo>
                                        <a:pt x="125618" y="40195"/>
                                      </a:lnTo>
                                      <a:lnTo>
                                        <a:pt x="175592" y="26481"/>
                                      </a:lnTo>
                                      <a:lnTo>
                                        <a:pt x="231788" y="15320"/>
                                      </a:lnTo>
                                      <a:lnTo>
                                        <a:pt x="293323" y="6998"/>
                                      </a:lnTo>
                                      <a:lnTo>
                                        <a:pt x="359314" y="1796"/>
                                      </a:lnTo>
                                      <a:lnTo>
                                        <a:pt x="428879" y="0"/>
                                      </a:lnTo>
                                      <a:lnTo>
                                        <a:pt x="498477" y="1796"/>
                                      </a:lnTo>
                                      <a:lnTo>
                                        <a:pt x="564496" y="6998"/>
                                      </a:lnTo>
                                      <a:lnTo>
                                        <a:pt x="626053" y="15320"/>
                                      </a:lnTo>
                                      <a:lnTo>
                                        <a:pt x="682265" y="26481"/>
                                      </a:lnTo>
                                      <a:lnTo>
                                        <a:pt x="732250" y="40195"/>
                                      </a:lnTo>
                                      <a:lnTo>
                                        <a:pt x="775125" y="56180"/>
                                      </a:lnTo>
                                      <a:lnTo>
                                        <a:pt x="810009" y="74153"/>
                                      </a:lnTo>
                                      <a:lnTo>
                                        <a:pt x="852271" y="114926"/>
                                      </a:lnTo>
                                      <a:lnTo>
                                        <a:pt x="857885" y="137159"/>
                                      </a:lnTo>
                                      <a:lnTo>
                                        <a:pt x="852271" y="159393"/>
                                      </a:lnTo>
                                      <a:lnTo>
                                        <a:pt x="810009" y="200166"/>
                                      </a:lnTo>
                                      <a:lnTo>
                                        <a:pt x="775125" y="218139"/>
                                      </a:lnTo>
                                      <a:lnTo>
                                        <a:pt x="732250" y="234124"/>
                                      </a:lnTo>
                                      <a:lnTo>
                                        <a:pt x="682265" y="247838"/>
                                      </a:lnTo>
                                      <a:lnTo>
                                        <a:pt x="626053" y="258999"/>
                                      </a:lnTo>
                                      <a:lnTo>
                                        <a:pt x="564496" y="267321"/>
                                      </a:lnTo>
                                      <a:lnTo>
                                        <a:pt x="498477" y="272523"/>
                                      </a:lnTo>
                                      <a:lnTo>
                                        <a:pt x="428879" y="274319"/>
                                      </a:lnTo>
                                      <a:lnTo>
                                        <a:pt x="359314" y="272523"/>
                                      </a:lnTo>
                                      <a:lnTo>
                                        <a:pt x="293323" y="267321"/>
                                      </a:lnTo>
                                      <a:lnTo>
                                        <a:pt x="231788" y="258999"/>
                                      </a:lnTo>
                                      <a:lnTo>
                                        <a:pt x="175592" y="247838"/>
                                      </a:lnTo>
                                      <a:lnTo>
                                        <a:pt x="125618" y="234124"/>
                                      </a:lnTo>
                                      <a:lnTo>
                                        <a:pt x="82751" y="218139"/>
                                      </a:lnTo>
                                      <a:lnTo>
                                        <a:pt x="47872" y="200166"/>
                                      </a:lnTo>
                                      <a:lnTo>
                                        <a:pt x="5613" y="159393"/>
                                      </a:lnTo>
                                      <a:lnTo>
                                        <a:pt x="0" y="137159"/>
                                      </a:lnTo>
                                      <a:close/>
                                    </a:path>
                                  </a:pathLst>
                                </a:custGeom>
                                <a:ln w="25400">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40F97522" id="Group 1338080287" o:spid="_x0000_s1026" style="position:absolute;margin-left:27.1pt;margin-top:9.8pt;width:69.55pt;height:23.6pt;z-index:251662336" coordsize="8832,29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">
                      <v:shape id="Graphic 4" o:spid="_x0000_s1027" style="position:absolute;left:127;top:127;width:8578;height:2743;visibility:visible;mso-wrap-style:square;v-text-anchor:top" coordsize="857885,274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" path="m,137159l21865,93829,82751,56180,125618,40195,175592,26481,231788,15320,293323,6998,359314,1796,428879,r69598,1796l564496,6998r61557,8322l682265,26481r49985,13714l775125,56180r34884,17973l852271,114926r5614,22233l852271,159393r-42262,40773l775125,218139r-42875,15985l682265,247838r-56212,11161l564496,267321r-66019,5202l428879,274319r-69565,-1796l293323,267321r-61535,-8322l175592,247838,125618,234124,82751,218139,47872,200166,5613,159393,,137159xe" filled="f" strokeweight="2pt">
                        <v:path arrowok="t"/>
                      </v:shape>
                      <w10:wrap type="topAndBottom"/>
                    </v:group>
                  </w:pict>
                </mc:Fallback>
              </mc:AlternateContent>
            </w:r>
          </w:p>
        </w:tc>
        <w:tc>
          <w:tcPr>
            <w:tcW w:w="2643" w:type="dxa"/>
          </w:tcPr>
          <w:p w14:paraId="7056FC7A" w14:textId="59CD4E51" w:rsidR="00A43B2A" w:rsidRPr="00A43B2A" w:rsidRDefault="00A43B2A" w:rsidP="00A43B2A">
            <w:pPr>
              <w:spacing w:before="4"/>
              <w:rPr>
                <w:iCs/>
                <w:spacing w:val="-2"/>
                <w:sz w:val="22"/>
              </w:rPr>
            </w:pPr>
            <w:r>
              <w:rPr>
                <w:iCs/>
                <w:spacing w:val="-2"/>
                <w:sz w:val="22"/>
              </w:rPr>
              <w:t xml:space="preserve">Usecase </w:t>
            </w:r>
          </w:p>
        </w:tc>
        <w:tc>
          <w:tcPr>
            <w:tcW w:w="2643" w:type="dxa"/>
          </w:tcPr>
          <w:p w14:paraId="5420C10B" w14:textId="30ED38F0" w:rsidR="00A43B2A" w:rsidRDefault="00A43B2A" w:rsidP="00A43B2A">
            <w:pPr>
              <w:spacing w:before="4"/>
              <w:rPr>
                <w:i/>
                <w:spacing w:val="-2"/>
                <w:sz w:val="22"/>
              </w:rPr>
            </w:pPr>
            <w:r>
              <w:rPr>
                <w:spacing w:val="-2"/>
              </w:rPr>
              <w:t>Abstraksi dari</w:t>
            </w:r>
            <w:r>
              <w:rPr>
                <w:spacing w:val="-4"/>
              </w:rPr>
              <w:t xml:space="preserve"> penghubung </w:t>
            </w:r>
            <w:r>
              <w:t>antara aktor dengan usecase.</w:t>
            </w:r>
          </w:p>
        </w:tc>
      </w:tr>
      <w:tr w:rsidR="00A43B2A" w14:paraId="4C4D879A" w14:textId="77777777" w:rsidTr="00A43B2A">
        <w:tc>
          <w:tcPr>
            <w:tcW w:w="2642" w:type="dxa"/>
          </w:tcPr>
          <w:p w14:paraId="5123938D" w14:textId="47417AA3" w:rsidR="00A43B2A" w:rsidRDefault="00A43B2A" w:rsidP="00A43B2A">
            <w:pPr>
              <w:spacing w:before="4"/>
              <w:rPr>
                <w:i/>
                <w:spacing w:val="-2"/>
                <w:sz w:val="22"/>
              </w:rPr>
            </w:pPr>
            <w:r>
              <w:rPr>
                <w:noProof/>
              </w:rPr>
              <mc:AlternateContent>
                <mc:Choice Requires="wps">
                  <w:drawing>
                    <wp:anchor distT="0" distB="0" distL="114300" distR="114300" simplePos="0" relativeHeight="251664384" behindDoc="0" locked="0" layoutInCell="1" allowOverlap="1" wp14:anchorId="6A5411D2" wp14:editId="360A936F">
                      <wp:simplePos x="0" y="0"/>
                      <wp:positionH relativeFrom="column">
                        <wp:posOffset>253491</wp:posOffset>
                      </wp:positionH>
                      <wp:positionV relativeFrom="paragraph">
                        <wp:posOffset>249712</wp:posOffset>
                      </wp:positionV>
                      <wp:extent cx="1013433" cy="76124"/>
                      <wp:effectExtent l="0" t="0" r="0" b="635"/>
                      <wp:wrapTopAndBottom/>
                      <wp:docPr id="7" name="Graphic 7"/>
                      <wp:cNvGraphicFramePr/>
                      <a:graphic xmlns:a="http://schemas.openxmlformats.org/drawingml/2006/main">
                        <a:graphicData uri="http://schemas.microsoft.com/office/word/2010/wordprocessingShape">
                          <wps:wsp>
                            <wps:cNvSpPr/>
                            <wps:spPr>
                              <a:xfrm>
                                <a:off x="0" y="0"/>
                                <a:ext cx="1013433" cy="76124"/>
                              </a:xfrm>
                              <a:custGeom>
                                <a:avLst/>
                                <a:gdLst/>
                                <a:ahLst/>
                                <a:cxnLst/>
                                <a:rect l="l" t="t" r="r" b="b"/>
                                <a:pathLst>
                                  <a:path w="1013460" h="76200">
                                    <a:moveTo>
                                      <a:pt x="937259" y="0"/>
                                    </a:moveTo>
                                    <a:lnTo>
                                      <a:pt x="937259" y="76200"/>
                                    </a:lnTo>
                                    <a:lnTo>
                                      <a:pt x="988059" y="50800"/>
                                    </a:lnTo>
                                    <a:lnTo>
                                      <a:pt x="949959" y="50800"/>
                                    </a:lnTo>
                                    <a:lnTo>
                                      <a:pt x="949959" y="25400"/>
                                    </a:lnTo>
                                    <a:lnTo>
                                      <a:pt x="988059" y="25400"/>
                                    </a:lnTo>
                                    <a:lnTo>
                                      <a:pt x="937259" y="0"/>
                                    </a:lnTo>
                                    <a:close/>
                                  </a:path>
                                  <a:path w="1013460" h="76200">
                                    <a:moveTo>
                                      <a:pt x="937259" y="25400"/>
                                    </a:moveTo>
                                    <a:lnTo>
                                      <a:pt x="0" y="25400"/>
                                    </a:lnTo>
                                    <a:lnTo>
                                      <a:pt x="0" y="50800"/>
                                    </a:lnTo>
                                    <a:lnTo>
                                      <a:pt x="937259" y="50800"/>
                                    </a:lnTo>
                                    <a:lnTo>
                                      <a:pt x="937259" y="25400"/>
                                    </a:lnTo>
                                    <a:close/>
                                  </a:path>
                                  <a:path w="1013460" h="76200">
                                    <a:moveTo>
                                      <a:pt x="988059" y="25400"/>
                                    </a:moveTo>
                                    <a:lnTo>
                                      <a:pt x="949959" y="25400"/>
                                    </a:lnTo>
                                    <a:lnTo>
                                      <a:pt x="949959" y="50800"/>
                                    </a:lnTo>
                                    <a:lnTo>
                                      <a:pt x="988059" y="50800"/>
                                    </a:lnTo>
                                    <a:lnTo>
                                      <a:pt x="1013459" y="38100"/>
                                    </a:lnTo>
                                    <a:lnTo>
                                      <a:pt x="988059" y="2540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64FAD518" id="Graphic 7" o:spid="_x0000_s1026" style="position:absolute;margin-left:19.95pt;margin-top:19.65pt;width:79.8pt;height:6pt;z-index:251664384;visibility:visible;mso-wrap-style:square;mso-wrap-distance-left:9pt;mso-wrap-distance-top:0;mso-wrap-distance-right:9pt;mso-wrap-distance-bottom:0;mso-position-horizontal:absolute;mso-position-horizontal-relative:text;mso-position-vertical:absolute;mso-position-vertical-relative:text;v-text-anchor:top" coordsize="1013460,76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" path="m937259,r,76200l988059,50800r-38100,l949959,25400r38100,l937259,xem937259,25400l,25400,,50800r937259,l937259,25400xem988059,25400r-38100,l949959,50800r38100,l1013459,38100,988059,25400xe" fillcolor="black" stroked="f">
                      <v:path arrowok="t"/>
                      <w10:wrap type="topAndBottom"/>
                    </v:shape>
                  </w:pict>
                </mc:Fallback>
              </mc:AlternateContent>
            </w:r>
          </w:p>
        </w:tc>
        <w:tc>
          <w:tcPr>
            <w:tcW w:w="2643" w:type="dxa"/>
          </w:tcPr>
          <w:p w14:paraId="5CE07265" w14:textId="2E4D5351" w:rsidR="00A43B2A" w:rsidRPr="00A43B2A" w:rsidRDefault="00A43B2A" w:rsidP="00A43B2A">
            <w:pPr>
              <w:spacing w:before="4"/>
              <w:rPr>
                <w:iCs/>
                <w:spacing w:val="-2"/>
                <w:sz w:val="22"/>
              </w:rPr>
            </w:pPr>
            <w:r w:rsidRPr="00A43B2A">
              <w:rPr>
                <w:iCs/>
                <w:spacing w:val="-2"/>
                <w:sz w:val="22"/>
              </w:rPr>
              <w:t>Association</w:t>
            </w:r>
          </w:p>
        </w:tc>
        <w:tc>
          <w:tcPr>
            <w:tcW w:w="2643" w:type="dxa"/>
          </w:tcPr>
          <w:p w14:paraId="2991754B" w14:textId="5012FE29" w:rsidR="00A43B2A" w:rsidRPr="00A43B2A" w:rsidRDefault="00A43B2A" w:rsidP="00A43B2A">
            <w:pPr>
              <w:pStyle w:val="TableParagraph"/>
              <w:spacing w:line="259" w:lineRule="auto"/>
              <w:jc w:val="both"/>
              <w:rPr>
                <w:sz w:val="24"/>
              </w:rPr>
            </w:pPr>
            <w:r>
              <w:rPr>
                <w:sz w:val="24"/>
              </w:rPr>
              <w:t>Menunjukkan</w:t>
            </w:r>
            <w:r>
              <w:rPr>
                <w:spacing w:val="76"/>
                <w:sz w:val="24"/>
              </w:rPr>
              <w:t xml:space="preserve"> </w:t>
            </w:r>
            <w:r>
              <w:rPr>
                <w:sz w:val="24"/>
              </w:rPr>
              <w:t>spesialisasi</w:t>
            </w:r>
            <w:r>
              <w:rPr>
                <w:spacing w:val="78"/>
                <w:sz w:val="24"/>
              </w:rPr>
              <w:t xml:space="preserve"> </w:t>
            </w:r>
            <w:r>
              <w:rPr>
                <w:sz w:val="24"/>
              </w:rPr>
              <w:t>aktor untuk</w:t>
            </w:r>
            <w:r>
              <w:rPr>
                <w:spacing w:val="-8"/>
                <w:sz w:val="24"/>
              </w:rPr>
              <w:t xml:space="preserve"> </w:t>
            </w:r>
            <w:r>
              <w:rPr>
                <w:sz w:val="24"/>
              </w:rPr>
              <w:t>dapat</w:t>
            </w:r>
            <w:r>
              <w:rPr>
                <w:spacing w:val="-7"/>
                <w:sz w:val="24"/>
              </w:rPr>
              <w:t xml:space="preserve"> </w:t>
            </w:r>
            <w:r>
              <w:rPr>
                <w:sz w:val="24"/>
              </w:rPr>
              <w:t>berpartisipasi</w:t>
            </w:r>
            <w:r>
              <w:rPr>
                <w:spacing w:val="-7"/>
                <w:sz w:val="24"/>
              </w:rPr>
              <w:t xml:space="preserve"> </w:t>
            </w:r>
            <w:r>
              <w:rPr>
                <w:spacing w:val="-2"/>
                <w:sz w:val="24"/>
              </w:rPr>
              <w:t>dengan usecase.</w:t>
            </w:r>
          </w:p>
        </w:tc>
      </w:tr>
      <w:tr w:rsidR="00A43B2A" w14:paraId="0F653D7C" w14:textId="77777777" w:rsidTr="00A43B2A">
        <w:tc>
          <w:tcPr>
            <w:tcW w:w="2642" w:type="dxa"/>
          </w:tcPr>
          <w:p w14:paraId="5557F21D" w14:textId="24E13F6D" w:rsidR="00A43B2A" w:rsidRDefault="00A43B2A" w:rsidP="00A43B2A">
            <w:pPr>
              <w:spacing w:before="4"/>
              <w:rPr>
                <w:i/>
                <w:spacing w:val="-2"/>
                <w:sz w:val="22"/>
              </w:rPr>
            </w:pPr>
            <w:r>
              <w:rPr>
                <w:noProof/>
                <w:position w:val="-1"/>
                <w:sz w:val="12"/>
              </w:rPr>
              <mc:AlternateContent>
                <mc:Choice Requires="wpg">
                  <w:drawing>
                    <wp:anchor distT="0" distB="0" distL="114300" distR="114300" simplePos="0" relativeHeight="251665408" behindDoc="0" locked="0" layoutInCell="1" allowOverlap="1" wp14:anchorId="395ECFB2" wp14:editId="1F795995">
                      <wp:simplePos x="0" y="0"/>
                      <wp:positionH relativeFrom="column">
                        <wp:posOffset>289076</wp:posOffset>
                      </wp:positionH>
                      <wp:positionV relativeFrom="paragraph">
                        <wp:posOffset>328937</wp:posOffset>
                      </wp:positionV>
                      <wp:extent cx="956310" cy="76200"/>
                      <wp:effectExtent l="0" t="0" r="0" b="0"/>
                      <wp:wrapTopAndBottom/>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956310" cy="76200"/>
                                <a:chOff x="0" y="0"/>
                                <a:chExt cx="956310" cy="76200"/>
                              </a:xfrm>
                            </wpg:grpSpPr>
                            <wps:wsp>
                              <wps:cNvPr id="9" name="Graphic 9"/>
                              <wps:cNvSpPr/>
                              <wps:spPr>
                                <a:xfrm>
                                  <a:off x="0" y="0"/>
                                  <a:ext cx="956310" cy="76200"/>
                                </a:xfrm>
                                <a:custGeom>
                                  <a:avLst/>
                                  <a:gdLst/>
                                  <a:ahLst/>
                                  <a:cxnLst/>
                                  <a:rect l="l" t="t" r="r" b="b"/>
                                  <a:pathLst>
                                    <a:path w="956310" h="76200">
                                      <a:moveTo>
                                        <a:pt x="19050" y="28575"/>
                                      </a:moveTo>
                                      <a:lnTo>
                                        <a:pt x="0" y="28575"/>
                                      </a:lnTo>
                                      <a:lnTo>
                                        <a:pt x="0" y="47625"/>
                                      </a:lnTo>
                                      <a:lnTo>
                                        <a:pt x="19050" y="47625"/>
                                      </a:lnTo>
                                      <a:lnTo>
                                        <a:pt x="19050" y="28575"/>
                                      </a:lnTo>
                                      <a:close/>
                                    </a:path>
                                    <a:path w="956310" h="76200">
                                      <a:moveTo>
                                        <a:pt x="57150" y="28575"/>
                                      </a:moveTo>
                                      <a:lnTo>
                                        <a:pt x="38100" y="28575"/>
                                      </a:lnTo>
                                      <a:lnTo>
                                        <a:pt x="38100" y="47625"/>
                                      </a:lnTo>
                                      <a:lnTo>
                                        <a:pt x="57150" y="47625"/>
                                      </a:lnTo>
                                      <a:lnTo>
                                        <a:pt x="57150" y="28575"/>
                                      </a:lnTo>
                                      <a:close/>
                                    </a:path>
                                    <a:path w="956310" h="76200">
                                      <a:moveTo>
                                        <a:pt x="95250" y="28575"/>
                                      </a:moveTo>
                                      <a:lnTo>
                                        <a:pt x="76200" y="28575"/>
                                      </a:lnTo>
                                      <a:lnTo>
                                        <a:pt x="76200" y="47625"/>
                                      </a:lnTo>
                                      <a:lnTo>
                                        <a:pt x="95250" y="47625"/>
                                      </a:lnTo>
                                      <a:lnTo>
                                        <a:pt x="95250" y="28575"/>
                                      </a:lnTo>
                                      <a:close/>
                                    </a:path>
                                    <a:path w="956310" h="76200">
                                      <a:moveTo>
                                        <a:pt x="133350" y="28575"/>
                                      </a:moveTo>
                                      <a:lnTo>
                                        <a:pt x="114300" y="28575"/>
                                      </a:lnTo>
                                      <a:lnTo>
                                        <a:pt x="114300" y="47625"/>
                                      </a:lnTo>
                                      <a:lnTo>
                                        <a:pt x="133350" y="47625"/>
                                      </a:lnTo>
                                      <a:lnTo>
                                        <a:pt x="133350" y="28575"/>
                                      </a:lnTo>
                                      <a:close/>
                                    </a:path>
                                    <a:path w="956310" h="76200">
                                      <a:moveTo>
                                        <a:pt x="171450" y="28575"/>
                                      </a:moveTo>
                                      <a:lnTo>
                                        <a:pt x="152400" y="28575"/>
                                      </a:lnTo>
                                      <a:lnTo>
                                        <a:pt x="152400" y="47625"/>
                                      </a:lnTo>
                                      <a:lnTo>
                                        <a:pt x="171450" y="47625"/>
                                      </a:lnTo>
                                      <a:lnTo>
                                        <a:pt x="171450" y="28575"/>
                                      </a:lnTo>
                                      <a:close/>
                                    </a:path>
                                    <a:path w="956310" h="76200">
                                      <a:moveTo>
                                        <a:pt x="209550" y="28575"/>
                                      </a:moveTo>
                                      <a:lnTo>
                                        <a:pt x="190500" y="28575"/>
                                      </a:lnTo>
                                      <a:lnTo>
                                        <a:pt x="190500" y="47625"/>
                                      </a:lnTo>
                                      <a:lnTo>
                                        <a:pt x="209550" y="47625"/>
                                      </a:lnTo>
                                      <a:lnTo>
                                        <a:pt x="209550" y="28575"/>
                                      </a:lnTo>
                                      <a:close/>
                                    </a:path>
                                    <a:path w="956310" h="76200">
                                      <a:moveTo>
                                        <a:pt x="247650" y="28575"/>
                                      </a:moveTo>
                                      <a:lnTo>
                                        <a:pt x="228600" y="28575"/>
                                      </a:lnTo>
                                      <a:lnTo>
                                        <a:pt x="228600" y="47625"/>
                                      </a:lnTo>
                                      <a:lnTo>
                                        <a:pt x="247650" y="47625"/>
                                      </a:lnTo>
                                      <a:lnTo>
                                        <a:pt x="247650" y="28575"/>
                                      </a:lnTo>
                                      <a:close/>
                                    </a:path>
                                    <a:path w="956310" h="76200">
                                      <a:moveTo>
                                        <a:pt x="285750" y="28575"/>
                                      </a:moveTo>
                                      <a:lnTo>
                                        <a:pt x="266700" y="28575"/>
                                      </a:lnTo>
                                      <a:lnTo>
                                        <a:pt x="266700" y="47625"/>
                                      </a:lnTo>
                                      <a:lnTo>
                                        <a:pt x="285750" y="47625"/>
                                      </a:lnTo>
                                      <a:lnTo>
                                        <a:pt x="285750" y="28575"/>
                                      </a:lnTo>
                                      <a:close/>
                                    </a:path>
                                    <a:path w="956310" h="76200">
                                      <a:moveTo>
                                        <a:pt x="323850" y="28575"/>
                                      </a:moveTo>
                                      <a:lnTo>
                                        <a:pt x="304800" y="28575"/>
                                      </a:lnTo>
                                      <a:lnTo>
                                        <a:pt x="304800" y="47625"/>
                                      </a:lnTo>
                                      <a:lnTo>
                                        <a:pt x="323850" y="47625"/>
                                      </a:lnTo>
                                      <a:lnTo>
                                        <a:pt x="323850" y="28575"/>
                                      </a:lnTo>
                                      <a:close/>
                                    </a:path>
                                    <a:path w="956310" h="76200">
                                      <a:moveTo>
                                        <a:pt x="361950" y="28575"/>
                                      </a:moveTo>
                                      <a:lnTo>
                                        <a:pt x="342900" y="28575"/>
                                      </a:lnTo>
                                      <a:lnTo>
                                        <a:pt x="342900" y="47625"/>
                                      </a:lnTo>
                                      <a:lnTo>
                                        <a:pt x="361950" y="47625"/>
                                      </a:lnTo>
                                      <a:lnTo>
                                        <a:pt x="361950" y="28575"/>
                                      </a:lnTo>
                                      <a:close/>
                                    </a:path>
                                    <a:path w="956310" h="76200">
                                      <a:moveTo>
                                        <a:pt x="400050" y="28575"/>
                                      </a:moveTo>
                                      <a:lnTo>
                                        <a:pt x="381000" y="28575"/>
                                      </a:lnTo>
                                      <a:lnTo>
                                        <a:pt x="381000" y="47625"/>
                                      </a:lnTo>
                                      <a:lnTo>
                                        <a:pt x="400050" y="47625"/>
                                      </a:lnTo>
                                      <a:lnTo>
                                        <a:pt x="400050" y="28575"/>
                                      </a:lnTo>
                                      <a:close/>
                                    </a:path>
                                    <a:path w="956310" h="76200">
                                      <a:moveTo>
                                        <a:pt x="438150" y="28575"/>
                                      </a:moveTo>
                                      <a:lnTo>
                                        <a:pt x="419100" y="28575"/>
                                      </a:lnTo>
                                      <a:lnTo>
                                        <a:pt x="419100" y="47625"/>
                                      </a:lnTo>
                                      <a:lnTo>
                                        <a:pt x="438150" y="47625"/>
                                      </a:lnTo>
                                      <a:lnTo>
                                        <a:pt x="438150" y="28575"/>
                                      </a:lnTo>
                                      <a:close/>
                                    </a:path>
                                    <a:path w="956310" h="76200">
                                      <a:moveTo>
                                        <a:pt x="476250" y="28575"/>
                                      </a:moveTo>
                                      <a:lnTo>
                                        <a:pt x="457200" y="28575"/>
                                      </a:lnTo>
                                      <a:lnTo>
                                        <a:pt x="457200" y="47625"/>
                                      </a:lnTo>
                                      <a:lnTo>
                                        <a:pt x="476250" y="47625"/>
                                      </a:lnTo>
                                      <a:lnTo>
                                        <a:pt x="476250" y="28575"/>
                                      </a:lnTo>
                                      <a:close/>
                                    </a:path>
                                    <a:path w="956310" h="76200">
                                      <a:moveTo>
                                        <a:pt x="514350" y="28575"/>
                                      </a:moveTo>
                                      <a:lnTo>
                                        <a:pt x="495300" y="28575"/>
                                      </a:lnTo>
                                      <a:lnTo>
                                        <a:pt x="495300" y="47625"/>
                                      </a:lnTo>
                                      <a:lnTo>
                                        <a:pt x="514350" y="47625"/>
                                      </a:lnTo>
                                      <a:lnTo>
                                        <a:pt x="514350" y="28575"/>
                                      </a:lnTo>
                                      <a:close/>
                                    </a:path>
                                    <a:path w="956310" h="76200">
                                      <a:moveTo>
                                        <a:pt x="552450" y="28575"/>
                                      </a:moveTo>
                                      <a:lnTo>
                                        <a:pt x="533400" y="28575"/>
                                      </a:lnTo>
                                      <a:lnTo>
                                        <a:pt x="533400" y="47625"/>
                                      </a:lnTo>
                                      <a:lnTo>
                                        <a:pt x="552450" y="47625"/>
                                      </a:lnTo>
                                      <a:lnTo>
                                        <a:pt x="552450" y="28575"/>
                                      </a:lnTo>
                                      <a:close/>
                                    </a:path>
                                    <a:path w="956310" h="76200">
                                      <a:moveTo>
                                        <a:pt x="590550" y="28575"/>
                                      </a:moveTo>
                                      <a:lnTo>
                                        <a:pt x="571500" y="28575"/>
                                      </a:lnTo>
                                      <a:lnTo>
                                        <a:pt x="571500" y="47625"/>
                                      </a:lnTo>
                                      <a:lnTo>
                                        <a:pt x="590550" y="47625"/>
                                      </a:lnTo>
                                      <a:lnTo>
                                        <a:pt x="590550" y="28575"/>
                                      </a:lnTo>
                                      <a:close/>
                                    </a:path>
                                    <a:path w="956310" h="76200">
                                      <a:moveTo>
                                        <a:pt x="628650" y="28575"/>
                                      </a:moveTo>
                                      <a:lnTo>
                                        <a:pt x="609600" y="28575"/>
                                      </a:lnTo>
                                      <a:lnTo>
                                        <a:pt x="609600" y="47625"/>
                                      </a:lnTo>
                                      <a:lnTo>
                                        <a:pt x="628650" y="47625"/>
                                      </a:lnTo>
                                      <a:lnTo>
                                        <a:pt x="628650" y="28575"/>
                                      </a:lnTo>
                                      <a:close/>
                                    </a:path>
                                    <a:path w="956310" h="76200">
                                      <a:moveTo>
                                        <a:pt x="666750" y="28575"/>
                                      </a:moveTo>
                                      <a:lnTo>
                                        <a:pt x="647700" y="28575"/>
                                      </a:lnTo>
                                      <a:lnTo>
                                        <a:pt x="647700" y="47625"/>
                                      </a:lnTo>
                                      <a:lnTo>
                                        <a:pt x="666750" y="47625"/>
                                      </a:lnTo>
                                      <a:lnTo>
                                        <a:pt x="666750" y="28575"/>
                                      </a:lnTo>
                                      <a:close/>
                                    </a:path>
                                    <a:path w="956310" h="76200">
                                      <a:moveTo>
                                        <a:pt x="704850" y="28575"/>
                                      </a:moveTo>
                                      <a:lnTo>
                                        <a:pt x="685800" y="28575"/>
                                      </a:lnTo>
                                      <a:lnTo>
                                        <a:pt x="685800" y="47625"/>
                                      </a:lnTo>
                                      <a:lnTo>
                                        <a:pt x="704850" y="47625"/>
                                      </a:lnTo>
                                      <a:lnTo>
                                        <a:pt x="704850" y="28575"/>
                                      </a:lnTo>
                                      <a:close/>
                                    </a:path>
                                    <a:path w="956310" h="76200">
                                      <a:moveTo>
                                        <a:pt x="742950" y="28575"/>
                                      </a:moveTo>
                                      <a:lnTo>
                                        <a:pt x="723900" y="28575"/>
                                      </a:lnTo>
                                      <a:lnTo>
                                        <a:pt x="723900" y="47625"/>
                                      </a:lnTo>
                                      <a:lnTo>
                                        <a:pt x="742950" y="47625"/>
                                      </a:lnTo>
                                      <a:lnTo>
                                        <a:pt x="742950" y="28575"/>
                                      </a:lnTo>
                                      <a:close/>
                                    </a:path>
                                    <a:path w="956310" h="76200">
                                      <a:moveTo>
                                        <a:pt x="781050" y="28575"/>
                                      </a:moveTo>
                                      <a:lnTo>
                                        <a:pt x="762000" y="28575"/>
                                      </a:lnTo>
                                      <a:lnTo>
                                        <a:pt x="762000" y="47625"/>
                                      </a:lnTo>
                                      <a:lnTo>
                                        <a:pt x="781050" y="47625"/>
                                      </a:lnTo>
                                      <a:lnTo>
                                        <a:pt x="781050" y="28575"/>
                                      </a:lnTo>
                                      <a:close/>
                                    </a:path>
                                    <a:path w="956310" h="76200">
                                      <a:moveTo>
                                        <a:pt x="819150" y="28575"/>
                                      </a:moveTo>
                                      <a:lnTo>
                                        <a:pt x="800100" y="28575"/>
                                      </a:lnTo>
                                      <a:lnTo>
                                        <a:pt x="800100" y="47625"/>
                                      </a:lnTo>
                                      <a:lnTo>
                                        <a:pt x="819150" y="47625"/>
                                      </a:lnTo>
                                      <a:lnTo>
                                        <a:pt x="819150" y="28575"/>
                                      </a:lnTo>
                                      <a:close/>
                                    </a:path>
                                    <a:path w="956310" h="76200">
                                      <a:moveTo>
                                        <a:pt x="857250" y="28575"/>
                                      </a:moveTo>
                                      <a:lnTo>
                                        <a:pt x="838200" y="28575"/>
                                      </a:lnTo>
                                      <a:lnTo>
                                        <a:pt x="838200" y="47625"/>
                                      </a:lnTo>
                                      <a:lnTo>
                                        <a:pt x="857250" y="47625"/>
                                      </a:lnTo>
                                      <a:lnTo>
                                        <a:pt x="857250" y="28575"/>
                                      </a:lnTo>
                                      <a:close/>
                                    </a:path>
                                    <a:path w="956310" h="76200">
                                      <a:moveTo>
                                        <a:pt x="880110" y="0"/>
                                      </a:moveTo>
                                      <a:lnTo>
                                        <a:pt x="880110" y="76200"/>
                                      </a:lnTo>
                                      <a:lnTo>
                                        <a:pt x="937260" y="47625"/>
                                      </a:lnTo>
                                      <a:lnTo>
                                        <a:pt x="892810" y="47625"/>
                                      </a:lnTo>
                                      <a:lnTo>
                                        <a:pt x="892810" y="28575"/>
                                      </a:lnTo>
                                      <a:lnTo>
                                        <a:pt x="937260" y="28575"/>
                                      </a:lnTo>
                                      <a:lnTo>
                                        <a:pt x="880110" y="0"/>
                                      </a:lnTo>
                                      <a:close/>
                                    </a:path>
                                    <a:path w="956310" h="76200">
                                      <a:moveTo>
                                        <a:pt x="880110" y="28575"/>
                                      </a:moveTo>
                                      <a:lnTo>
                                        <a:pt x="876300" y="28575"/>
                                      </a:lnTo>
                                      <a:lnTo>
                                        <a:pt x="876300" y="47625"/>
                                      </a:lnTo>
                                      <a:lnTo>
                                        <a:pt x="880110" y="47625"/>
                                      </a:lnTo>
                                      <a:lnTo>
                                        <a:pt x="880110" y="28575"/>
                                      </a:lnTo>
                                      <a:close/>
                                    </a:path>
                                    <a:path w="956310" h="76200">
                                      <a:moveTo>
                                        <a:pt x="937260" y="28575"/>
                                      </a:moveTo>
                                      <a:lnTo>
                                        <a:pt x="892810" y="28575"/>
                                      </a:lnTo>
                                      <a:lnTo>
                                        <a:pt x="892810" y="47625"/>
                                      </a:lnTo>
                                      <a:lnTo>
                                        <a:pt x="937260" y="47625"/>
                                      </a:lnTo>
                                      <a:lnTo>
                                        <a:pt x="956310" y="38100"/>
                                      </a:lnTo>
                                      <a:lnTo>
                                        <a:pt x="937260" y="28575"/>
                                      </a:lnTo>
                                      <a:close/>
                                    </a:path>
                                  </a:pathLst>
                                </a:custGeom>
                                <a:solidFill>
                                  <a:srgbClr val="000000"/>
                                </a:solidFill>
                              </wps:spPr>
                              <wps:bodyPr wrap="square" lIns="0" tIns="0" rIns="0" bIns="0" rtlCol="0">
                                <a:prstTxWarp prst="textNoShape">
                                  <a:avLst/>
                                </a:prstTxWarp>
                                <a:noAutofit/>
                              </wps:bodyPr>
                            </wps:wsp>
                          </wpg:wgp>
                        </a:graphicData>
                      </a:graphic>
                    </wp:anchor>
                  </w:drawing>
                </mc:Choice>
                <mc:Fallback>
                  <w:pict>
                    <v:group w14:anchorId="260B5412" id="Group 8" o:spid="_x0000_s1026" style="position:absolute;margin-left:22.75pt;margin-top:25.9pt;width:75.3pt;height:6pt;z-index:251665408" coordsize="9563,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">
                      <v:shape id="Graphic 9" o:spid="_x0000_s1027" style="position:absolute;width:9563;height:762;visibility:visible;mso-wrap-style:square;v-text-anchor:top" coordsize="95631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" path="m19050,28575l,28575,,47625r19050,l19050,28575xem57150,28575r-19050,l38100,47625r19050,l57150,28575xem95250,28575r-19050,l76200,47625r19050,l95250,28575xem133350,28575r-19050,l114300,47625r19050,l133350,28575xem171450,28575r-19050,l152400,47625r19050,l171450,28575xem209550,28575r-19050,l190500,47625r19050,l209550,28575xem247650,28575r-19050,l228600,47625r19050,l247650,28575xem285750,28575r-19050,l266700,47625r19050,l285750,28575xem323850,28575r-19050,l304800,47625r19050,l323850,28575xem361950,28575r-19050,l342900,47625r19050,l361950,28575xem400050,28575r-19050,l381000,47625r19050,l400050,28575xem438150,28575r-19050,l419100,47625r19050,l438150,28575xem476250,28575r-19050,l457200,47625r19050,l476250,28575xem514350,28575r-19050,l495300,47625r19050,l514350,28575xem552450,28575r-19050,l533400,47625r19050,l552450,28575xem590550,28575r-19050,l571500,47625r19050,l590550,28575xem628650,28575r-19050,l609600,47625r19050,l628650,28575xem666750,28575r-19050,l647700,47625r19050,l666750,28575xem704850,28575r-19050,l685800,47625r19050,l704850,28575xem742950,28575r-19050,l723900,47625r19050,l742950,28575xem781050,28575r-19050,l762000,47625r19050,l781050,28575xem819150,28575r-19050,l800100,47625r19050,l819150,28575xem857250,28575r-19050,l838200,47625r19050,l857250,28575xem880110,r,76200l937260,47625r-44450,l892810,28575r44450,l880110,xem880110,28575r-3810,l876300,47625r3810,l880110,28575xem937260,28575r-44450,l892810,47625r44450,l956310,38100,937260,28575xe" fillcolor="black" stroked="f">
                        <v:path arrowok="t"/>
                      </v:shape>
                      <w10:wrap type="topAndBottom"/>
                    </v:group>
                  </w:pict>
                </mc:Fallback>
              </mc:AlternateContent>
            </w:r>
          </w:p>
        </w:tc>
        <w:tc>
          <w:tcPr>
            <w:tcW w:w="2643" w:type="dxa"/>
          </w:tcPr>
          <w:p w14:paraId="29F03434" w14:textId="20B99C8B" w:rsidR="00A43B2A" w:rsidRPr="00A43B2A" w:rsidRDefault="00A43B2A" w:rsidP="00A43B2A">
            <w:pPr>
              <w:spacing w:before="4"/>
              <w:rPr>
                <w:iCs/>
                <w:spacing w:val="-2"/>
                <w:sz w:val="22"/>
              </w:rPr>
            </w:pPr>
            <w:r w:rsidRPr="00A43B2A">
              <w:rPr>
                <w:iCs/>
                <w:spacing w:val="-2"/>
                <w:sz w:val="22"/>
              </w:rPr>
              <w:t xml:space="preserve">Generalisasi </w:t>
            </w:r>
          </w:p>
        </w:tc>
        <w:tc>
          <w:tcPr>
            <w:tcW w:w="2643" w:type="dxa"/>
          </w:tcPr>
          <w:p w14:paraId="7F0F776B" w14:textId="2F552146" w:rsidR="00A43B2A" w:rsidRPr="00A43B2A" w:rsidRDefault="00A43B2A" w:rsidP="00A43B2A">
            <w:pPr>
              <w:pStyle w:val="TableParagraph"/>
              <w:tabs>
                <w:tab w:val="left" w:pos="1670"/>
              </w:tabs>
              <w:spacing w:before="6" w:line="244" w:lineRule="auto"/>
              <w:ind w:right="1138"/>
              <w:jc w:val="both"/>
              <w:rPr>
                <w:sz w:val="24"/>
              </w:rPr>
            </w:pPr>
            <w:r>
              <w:rPr>
                <w:spacing w:val="-2"/>
                <w:sz w:val="24"/>
              </w:rPr>
              <w:t>Menunjukkan bahwa suatu usecase Include seluruhnya merupakan fungsionalitas dari usecase lainnya.</w:t>
            </w:r>
          </w:p>
        </w:tc>
      </w:tr>
      <w:tr w:rsidR="00A43B2A" w14:paraId="0046CF05" w14:textId="77777777" w:rsidTr="00A43B2A">
        <w:tc>
          <w:tcPr>
            <w:tcW w:w="2642" w:type="dxa"/>
          </w:tcPr>
          <w:p w14:paraId="7C083E50" w14:textId="463D5609" w:rsidR="00A43B2A" w:rsidRDefault="00A43B2A" w:rsidP="00A43B2A">
            <w:pPr>
              <w:pStyle w:val="TableParagraph"/>
              <w:spacing w:before="1"/>
              <w:ind w:left="648"/>
              <w:rPr>
                <w:sz w:val="24"/>
              </w:rPr>
            </w:pPr>
            <w:r>
              <w:rPr>
                <w:noProof/>
                <w:position w:val="-1"/>
                <w:sz w:val="11"/>
              </w:rPr>
              <w:drawing>
                <wp:anchor distT="0" distB="0" distL="114300" distR="114300" simplePos="0" relativeHeight="251666432" behindDoc="0" locked="0" layoutInCell="1" allowOverlap="1" wp14:anchorId="4C18C027" wp14:editId="28DEBCA8">
                  <wp:simplePos x="0" y="0"/>
                  <wp:positionH relativeFrom="column">
                    <wp:posOffset>148982</wp:posOffset>
                  </wp:positionH>
                  <wp:positionV relativeFrom="paragraph">
                    <wp:posOffset>297400</wp:posOffset>
                  </wp:positionV>
                  <wp:extent cx="1103823" cy="75437"/>
                  <wp:effectExtent l="0" t="0" r="1270" b="1270"/>
                  <wp:wrapTopAndBottom/>
                  <wp:docPr id="10" name="Imag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103823" cy="75437"/>
                          </a:xfrm>
                          <a:prstGeom prst="rect">
                            <a:avLst/>
                          </a:prstGeom>
                        </pic:spPr>
                      </pic:pic>
                    </a:graphicData>
                  </a:graphic>
                </wp:anchor>
              </w:drawing>
            </w:r>
            <w:r>
              <w:rPr>
                <w:spacing w:val="-2"/>
                <w:sz w:val="24"/>
              </w:rPr>
              <w:t>&lt;&lt;Include&gt;&gt;</w:t>
            </w:r>
          </w:p>
          <w:p w14:paraId="39F46A08" w14:textId="1289A9A2" w:rsidR="00A43B2A" w:rsidRDefault="00A43B2A" w:rsidP="00A43B2A">
            <w:pPr>
              <w:spacing w:before="4"/>
              <w:rPr>
                <w:i/>
                <w:spacing w:val="-2"/>
                <w:sz w:val="22"/>
              </w:rPr>
            </w:pPr>
          </w:p>
        </w:tc>
        <w:tc>
          <w:tcPr>
            <w:tcW w:w="2643" w:type="dxa"/>
          </w:tcPr>
          <w:p w14:paraId="70948048" w14:textId="0D3A79D2" w:rsidR="00A43B2A" w:rsidRPr="00A43B2A" w:rsidRDefault="00A43B2A" w:rsidP="00A43B2A">
            <w:pPr>
              <w:spacing w:before="4"/>
              <w:rPr>
                <w:iCs/>
                <w:spacing w:val="-2"/>
                <w:sz w:val="22"/>
              </w:rPr>
            </w:pPr>
            <w:r w:rsidRPr="00A43B2A">
              <w:rPr>
                <w:iCs/>
                <w:spacing w:val="-2"/>
                <w:sz w:val="22"/>
              </w:rPr>
              <w:t xml:space="preserve">Include </w:t>
            </w:r>
          </w:p>
        </w:tc>
        <w:tc>
          <w:tcPr>
            <w:tcW w:w="2643" w:type="dxa"/>
          </w:tcPr>
          <w:p w14:paraId="0C0A4006" w14:textId="2B96A2D9" w:rsidR="00A43B2A" w:rsidRPr="00A43B2A" w:rsidRDefault="00A43B2A" w:rsidP="00A43B2A">
            <w:pPr>
              <w:spacing w:before="4"/>
              <w:rPr>
                <w:iCs/>
                <w:spacing w:val="-2"/>
                <w:sz w:val="22"/>
              </w:rPr>
            </w:pPr>
            <w:r>
              <w:rPr>
                <w:iCs/>
                <w:spacing w:val="-2"/>
                <w:sz w:val="22"/>
              </w:rPr>
              <w:t>Seluruhnya merupakan fungsionalitas dari usecase lainnya.</w:t>
            </w:r>
          </w:p>
        </w:tc>
      </w:tr>
      <w:tr w:rsidR="00A43B2A" w14:paraId="79AF099F" w14:textId="77777777" w:rsidTr="00A43B2A">
        <w:tc>
          <w:tcPr>
            <w:tcW w:w="2642" w:type="dxa"/>
          </w:tcPr>
          <w:p w14:paraId="111EDF1A" w14:textId="474AD81E" w:rsidR="00A43B2A" w:rsidRDefault="00A43B2A" w:rsidP="00A43B2A">
            <w:pPr>
              <w:pStyle w:val="TableParagraph"/>
              <w:spacing w:before="1"/>
              <w:ind w:left="648"/>
              <w:rPr>
                <w:sz w:val="24"/>
              </w:rPr>
            </w:pPr>
            <w:r>
              <w:rPr>
                <w:spacing w:val="-2"/>
                <w:sz w:val="24"/>
              </w:rPr>
              <w:t>&lt;&lt;extend&gt;&gt;</w:t>
            </w:r>
          </w:p>
          <w:p w14:paraId="3780A611" w14:textId="1D51E02D" w:rsidR="00A43B2A" w:rsidRDefault="00A43B2A" w:rsidP="00A43B2A">
            <w:pPr>
              <w:spacing w:before="4"/>
              <w:rPr>
                <w:i/>
                <w:spacing w:val="-2"/>
                <w:sz w:val="22"/>
              </w:rPr>
            </w:pPr>
            <w:r>
              <w:rPr>
                <w:noProof/>
                <w:position w:val="-1"/>
                <w:sz w:val="11"/>
              </w:rPr>
              <w:drawing>
                <wp:anchor distT="0" distB="0" distL="114300" distR="114300" simplePos="0" relativeHeight="251667456" behindDoc="0" locked="0" layoutInCell="1" allowOverlap="1" wp14:anchorId="16EA3210" wp14:editId="5FE2F04F">
                  <wp:simplePos x="0" y="0"/>
                  <wp:positionH relativeFrom="column">
                    <wp:posOffset>151446</wp:posOffset>
                  </wp:positionH>
                  <wp:positionV relativeFrom="paragraph">
                    <wp:posOffset>185515</wp:posOffset>
                  </wp:positionV>
                  <wp:extent cx="1103823" cy="75437"/>
                  <wp:effectExtent l="0" t="0" r="1270" b="1270"/>
                  <wp:wrapTopAndBottom/>
                  <wp:docPr id="11" name="Imag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Image 1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103823" cy="75437"/>
                          </a:xfrm>
                          <a:prstGeom prst="rect">
                            <a:avLst/>
                          </a:prstGeom>
                        </pic:spPr>
                      </pic:pic>
                    </a:graphicData>
                  </a:graphic>
                </wp:anchor>
              </w:drawing>
            </w:r>
          </w:p>
        </w:tc>
        <w:tc>
          <w:tcPr>
            <w:tcW w:w="2643" w:type="dxa"/>
          </w:tcPr>
          <w:p w14:paraId="5D6FBD4E" w14:textId="7447391F" w:rsidR="00A43B2A" w:rsidRPr="00A43B2A" w:rsidRDefault="00A43B2A" w:rsidP="00A43B2A">
            <w:pPr>
              <w:spacing w:before="4"/>
              <w:rPr>
                <w:iCs/>
                <w:spacing w:val="-2"/>
                <w:sz w:val="22"/>
              </w:rPr>
            </w:pPr>
            <w:r w:rsidRPr="00A43B2A">
              <w:rPr>
                <w:iCs/>
                <w:spacing w:val="-2"/>
                <w:sz w:val="22"/>
              </w:rPr>
              <w:t xml:space="preserve">Extend </w:t>
            </w:r>
          </w:p>
        </w:tc>
        <w:tc>
          <w:tcPr>
            <w:tcW w:w="2643" w:type="dxa"/>
          </w:tcPr>
          <w:p w14:paraId="22BE4D7A" w14:textId="0083A91C" w:rsidR="00A43B2A" w:rsidRPr="00A43B2A" w:rsidRDefault="00A43B2A" w:rsidP="00A43B2A">
            <w:pPr>
              <w:spacing w:before="4"/>
              <w:rPr>
                <w:iCs/>
                <w:spacing w:val="-2"/>
                <w:sz w:val="22"/>
              </w:rPr>
            </w:pPr>
            <w:r>
              <w:rPr>
                <w:iCs/>
                <w:spacing w:val="-2"/>
                <w:sz w:val="22"/>
              </w:rPr>
              <w:t>Merupakan tambahan fungsionalitas dari usecase lainnya jika suatu kondisi terpenuhi</w:t>
            </w:r>
          </w:p>
        </w:tc>
      </w:tr>
    </w:tbl>
    <w:p w14:paraId="4EBC5252" w14:textId="48FEC874" w:rsidR="00A43B2A" w:rsidRPr="00A43B2A" w:rsidRDefault="00A43B2A" w:rsidP="00A43B2A">
      <w:pPr>
        <w:spacing w:before="4"/>
        <w:jc w:val="center"/>
        <w:rPr>
          <w:i/>
          <w:spacing w:val="-2"/>
          <w:sz w:val="22"/>
        </w:rPr>
      </w:pPr>
      <w:r>
        <w:rPr>
          <w:i/>
          <w:spacing w:val="-2"/>
          <w:sz w:val="22"/>
        </w:rPr>
        <w:t>Sumber : (Fathi et al., 2023)</w:t>
      </w:r>
    </w:p>
    <w:p w14:paraId="47E1A94A" w14:textId="77777777" w:rsidR="00A43B2A" w:rsidRDefault="00A43B2A" w:rsidP="00A43B2A">
      <w:pPr>
        <w:pStyle w:val="ListParagraph"/>
      </w:pPr>
    </w:p>
    <w:p w14:paraId="268088BD" w14:textId="15BC6DD3" w:rsidR="00E8259B" w:rsidRDefault="00E8259B" w:rsidP="00E8259B">
      <w:pPr>
        <w:pStyle w:val="ListParagraph"/>
        <w:numPr>
          <w:ilvl w:val="0"/>
          <w:numId w:val="28"/>
        </w:numPr>
      </w:pPr>
      <w:r>
        <w:t>Activity</w:t>
      </w:r>
      <w:r w:rsidR="00690C21">
        <w:t xml:space="preserve"> Diagram</w:t>
      </w:r>
    </w:p>
    <w:p w14:paraId="0E4B2261" w14:textId="2A985CD3" w:rsidR="00E17F9A" w:rsidRDefault="00690C21" w:rsidP="00D558A1">
      <w:pPr>
        <w:pStyle w:val="ListParagraph"/>
      </w:pPr>
      <w:r>
        <w:t xml:space="preserve">Activity diagram merupakan diagram aktifitas yang dapar memodelkan proses yang terjadi pada sebuah sistem </w:t>
      </w:r>
      <w:r w:rsidR="00B24D2E">
        <w:fldChar w:fldCharType="begin" w:fldLock="1"/>
      </w:r>
      <w:r w:rsidR="00B24D2E">
        <w:instrText>ADDIN CSL_CITATION {"citationItems":[{"id":"ITEM-1","itemData":{"ISBN":"9786238852819","author":[{"dropping-particle":"","family":"Awalina","given":"E F L","non-dropping-particle":"","parse-names":false,"suffix":""},{"dropping-particle":"","family":"Rahayu","given":"W I","non-dropping-particle":"","parse-names":false,"suffix":""},{"dropping-particle":"","family":"Prianto","given":"C","non-dropping-particle":"","parse-names":false,"suffix":""}],"id":"ITEM-1","issued":{"date-parts":[["2023"]]},"publisher":"Penerbit Buku Pedia","title":"Penerapan Metode Least Cost Untuk Menentukan Biaya Minimum dan Jumlah Barang yang Dikirim Pada Aplikasi Transport Management System","type":"book"},"uris":["http://www.mendeley.com/documents/?uuid=86e99dae-0f77-4446-9b68-75d803298cfd"]}],"mendeley":{"formattedCitation":"(Awalina et al., 2023)","plainTextFormattedCitation":"(Awalina et al., 2023)","previouslyFormattedCitation":"(Awalina et al., 2023)"},"properties":{"noteIndex":0},"schema":"https://github.com/citation-style-language/schema/raw/master/csl-citation.json"}</w:instrText>
      </w:r>
      <w:r w:rsidR="00B24D2E">
        <w:fldChar w:fldCharType="separate"/>
      </w:r>
      <w:r w:rsidR="00B24D2E" w:rsidRPr="00B24D2E">
        <w:rPr>
          <w:noProof/>
        </w:rPr>
        <w:t>(Awalina et al., 2023)</w:t>
      </w:r>
      <w:r w:rsidR="00B24D2E">
        <w:fldChar w:fldCharType="end"/>
      </w:r>
      <w:r>
        <w:t>.</w:t>
      </w:r>
    </w:p>
    <w:p w14:paraId="73728B06" w14:textId="670922E4" w:rsidR="00E17F9A" w:rsidRDefault="00E17F9A" w:rsidP="008D6633">
      <w:pPr>
        <w:spacing w:before="4"/>
        <w:ind w:left="2160" w:firstLine="720"/>
        <w:rPr>
          <w:i/>
          <w:sz w:val="22"/>
        </w:rPr>
      </w:pPr>
      <w:r>
        <w:rPr>
          <w:i/>
          <w:sz w:val="22"/>
        </w:rPr>
        <w:t>Tabel</w:t>
      </w:r>
      <w:r w:rsidR="00D558A1">
        <w:rPr>
          <w:i/>
          <w:sz w:val="22"/>
        </w:rPr>
        <w:t xml:space="preserve"> </w:t>
      </w:r>
      <w:r w:rsidR="00D558A1">
        <w:rPr>
          <w:i/>
          <w:spacing w:val="-5"/>
          <w:sz w:val="22"/>
        </w:rPr>
        <w:t>2.</w:t>
      </w:r>
      <w:r w:rsidR="00AF3078">
        <w:rPr>
          <w:i/>
          <w:spacing w:val="-5"/>
          <w:sz w:val="22"/>
        </w:rPr>
        <w:t>2</w:t>
      </w:r>
      <w:r>
        <w:rPr>
          <w:i/>
          <w:spacing w:val="-3"/>
          <w:sz w:val="22"/>
        </w:rPr>
        <w:t xml:space="preserve"> </w:t>
      </w:r>
      <w:r>
        <w:rPr>
          <w:i/>
          <w:sz w:val="22"/>
        </w:rPr>
        <w:t>Simbol</w:t>
      </w:r>
      <w:r>
        <w:rPr>
          <w:i/>
          <w:spacing w:val="-2"/>
          <w:sz w:val="22"/>
        </w:rPr>
        <w:t xml:space="preserve"> </w:t>
      </w:r>
      <w:r w:rsidR="00D558A1">
        <w:rPr>
          <w:i/>
          <w:sz w:val="22"/>
        </w:rPr>
        <w:t>Diagram Aktivitas</w:t>
      </w:r>
    </w:p>
    <w:tbl>
      <w:tblPr>
        <w:tblStyle w:val="TableGrid"/>
        <w:tblW w:w="0" w:type="auto"/>
        <w:tblLook w:val="04A0" w:firstRow="1" w:lastRow="0" w:firstColumn="1" w:lastColumn="0" w:noHBand="0" w:noVBand="1"/>
      </w:tblPr>
      <w:tblGrid>
        <w:gridCol w:w="2642"/>
        <w:gridCol w:w="2643"/>
        <w:gridCol w:w="2643"/>
      </w:tblGrid>
      <w:tr w:rsidR="008D6633" w14:paraId="47D6E20B" w14:textId="77777777" w:rsidTr="008D6633">
        <w:tc>
          <w:tcPr>
            <w:tcW w:w="2642" w:type="dxa"/>
          </w:tcPr>
          <w:p w14:paraId="19C4A91D" w14:textId="1E5EFCB3" w:rsidR="008D6633" w:rsidRPr="008D6633" w:rsidRDefault="008D6633" w:rsidP="008D6633">
            <w:pPr>
              <w:spacing w:before="4"/>
              <w:jc w:val="center"/>
              <w:rPr>
                <w:iCs/>
                <w:spacing w:val="-2"/>
                <w:sz w:val="22"/>
              </w:rPr>
            </w:pPr>
            <w:r w:rsidRPr="008D6633">
              <w:rPr>
                <w:iCs/>
                <w:spacing w:val="-2"/>
                <w:sz w:val="22"/>
              </w:rPr>
              <w:t>Simbol</w:t>
            </w:r>
          </w:p>
        </w:tc>
        <w:tc>
          <w:tcPr>
            <w:tcW w:w="2643" w:type="dxa"/>
          </w:tcPr>
          <w:p w14:paraId="28988E9C" w14:textId="3D113233" w:rsidR="008D6633" w:rsidRPr="008D6633" w:rsidRDefault="008D6633" w:rsidP="008D6633">
            <w:pPr>
              <w:spacing w:before="4"/>
              <w:jc w:val="center"/>
              <w:rPr>
                <w:iCs/>
                <w:spacing w:val="-2"/>
                <w:sz w:val="22"/>
              </w:rPr>
            </w:pPr>
            <w:r w:rsidRPr="008D6633">
              <w:rPr>
                <w:iCs/>
                <w:spacing w:val="-2"/>
                <w:sz w:val="22"/>
              </w:rPr>
              <w:t>Nama</w:t>
            </w:r>
          </w:p>
        </w:tc>
        <w:tc>
          <w:tcPr>
            <w:tcW w:w="2643" w:type="dxa"/>
          </w:tcPr>
          <w:p w14:paraId="7FA3BEAD" w14:textId="57BF99D4" w:rsidR="008D6633" w:rsidRPr="008D6633" w:rsidRDefault="008D6633" w:rsidP="008D6633">
            <w:pPr>
              <w:spacing w:before="4"/>
              <w:jc w:val="center"/>
              <w:rPr>
                <w:iCs/>
                <w:spacing w:val="-2"/>
                <w:sz w:val="22"/>
              </w:rPr>
            </w:pPr>
            <w:r w:rsidRPr="008D6633">
              <w:rPr>
                <w:iCs/>
                <w:spacing w:val="-2"/>
                <w:sz w:val="22"/>
              </w:rPr>
              <w:t>Keterangan</w:t>
            </w:r>
          </w:p>
        </w:tc>
      </w:tr>
      <w:tr w:rsidR="008D6633" w14:paraId="021BFE8E" w14:textId="77777777" w:rsidTr="008D6633">
        <w:tc>
          <w:tcPr>
            <w:tcW w:w="2642" w:type="dxa"/>
          </w:tcPr>
          <w:p w14:paraId="19AA88C1" w14:textId="4757D6C1" w:rsidR="008D6633" w:rsidRPr="008D6633" w:rsidRDefault="008D6633" w:rsidP="008D6633">
            <w:pPr>
              <w:spacing w:before="4"/>
              <w:jc w:val="left"/>
              <w:rPr>
                <w:iCs/>
                <w:spacing w:val="-2"/>
                <w:sz w:val="22"/>
              </w:rPr>
            </w:pPr>
            <w:r>
              <w:rPr>
                <w:noProof/>
                <w:sz w:val="20"/>
              </w:rPr>
              <w:drawing>
                <wp:anchor distT="0" distB="0" distL="114300" distR="114300" simplePos="0" relativeHeight="251668480" behindDoc="0" locked="0" layoutInCell="1" allowOverlap="1" wp14:anchorId="0FD68441" wp14:editId="4A1CF1D7">
                  <wp:simplePos x="0" y="0"/>
                  <wp:positionH relativeFrom="column">
                    <wp:posOffset>632843</wp:posOffset>
                  </wp:positionH>
                  <wp:positionV relativeFrom="paragraph">
                    <wp:posOffset>146704</wp:posOffset>
                  </wp:positionV>
                  <wp:extent cx="285750" cy="285750"/>
                  <wp:effectExtent l="0" t="0" r="0" b="0"/>
                  <wp:wrapTopAndBottom/>
                  <wp:docPr id="18" name="Imag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Image 1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5750" cy="285750"/>
                          </a:xfrm>
                          <a:prstGeom prst="rect">
                            <a:avLst/>
                          </a:prstGeom>
                        </pic:spPr>
                      </pic:pic>
                    </a:graphicData>
                  </a:graphic>
                </wp:anchor>
              </w:drawing>
            </w:r>
          </w:p>
        </w:tc>
        <w:tc>
          <w:tcPr>
            <w:tcW w:w="2643" w:type="dxa"/>
          </w:tcPr>
          <w:p w14:paraId="3E4D15E7" w14:textId="5C29331D" w:rsidR="008D6633" w:rsidRPr="008D6633" w:rsidRDefault="008D6633" w:rsidP="008D6633">
            <w:pPr>
              <w:spacing w:before="4"/>
              <w:jc w:val="left"/>
              <w:rPr>
                <w:iCs/>
                <w:spacing w:val="-2"/>
                <w:sz w:val="22"/>
              </w:rPr>
            </w:pPr>
            <w:r w:rsidRPr="008D6633">
              <w:rPr>
                <w:iCs/>
                <w:spacing w:val="-2"/>
                <w:sz w:val="22"/>
              </w:rPr>
              <w:t>Status Awal</w:t>
            </w:r>
          </w:p>
        </w:tc>
        <w:tc>
          <w:tcPr>
            <w:tcW w:w="2643" w:type="dxa"/>
          </w:tcPr>
          <w:p w14:paraId="2E4E04D4" w14:textId="4CB3F817" w:rsidR="008D6633" w:rsidRPr="008D6633" w:rsidRDefault="008D6633" w:rsidP="008D6633">
            <w:pPr>
              <w:spacing w:before="4"/>
              <w:jc w:val="left"/>
              <w:rPr>
                <w:iCs/>
                <w:spacing w:val="-2"/>
                <w:sz w:val="22"/>
              </w:rPr>
            </w:pPr>
            <w:r w:rsidRPr="008D6633">
              <w:rPr>
                <w:iCs/>
                <w:spacing w:val="-2"/>
                <w:sz w:val="22"/>
              </w:rPr>
              <w:t>Menunjukkan awal dari sebuah diagram aktivitas</w:t>
            </w:r>
            <w:r>
              <w:rPr>
                <w:iCs/>
                <w:spacing w:val="-2"/>
                <w:sz w:val="22"/>
              </w:rPr>
              <w:t>.</w:t>
            </w:r>
          </w:p>
        </w:tc>
      </w:tr>
      <w:tr w:rsidR="008D6633" w14:paraId="74E3EFC6" w14:textId="77777777" w:rsidTr="008D6633">
        <w:tc>
          <w:tcPr>
            <w:tcW w:w="2642" w:type="dxa"/>
          </w:tcPr>
          <w:p w14:paraId="07013048" w14:textId="03045C02" w:rsidR="008D6633" w:rsidRPr="008D6633" w:rsidRDefault="008D6633" w:rsidP="008D6633">
            <w:pPr>
              <w:spacing w:before="4"/>
              <w:jc w:val="left"/>
              <w:rPr>
                <w:iCs/>
                <w:spacing w:val="-2"/>
                <w:sz w:val="22"/>
              </w:rPr>
            </w:pPr>
            <w:r>
              <w:rPr>
                <w:noProof/>
                <w:sz w:val="20"/>
              </w:rPr>
              <w:lastRenderedPageBreak/>
              <mc:AlternateContent>
                <mc:Choice Requires="wpg">
                  <w:drawing>
                    <wp:anchor distT="0" distB="0" distL="114300" distR="114300" simplePos="0" relativeHeight="251669504" behindDoc="0" locked="0" layoutInCell="1" allowOverlap="1" wp14:anchorId="594A6E26" wp14:editId="1EA48B7B">
                      <wp:simplePos x="0" y="0"/>
                      <wp:positionH relativeFrom="column">
                        <wp:posOffset>342428</wp:posOffset>
                      </wp:positionH>
                      <wp:positionV relativeFrom="paragraph">
                        <wp:posOffset>151130</wp:posOffset>
                      </wp:positionV>
                      <wp:extent cx="897255" cy="355600"/>
                      <wp:effectExtent l="0" t="0" r="0" b="6350"/>
                      <wp:wrapTopAndBottom/>
                      <wp:docPr id="19"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97255" cy="355600"/>
                                <a:chOff x="0" y="0"/>
                                <a:chExt cx="897255" cy="355600"/>
                              </a:xfrm>
                            </wpg:grpSpPr>
                            <wps:wsp>
                              <wps:cNvPr id="20" name="Graphic 20"/>
                              <wps:cNvSpPr/>
                              <wps:spPr>
                                <a:xfrm>
                                  <a:off x="12700" y="12700"/>
                                  <a:ext cx="871855" cy="330200"/>
                                </a:xfrm>
                                <a:custGeom>
                                  <a:avLst/>
                                  <a:gdLst/>
                                  <a:ahLst/>
                                  <a:cxnLst/>
                                  <a:rect l="l" t="t" r="r" b="b"/>
                                  <a:pathLst>
                                    <a:path w="871855" h="330200">
                                      <a:moveTo>
                                        <a:pt x="0" y="54991"/>
                                      </a:moveTo>
                                      <a:lnTo>
                                        <a:pt x="4323" y="33593"/>
                                      </a:lnTo>
                                      <a:lnTo>
                                        <a:pt x="16113" y="16113"/>
                                      </a:lnTo>
                                      <a:lnTo>
                                        <a:pt x="33593" y="4323"/>
                                      </a:lnTo>
                                      <a:lnTo>
                                        <a:pt x="54991" y="0"/>
                                      </a:lnTo>
                                      <a:lnTo>
                                        <a:pt x="816863" y="0"/>
                                      </a:lnTo>
                                      <a:lnTo>
                                        <a:pt x="838261" y="4323"/>
                                      </a:lnTo>
                                      <a:lnTo>
                                        <a:pt x="855741" y="16113"/>
                                      </a:lnTo>
                                      <a:lnTo>
                                        <a:pt x="867531" y="33593"/>
                                      </a:lnTo>
                                      <a:lnTo>
                                        <a:pt x="871855" y="54991"/>
                                      </a:lnTo>
                                      <a:lnTo>
                                        <a:pt x="871855" y="275082"/>
                                      </a:lnTo>
                                      <a:lnTo>
                                        <a:pt x="867531" y="296552"/>
                                      </a:lnTo>
                                      <a:lnTo>
                                        <a:pt x="855741" y="314071"/>
                                      </a:lnTo>
                                      <a:lnTo>
                                        <a:pt x="838261" y="325874"/>
                                      </a:lnTo>
                                      <a:lnTo>
                                        <a:pt x="816863" y="330200"/>
                                      </a:lnTo>
                                      <a:lnTo>
                                        <a:pt x="54991" y="330200"/>
                                      </a:lnTo>
                                      <a:lnTo>
                                        <a:pt x="33593" y="325874"/>
                                      </a:lnTo>
                                      <a:lnTo>
                                        <a:pt x="16113" y="314071"/>
                                      </a:lnTo>
                                      <a:lnTo>
                                        <a:pt x="4323" y="296552"/>
                                      </a:lnTo>
                                      <a:lnTo>
                                        <a:pt x="0" y="275082"/>
                                      </a:lnTo>
                                      <a:lnTo>
                                        <a:pt x="0" y="54991"/>
                                      </a:lnTo>
                                      <a:close/>
                                    </a:path>
                                  </a:pathLst>
                                </a:custGeom>
                                <a:ln w="25400">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469A3E8A" id="Group 19" o:spid="_x0000_s1026" style="position:absolute;margin-left:26.95pt;margin-top:11.9pt;width:70.65pt;height:28pt;z-index:251669504" coordsize="8972,35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">
                      <v:shape id="Graphic 20" o:spid="_x0000_s1027" style="position:absolute;left:127;top:127;width:8718;height:3302;visibility:visible;mso-wrap-style:square;v-text-anchor:top" coordsize="871855,330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" path="m,54991l4323,33593,16113,16113,33593,4323,54991,,816863,r21398,4323l855741,16113r11790,17480l871855,54991r,220091l867531,296552r-11790,17519l838261,325874r-21398,4326l54991,330200,33593,325874,16113,314071,4323,296552,,275082,,54991xe" filled="f" strokeweight="2pt">
                        <v:path arrowok="t"/>
                      </v:shape>
                      <w10:wrap type="topAndBottom"/>
                    </v:group>
                  </w:pict>
                </mc:Fallback>
              </mc:AlternateContent>
            </w:r>
          </w:p>
        </w:tc>
        <w:tc>
          <w:tcPr>
            <w:tcW w:w="2643" w:type="dxa"/>
          </w:tcPr>
          <w:p w14:paraId="53A5F174" w14:textId="15763436" w:rsidR="008D6633" w:rsidRPr="008D6633" w:rsidRDefault="008D6633" w:rsidP="008D6633">
            <w:pPr>
              <w:spacing w:before="4"/>
              <w:jc w:val="left"/>
              <w:rPr>
                <w:iCs/>
                <w:spacing w:val="-2"/>
                <w:sz w:val="22"/>
              </w:rPr>
            </w:pPr>
            <w:r w:rsidRPr="008D6633">
              <w:rPr>
                <w:iCs/>
                <w:spacing w:val="-2"/>
                <w:sz w:val="22"/>
              </w:rPr>
              <w:t xml:space="preserve">Aktivitas </w:t>
            </w:r>
          </w:p>
        </w:tc>
        <w:tc>
          <w:tcPr>
            <w:tcW w:w="2643" w:type="dxa"/>
          </w:tcPr>
          <w:p w14:paraId="202CE1EC" w14:textId="36A63ACE" w:rsidR="008D6633" w:rsidRPr="008D6633" w:rsidRDefault="008D6633" w:rsidP="008D6633">
            <w:pPr>
              <w:spacing w:before="4"/>
              <w:jc w:val="left"/>
              <w:rPr>
                <w:iCs/>
                <w:spacing w:val="-2"/>
                <w:sz w:val="22"/>
              </w:rPr>
            </w:pPr>
            <w:r w:rsidRPr="008D6633">
              <w:rPr>
                <w:iCs/>
                <w:spacing w:val="-2"/>
                <w:sz w:val="22"/>
              </w:rPr>
              <w:t>Menunjukkan aktivitas yang dilakukan sistem. Aktivitas biasanya diawali dengan kata kerja.</w:t>
            </w:r>
          </w:p>
        </w:tc>
      </w:tr>
      <w:tr w:rsidR="008D6633" w14:paraId="1E0D1BE1" w14:textId="77777777" w:rsidTr="008D6633">
        <w:tc>
          <w:tcPr>
            <w:tcW w:w="2642" w:type="dxa"/>
          </w:tcPr>
          <w:p w14:paraId="67728559" w14:textId="2F7AD40D" w:rsidR="008D6633" w:rsidRPr="008D6633" w:rsidRDefault="008D6633" w:rsidP="008D6633">
            <w:pPr>
              <w:spacing w:before="4"/>
              <w:jc w:val="left"/>
              <w:rPr>
                <w:iCs/>
                <w:spacing w:val="-2"/>
                <w:sz w:val="22"/>
              </w:rPr>
            </w:pPr>
            <w:r>
              <w:rPr>
                <w:noProof/>
                <w:sz w:val="20"/>
              </w:rPr>
              <w:drawing>
                <wp:anchor distT="0" distB="0" distL="114300" distR="114300" simplePos="0" relativeHeight="251670528" behindDoc="0" locked="0" layoutInCell="1" allowOverlap="1" wp14:anchorId="1625C16E" wp14:editId="00DB45AD">
                  <wp:simplePos x="0" y="0"/>
                  <wp:positionH relativeFrom="column">
                    <wp:posOffset>468793</wp:posOffset>
                  </wp:positionH>
                  <wp:positionV relativeFrom="paragraph">
                    <wp:posOffset>237490</wp:posOffset>
                  </wp:positionV>
                  <wp:extent cx="598667" cy="292036"/>
                  <wp:effectExtent l="0" t="0" r="0" b="0"/>
                  <wp:wrapTopAndBottom/>
                  <wp:docPr id="21" name="Imag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 name="Image 2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8667" cy="292036"/>
                          </a:xfrm>
                          <a:prstGeom prst="rect">
                            <a:avLst/>
                          </a:prstGeom>
                        </pic:spPr>
                      </pic:pic>
                    </a:graphicData>
                  </a:graphic>
                </wp:anchor>
              </w:drawing>
            </w:r>
          </w:p>
        </w:tc>
        <w:tc>
          <w:tcPr>
            <w:tcW w:w="2643" w:type="dxa"/>
          </w:tcPr>
          <w:p w14:paraId="2F72A271" w14:textId="0EE97539" w:rsidR="008D6633" w:rsidRPr="008D6633" w:rsidRDefault="008D6633" w:rsidP="008D6633">
            <w:pPr>
              <w:spacing w:before="4"/>
              <w:jc w:val="left"/>
              <w:rPr>
                <w:iCs/>
                <w:spacing w:val="-2"/>
                <w:sz w:val="22"/>
              </w:rPr>
            </w:pPr>
            <w:r w:rsidRPr="008D6633">
              <w:rPr>
                <w:iCs/>
                <w:spacing w:val="-2"/>
                <w:sz w:val="22"/>
              </w:rPr>
              <w:t>Percabangan/Decision</w:t>
            </w:r>
          </w:p>
        </w:tc>
        <w:tc>
          <w:tcPr>
            <w:tcW w:w="2643" w:type="dxa"/>
          </w:tcPr>
          <w:p w14:paraId="2F76884F" w14:textId="77777777" w:rsidR="008D6633" w:rsidRPr="008D6633" w:rsidRDefault="008D6633" w:rsidP="008D6633">
            <w:pPr>
              <w:spacing w:before="4"/>
              <w:jc w:val="left"/>
              <w:rPr>
                <w:iCs/>
                <w:spacing w:val="-2"/>
                <w:sz w:val="22"/>
              </w:rPr>
            </w:pPr>
            <w:r w:rsidRPr="008D6633">
              <w:rPr>
                <w:iCs/>
                <w:spacing w:val="-2"/>
                <w:sz w:val="22"/>
              </w:rPr>
              <w:t>Menunjukkan percabangan dalam alur aktivitas, di mana terdapat pilihan aktivitas yang</w:t>
            </w:r>
          </w:p>
          <w:p w14:paraId="5BCE8D3C" w14:textId="71580C8D" w:rsidR="008D6633" w:rsidRPr="008D6633" w:rsidRDefault="008D6633" w:rsidP="008D6633">
            <w:pPr>
              <w:spacing w:before="4"/>
              <w:jc w:val="left"/>
              <w:rPr>
                <w:iCs/>
                <w:spacing w:val="-2"/>
                <w:sz w:val="22"/>
              </w:rPr>
            </w:pPr>
            <w:r w:rsidRPr="008D6633">
              <w:rPr>
                <w:iCs/>
                <w:spacing w:val="-2"/>
                <w:sz w:val="22"/>
              </w:rPr>
              <w:t>lebih dari satu.</w:t>
            </w:r>
          </w:p>
        </w:tc>
      </w:tr>
      <w:tr w:rsidR="008D6633" w14:paraId="7AD189FD" w14:textId="77777777" w:rsidTr="008D6633">
        <w:tc>
          <w:tcPr>
            <w:tcW w:w="2642" w:type="dxa"/>
          </w:tcPr>
          <w:p w14:paraId="77F33B7C" w14:textId="580E4439" w:rsidR="008D6633" w:rsidRPr="008D6633" w:rsidRDefault="008D6633" w:rsidP="008D6633">
            <w:pPr>
              <w:spacing w:before="4"/>
              <w:jc w:val="left"/>
              <w:rPr>
                <w:iCs/>
                <w:spacing w:val="-2"/>
                <w:sz w:val="22"/>
              </w:rPr>
            </w:pPr>
            <w:r>
              <w:rPr>
                <w:noProof/>
                <w:position w:val="-2"/>
                <w:sz w:val="13"/>
              </w:rPr>
              <mc:AlternateContent>
                <mc:Choice Requires="wpg">
                  <w:drawing>
                    <wp:anchor distT="0" distB="0" distL="114300" distR="114300" simplePos="0" relativeHeight="251671552" behindDoc="0" locked="0" layoutInCell="1" allowOverlap="1" wp14:anchorId="365C33A2" wp14:editId="1F409745">
                      <wp:simplePos x="0" y="0"/>
                      <wp:positionH relativeFrom="column">
                        <wp:posOffset>107478</wp:posOffset>
                      </wp:positionH>
                      <wp:positionV relativeFrom="paragraph">
                        <wp:posOffset>327660</wp:posOffset>
                      </wp:positionV>
                      <wp:extent cx="1253490" cy="87630"/>
                      <wp:effectExtent l="0" t="0" r="3810" b="7620"/>
                      <wp:wrapTopAndBottom/>
                      <wp:docPr id="22"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253490" cy="87630"/>
                                <a:chOff x="0" y="0"/>
                                <a:chExt cx="1253490" cy="87630"/>
                              </a:xfrm>
                            </wpg:grpSpPr>
                            <pic:pic xmlns:pic="http://schemas.openxmlformats.org/drawingml/2006/picture">
                              <pic:nvPicPr>
                                <pic:cNvPr id="23" name="Image 23"/>
                                <pic:cNvPicPr/>
                              </pic:nvPicPr>
                              <pic:blipFill>
                                <a:blip r:embed="rId24" cstate="print"/>
                                <a:stretch>
                                  <a:fillRect/>
                                </a:stretch>
                              </pic:blipFill>
                              <pic:spPr>
                                <a:xfrm>
                                  <a:off x="0" y="0"/>
                                  <a:ext cx="1252985" cy="87630"/>
                                </a:xfrm>
                                <a:prstGeom prst="rect">
                                  <a:avLst/>
                                </a:prstGeom>
                              </pic:spPr>
                            </pic:pic>
                            <wps:wsp>
                              <wps:cNvPr id="24" name="Graphic 24"/>
                              <wps:cNvSpPr/>
                              <wps:spPr>
                                <a:xfrm>
                                  <a:off x="33592" y="26288"/>
                                  <a:ext cx="1195705" cy="1270"/>
                                </a:xfrm>
                                <a:custGeom>
                                  <a:avLst/>
                                  <a:gdLst/>
                                  <a:ahLst/>
                                  <a:cxnLst/>
                                  <a:rect l="l" t="t" r="r" b="b"/>
                                  <a:pathLst>
                                    <a:path w="1195705">
                                      <a:moveTo>
                                        <a:pt x="0" y="0"/>
                                      </a:moveTo>
                                      <a:lnTo>
                                        <a:pt x="1195704" y="0"/>
                                      </a:lnTo>
                                    </a:path>
                                  </a:pathLst>
                                </a:custGeom>
                                <a:ln w="25400">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337477AB" id="Group 22" o:spid="_x0000_s1026" style="position:absolute;margin-left:8.45pt;margin-top:25.8pt;width:98.7pt;height:6.9pt;z-index:251671552" coordsize="12534,8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23" o:spid="_x0000_s1027" type="#_x0000_t75" style="position:absolute;width:12529;height:8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">
                        <v:imagedata r:id="rId25" o:title=""/>
                      </v:shape>
                      <v:shape id="Graphic 24" o:spid="_x0000_s1028" style="position:absolute;left:335;top:262;width:11957;height:13;visibility:visible;mso-wrap-style:square;v-text-anchor:top" coordsize="119570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" path="m,l1195704,e" filled="f" strokeweight="2pt">
                        <v:path arrowok="t"/>
                      </v:shape>
                      <w10:wrap type="topAndBottom"/>
                    </v:group>
                  </w:pict>
                </mc:Fallback>
              </mc:AlternateContent>
            </w:r>
          </w:p>
        </w:tc>
        <w:tc>
          <w:tcPr>
            <w:tcW w:w="2643" w:type="dxa"/>
          </w:tcPr>
          <w:p w14:paraId="493DFF74" w14:textId="4B9A2B1D" w:rsidR="008D6633" w:rsidRPr="008D6633" w:rsidRDefault="008D6633" w:rsidP="008D6633">
            <w:pPr>
              <w:spacing w:before="4"/>
              <w:jc w:val="left"/>
              <w:rPr>
                <w:iCs/>
                <w:spacing w:val="-2"/>
                <w:sz w:val="22"/>
              </w:rPr>
            </w:pPr>
            <w:r w:rsidRPr="008D6633">
              <w:rPr>
                <w:iCs/>
                <w:spacing w:val="-2"/>
                <w:sz w:val="22"/>
              </w:rPr>
              <w:t>Penggabungan/Join</w:t>
            </w:r>
          </w:p>
        </w:tc>
        <w:tc>
          <w:tcPr>
            <w:tcW w:w="2643" w:type="dxa"/>
          </w:tcPr>
          <w:p w14:paraId="6A7DE545" w14:textId="2CF92B2F" w:rsidR="008D6633" w:rsidRPr="008D6633" w:rsidRDefault="008D6633" w:rsidP="008D6633">
            <w:pPr>
              <w:spacing w:before="4"/>
              <w:jc w:val="left"/>
              <w:rPr>
                <w:iCs/>
                <w:spacing w:val="-2"/>
                <w:sz w:val="22"/>
              </w:rPr>
            </w:pPr>
            <w:r w:rsidRPr="008D6633">
              <w:rPr>
                <w:iCs/>
                <w:spacing w:val="-2"/>
                <w:sz w:val="22"/>
              </w:rPr>
              <w:t>Menunjukkan penggabungan dalam alur aktivitas, di mana beberapa aktivitas digabungkan menjadi satu.</w:t>
            </w:r>
          </w:p>
        </w:tc>
      </w:tr>
      <w:tr w:rsidR="008D6633" w14:paraId="5D121568" w14:textId="77777777" w:rsidTr="008D6633">
        <w:tc>
          <w:tcPr>
            <w:tcW w:w="2642" w:type="dxa"/>
          </w:tcPr>
          <w:p w14:paraId="53A7ADC3" w14:textId="37FC09FE" w:rsidR="008D6633" w:rsidRPr="008D6633" w:rsidRDefault="008D6633" w:rsidP="008D6633">
            <w:pPr>
              <w:spacing w:before="4"/>
              <w:jc w:val="center"/>
              <w:rPr>
                <w:iCs/>
                <w:spacing w:val="-2"/>
                <w:sz w:val="22"/>
              </w:rPr>
            </w:pPr>
            <w:r>
              <w:rPr>
                <w:noProof/>
                <w:sz w:val="20"/>
              </w:rPr>
              <w:drawing>
                <wp:anchor distT="0" distB="0" distL="114300" distR="114300" simplePos="0" relativeHeight="251672576" behindDoc="0" locked="0" layoutInCell="1" allowOverlap="1" wp14:anchorId="5B18352E" wp14:editId="398A5122">
                  <wp:simplePos x="0" y="0"/>
                  <wp:positionH relativeFrom="column">
                    <wp:posOffset>597227</wp:posOffset>
                  </wp:positionH>
                  <wp:positionV relativeFrom="paragraph">
                    <wp:posOffset>56225</wp:posOffset>
                  </wp:positionV>
                  <wp:extent cx="384770" cy="380904"/>
                  <wp:effectExtent l="0" t="0" r="0" b="635"/>
                  <wp:wrapTopAndBottom/>
                  <wp:docPr id="25" name="Imag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5" name="Image 25"/>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4770" cy="380904"/>
                          </a:xfrm>
                          <a:prstGeom prst="rect">
                            <a:avLst/>
                          </a:prstGeom>
                        </pic:spPr>
                      </pic:pic>
                    </a:graphicData>
                  </a:graphic>
                </wp:anchor>
              </w:drawing>
            </w:r>
          </w:p>
        </w:tc>
        <w:tc>
          <w:tcPr>
            <w:tcW w:w="2643" w:type="dxa"/>
          </w:tcPr>
          <w:p w14:paraId="62C1FF9C" w14:textId="60387E36" w:rsidR="008D6633" w:rsidRPr="008D6633" w:rsidRDefault="008D6633" w:rsidP="008D6633">
            <w:pPr>
              <w:spacing w:before="4"/>
              <w:jc w:val="left"/>
              <w:rPr>
                <w:iCs/>
                <w:spacing w:val="-2"/>
                <w:sz w:val="22"/>
              </w:rPr>
            </w:pPr>
            <w:r w:rsidRPr="008D6633">
              <w:rPr>
                <w:iCs/>
                <w:spacing w:val="-2"/>
                <w:sz w:val="22"/>
              </w:rPr>
              <w:t>Status Akhir</w:t>
            </w:r>
          </w:p>
        </w:tc>
        <w:tc>
          <w:tcPr>
            <w:tcW w:w="2643" w:type="dxa"/>
          </w:tcPr>
          <w:p w14:paraId="4777E17B" w14:textId="6AD58137" w:rsidR="008D6633" w:rsidRPr="008D6633" w:rsidRDefault="008D6633" w:rsidP="008D6633">
            <w:pPr>
              <w:spacing w:before="4"/>
              <w:jc w:val="left"/>
              <w:rPr>
                <w:iCs/>
                <w:spacing w:val="-2"/>
                <w:sz w:val="22"/>
              </w:rPr>
            </w:pPr>
            <w:r w:rsidRPr="008D6633">
              <w:rPr>
                <w:iCs/>
                <w:spacing w:val="-2"/>
                <w:sz w:val="22"/>
              </w:rPr>
              <w:t>Menunjukkan</w:t>
            </w:r>
            <w:r w:rsidRPr="008D6633">
              <w:rPr>
                <w:iCs/>
                <w:spacing w:val="-2"/>
                <w:sz w:val="22"/>
              </w:rPr>
              <w:tab/>
              <w:t>akhir dari sebuah diagram aktivitas.</w:t>
            </w:r>
          </w:p>
        </w:tc>
      </w:tr>
      <w:tr w:rsidR="008D6633" w14:paraId="5D361552" w14:textId="77777777" w:rsidTr="008D6633">
        <w:tc>
          <w:tcPr>
            <w:tcW w:w="2642" w:type="dxa"/>
          </w:tcPr>
          <w:p w14:paraId="531BB365" w14:textId="5A5BA0B8" w:rsidR="008D6633" w:rsidRDefault="008D6633" w:rsidP="008D6633">
            <w:pPr>
              <w:spacing w:before="4"/>
              <w:jc w:val="left"/>
              <w:rPr>
                <w:iCs/>
                <w:spacing w:val="-2"/>
                <w:sz w:val="22"/>
              </w:rPr>
            </w:pPr>
            <w:r>
              <w:rPr>
                <w:noProof/>
                <w:sz w:val="20"/>
              </w:rPr>
              <w:drawing>
                <wp:anchor distT="0" distB="0" distL="114300" distR="114300" simplePos="0" relativeHeight="251673600" behindDoc="0" locked="0" layoutInCell="1" allowOverlap="1" wp14:anchorId="0831AC28" wp14:editId="3EA6B4B4">
                  <wp:simplePos x="0" y="0"/>
                  <wp:positionH relativeFrom="column">
                    <wp:posOffset>515412</wp:posOffset>
                  </wp:positionH>
                  <wp:positionV relativeFrom="paragraph">
                    <wp:posOffset>110547</wp:posOffset>
                  </wp:positionV>
                  <wp:extent cx="618811" cy="427577"/>
                  <wp:effectExtent l="0" t="0" r="0" b="0"/>
                  <wp:wrapTopAndBottom/>
                  <wp:docPr id="26" name="Image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6" name="Image 26"/>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18811" cy="427577"/>
                          </a:xfrm>
                          <a:prstGeom prst="rect">
                            <a:avLst/>
                          </a:prstGeom>
                        </pic:spPr>
                      </pic:pic>
                    </a:graphicData>
                  </a:graphic>
                </wp:anchor>
              </w:drawing>
            </w:r>
          </w:p>
          <w:p w14:paraId="19CC1BF0" w14:textId="77777777" w:rsidR="008D6633" w:rsidRPr="008D6633" w:rsidRDefault="008D6633" w:rsidP="008D6633">
            <w:pPr>
              <w:ind w:firstLine="720"/>
              <w:rPr>
                <w:sz w:val="22"/>
              </w:rPr>
            </w:pPr>
          </w:p>
        </w:tc>
        <w:tc>
          <w:tcPr>
            <w:tcW w:w="2643" w:type="dxa"/>
          </w:tcPr>
          <w:p w14:paraId="465881E8" w14:textId="5C0D1513" w:rsidR="008D6633" w:rsidRPr="008D6633" w:rsidRDefault="008D6633" w:rsidP="008D6633">
            <w:pPr>
              <w:spacing w:before="4"/>
              <w:jc w:val="left"/>
              <w:rPr>
                <w:iCs/>
                <w:spacing w:val="-2"/>
                <w:sz w:val="22"/>
              </w:rPr>
            </w:pPr>
            <w:r w:rsidRPr="008D6633">
              <w:rPr>
                <w:iCs/>
                <w:spacing w:val="-2"/>
                <w:sz w:val="22"/>
              </w:rPr>
              <w:t xml:space="preserve">Swimlane </w:t>
            </w:r>
          </w:p>
        </w:tc>
        <w:tc>
          <w:tcPr>
            <w:tcW w:w="2643" w:type="dxa"/>
          </w:tcPr>
          <w:p w14:paraId="4C7C7234" w14:textId="22930CB6" w:rsidR="008D6633" w:rsidRPr="008D6633" w:rsidRDefault="008D6633" w:rsidP="008D6633">
            <w:pPr>
              <w:spacing w:before="4"/>
              <w:jc w:val="left"/>
              <w:rPr>
                <w:iCs/>
                <w:spacing w:val="-2"/>
                <w:sz w:val="22"/>
              </w:rPr>
            </w:pPr>
            <w:r w:rsidRPr="008D6633">
              <w:rPr>
                <w:iCs/>
                <w:spacing w:val="-2"/>
                <w:sz w:val="22"/>
              </w:rPr>
              <w:t>Memisahkan organisasi bisnis yang bertanggung jawab terhadap aktivitas yang terjadi.</w:t>
            </w:r>
          </w:p>
        </w:tc>
      </w:tr>
    </w:tbl>
    <w:p w14:paraId="08D13981" w14:textId="77777777" w:rsidR="00AF3078" w:rsidRPr="00A43B2A" w:rsidRDefault="00AF3078" w:rsidP="00AF3078">
      <w:pPr>
        <w:spacing w:before="4"/>
        <w:jc w:val="center"/>
        <w:rPr>
          <w:i/>
          <w:spacing w:val="-2"/>
          <w:sz w:val="22"/>
        </w:rPr>
      </w:pPr>
      <w:r>
        <w:rPr>
          <w:i/>
          <w:spacing w:val="-2"/>
          <w:sz w:val="22"/>
        </w:rPr>
        <w:t>Sumber : (Fathi et al., 2023)</w:t>
      </w:r>
    </w:p>
    <w:p w14:paraId="7D005BDE" w14:textId="77777777" w:rsidR="00690C21" w:rsidRDefault="00690C21" w:rsidP="00AF3078"/>
    <w:p w14:paraId="6C787077" w14:textId="77777777" w:rsidR="00AF3078" w:rsidRDefault="00E8259B" w:rsidP="00AF3078">
      <w:pPr>
        <w:pStyle w:val="ListParagraph"/>
        <w:numPr>
          <w:ilvl w:val="0"/>
          <w:numId w:val="28"/>
        </w:numPr>
      </w:pPr>
      <w:r>
        <w:t>Diagram Sequence</w:t>
      </w:r>
    </w:p>
    <w:p w14:paraId="2E40044C" w14:textId="2921A147" w:rsidR="00AF3078" w:rsidRDefault="00AF3078" w:rsidP="00AE4584">
      <w:pPr>
        <w:pStyle w:val="ListParagraph"/>
      </w:pPr>
      <w:r>
        <w:t>Sequence diagram merupakan diagram urutan yang digunakan untuk menjelaskan</w:t>
      </w:r>
      <w:r w:rsidRPr="00AF3078">
        <w:rPr>
          <w:spacing w:val="-1"/>
        </w:rPr>
        <w:t xml:space="preserve"> </w:t>
      </w:r>
      <w:r>
        <w:t>dan menampilkan</w:t>
      </w:r>
      <w:r w:rsidRPr="00AF3078">
        <w:rPr>
          <w:spacing w:val="-1"/>
        </w:rPr>
        <w:t xml:space="preserve"> </w:t>
      </w:r>
      <w:r>
        <w:t>interaksi</w:t>
      </w:r>
      <w:r w:rsidRPr="00AF3078">
        <w:rPr>
          <w:spacing w:val="-1"/>
        </w:rPr>
        <w:t xml:space="preserve"> </w:t>
      </w:r>
      <w:r>
        <w:t>antar</w:t>
      </w:r>
      <w:r w:rsidRPr="00AF3078">
        <w:rPr>
          <w:spacing w:val="-2"/>
        </w:rPr>
        <w:t xml:space="preserve"> </w:t>
      </w:r>
      <w:r>
        <w:t>objek</w:t>
      </w:r>
      <w:r w:rsidRPr="00AF3078">
        <w:rPr>
          <w:spacing w:val="-1"/>
        </w:rPr>
        <w:t xml:space="preserve"> </w:t>
      </w:r>
      <w:r>
        <w:t>di</w:t>
      </w:r>
      <w:r w:rsidRPr="00AF3078">
        <w:rPr>
          <w:spacing w:val="-1"/>
        </w:rPr>
        <w:t xml:space="preserve"> </w:t>
      </w:r>
      <w:r>
        <w:t>dalam</w:t>
      </w:r>
      <w:r w:rsidRPr="00AF3078">
        <w:rPr>
          <w:spacing w:val="-1"/>
        </w:rPr>
        <w:t xml:space="preserve"> </w:t>
      </w:r>
      <w:r>
        <w:t>sebuah</w:t>
      </w:r>
      <w:r w:rsidRPr="00AF3078">
        <w:rPr>
          <w:spacing w:val="-1"/>
        </w:rPr>
        <w:t xml:space="preserve"> </w:t>
      </w:r>
      <w:r>
        <w:t xml:space="preserve">sistem. </w:t>
      </w:r>
      <w:r w:rsidR="00B24D2E">
        <w:fldChar w:fldCharType="begin" w:fldLock="1"/>
      </w:r>
      <w:r w:rsidR="00140FFA">
        <w:instrText>ADDIN CSL_CITATION {"citationItems":[{"id":"ITEM-1","itemData":{"ISBN":"9786238852819","author":[{"dropping-particle":"","family":"Awalina","given":"E F L","non-dropping-particle":"","parse-names":false,"suffix":""},{"dropping-particle":"","family":"Rahayu","given":"W I","non-dropping-particle":"","parse-names":false,"suffix":""},{"dropping-particle":"","family":"Prianto","given":"C","non-dropping-particle":"","parse-names":false,"suffix":""}],"id":"ITEM-1","issued":{"date-parts":[["2023"]]},"publisher":"Penerbit Buku Pedia","title":"Penerapan Metode Least Cost Untuk Menentukan Biaya Minimum dan Jumlah Barang yang Dikirim Pada Aplikasi Transport Management System","type":"book"},"uris":["http://www.mendeley.com/documents/?uuid=86e99dae-0f77-4446-9b68-75d803298cfd"]}],"mendeley":{"formattedCitation":"(Awalina et al., 2023)","plainTextFormattedCitation":"(Awalina et al., 2023)","previouslyFormattedCitation":"(Awalina et al., 2023)"},"properties":{"noteIndex":0},"schema":"https://github.com/citation-style-language/schema/raw/master/csl-citation.json"}</w:instrText>
      </w:r>
      <w:r w:rsidR="00B24D2E">
        <w:fldChar w:fldCharType="separate"/>
      </w:r>
      <w:r w:rsidR="00B24D2E" w:rsidRPr="00B24D2E">
        <w:rPr>
          <w:noProof/>
        </w:rPr>
        <w:t>(Awalina et al., 2023)</w:t>
      </w:r>
      <w:r w:rsidR="00B24D2E">
        <w:fldChar w:fldCharType="end"/>
      </w:r>
      <w:r>
        <w:t>.</w:t>
      </w:r>
    </w:p>
    <w:p w14:paraId="713F03EA" w14:textId="096083F9" w:rsidR="00AF3078" w:rsidRDefault="00AF3078" w:rsidP="00AF3078">
      <w:pPr>
        <w:spacing w:before="1"/>
        <w:ind w:left="8"/>
        <w:jc w:val="center"/>
        <w:rPr>
          <w:i/>
          <w:spacing w:val="-2"/>
          <w:sz w:val="22"/>
        </w:rPr>
      </w:pPr>
      <w:r>
        <w:rPr>
          <w:i/>
          <w:sz w:val="22"/>
        </w:rPr>
        <w:t>Tabel</w:t>
      </w:r>
      <w:r>
        <w:rPr>
          <w:i/>
          <w:spacing w:val="-2"/>
          <w:sz w:val="22"/>
        </w:rPr>
        <w:t xml:space="preserve"> </w:t>
      </w:r>
      <w:r>
        <w:rPr>
          <w:i/>
          <w:sz w:val="22"/>
        </w:rPr>
        <w:t>2.3</w:t>
      </w:r>
      <w:r>
        <w:rPr>
          <w:i/>
          <w:spacing w:val="-5"/>
          <w:sz w:val="22"/>
        </w:rPr>
        <w:t xml:space="preserve"> </w:t>
      </w:r>
      <w:r>
        <w:rPr>
          <w:i/>
          <w:sz w:val="22"/>
        </w:rPr>
        <w:t>Simbol</w:t>
      </w:r>
      <w:r>
        <w:rPr>
          <w:i/>
          <w:spacing w:val="-1"/>
          <w:sz w:val="22"/>
        </w:rPr>
        <w:t xml:space="preserve"> </w:t>
      </w:r>
      <w:r>
        <w:rPr>
          <w:i/>
          <w:sz w:val="22"/>
        </w:rPr>
        <w:t>Sequence</w:t>
      </w:r>
      <w:r>
        <w:rPr>
          <w:i/>
          <w:spacing w:val="-2"/>
          <w:sz w:val="22"/>
        </w:rPr>
        <w:t xml:space="preserve"> Diagram</w:t>
      </w:r>
    </w:p>
    <w:tbl>
      <w:tblPr>
        <w:tblStyle w:val="TableGrid"/>
        <w:tblW w:w="0" w:type="auto"/>
        <w:tblInd w:w="8" w:type="dxa"/>
        <w:tblLook w:val="04A0" w:firstRow="1" w:lastRow="0" w:firstColumn="1" w:lastColumn="0" w:noHBand="0" w:noVBand="1"/>
      </w:tblPr>
      <w:tblGrid>
        <w:gridCol w:w="2640"/>
        <w:gridCol w:w="2637"/>
        <w:gridCol w:w="2643"/>
      </w:tblGrid>
      <w:tr w:rsidR="00564A53" w14:paraId="30F48551" w14:textId="77777777" w:rsidTr="002872D3">
        <w:tc>
          <w:tcPr>
            <w:tcW w:w="2640" w:type="dxa"/>
          </w:tcPr>
          <w:p w14:paraId="2E34392A" w14:textId="13D42F14" w:rsidR="00FC78E2" w:rsidRDefault="00FC78E2" w:rsidP="00FC78E2">
            <w:pPr>
              <w:spacing w:before="1"/>
              <w:jc w:val="center"/>
              <w:rPr>
                <w:i/>
              </w:rPr>
            </w:pPr>
            <w:r>
              <w:rPr>
                <w:i/>
              </w:rPr>
              <w:t>Simbol</w:t>
            </w:r>
          </w:p>
        </w:tc>
        <w:tc>
          <w:tcPr>
            <w:tcW w:w="2637" w:type="dxa"/>
          </w:tcPr>
          <w:p w14:paraId="2481DB99" w14:textId="4E1EDEB1" w:rsidR="00FC78E2" w:rsidRDefault="00FC78E2" w:rsidP="00FC78E2">
            <w:pPr>
              <w:spacing w:before="1"/>
              <w:jc w:val="center"/>
              <w:rPr>
                <w:i/>
              </w:rPr>
            </w:pPr>
            <w:r>
              <w:rPr>
                <w:i/>
              </w:rPr>
              <w:t>Nama</w:t>
            </w:r>
          </w:p>
        </w:tc>
        <w:tc>
          <w:tcPr>
            <w:tcW w:w="2643" w:type="dxa"/>
          </w:tcPr>
          <w:p w14:paraId="24D2402B" w14:textId="115210A2" w:rsidR="00FC78E2" w:rsidRDefault="00FC78E2" w:rsidP="00FC78E2">
            <w:pPr>
              <w:spacing w:before="1"/>
              <w:jc w:val="center"/>
              <w:rPr>
                <w:i/>
              </w:rPr>
            </w:pPr>
            <w:r>
              <w:rPr>
                <w:i/>
              </w:rPr>
              <w:t>Keterangan</w:t>
            </w:r>
          </w:p>
        </w:tc>
      </w:tr>
      <w:tr w:rsidR="00564A53" w14:paraId="1651A7C7" w14:textId="77777777" w:rsidTr="002872D3">
        <w:tc>
          <w:tcPr>
            <w:tcW w:w="2640" w:type="dxa"/>
          </w:tcPr>
          <w:p w14:paraId="6485303A" w14:textId="599875FA" w:rsidR="00FC78E2" w:rsidRDefault="00FC78E2" w:rsidP="00D263F1">
            <w:pPr>
              <w:pStyle w:val="TableParagraph"/>
              <w:spacing w:before="28"/>
              <w:ind w:right="1483"/>
              <w:jc w:val="right"/>
              <w:rPr>
                <w:b/>
                <w:spacing w:val="-4"/>
                <w:w w:val="105"/>
                <w:sz w:val="18"/>
                <w:szCs w:val="18"/>
              </w:rPr>
            </w:pPr>
            <w:r>
              <w:rPr>
                <w:noProof/>
                <w:sz w:val="20"/>
              </w:rPr>
              <w:drawing>
                <wp:anchor distT="0" distB="0" distL="114300" distR="114300" simplePos="0" relativeHeight="251674624" behindDoc="0" locked="0" layoutInCell="1" allowOverlap="1" wp14:anchorId="52E86830" wp14:editId="02DE09D6">
                  <wp:simplePos x="0" y="0"/>
                  <wp:positionH relativeFrom="column">
                    <wp:posOffset>436154</wp:posOffset>
                  </wp:positionH>
                  <wp:positionV relativeFrom="paragraph">
                    <wp:posOffset>195188</wp:posOffset>
                  </wp:positionV>
                  <wp:extent cx="282575" cy="629920"/>
                  <wp:effectExtent l="0" t="0" r="3175" b="0"/>
                  <wp:wrapTopAndBottom/>
                  <wp:docPr id="27" name="Image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7" name="Image 2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2575" cy="629920"/>
                          </a:xfrm>
                          <a:prstGeom prst="rect">
                            <a:avLst/>
                          </a:prstGeom>
                        </pic:spPr>
                      </pic:pic>
                    </a:graphicData>
                  </a:graphic>
                  <wp14:sizeRelH relativeFrom="margin">
                    <wp14:pctWidth>0</wp14:pctWidth>
                  </wp14:sizeRelH>
                </wp:anchor>
              </w:drawing>
            </w:r>
            <w:r>
              <w:rPr>
                <w:b/>
                <w:spacing w:val="-4"/>
                <w:w w:val="105"/>
                <w:sz w:val="24"/>
              </w:rPr>
              <w:t xml:space="preserve">       </w:t>
            </w:r>
            <w:r w:rsidR="00D263F1">
              <w:rPr>
                <w:b/>
                <w:spacing w:val="-4"/>
                <w:w w:val="105"/>
                <w:sz w:val="24"/>
              </w:rPr>
              <w:t xml:space="preserve">    </w:t>
            </w:r>
            <w:r w:rsidR="00D263F1" w:rsidRPr="00D263F1">
              <w:rPr>
                <w:b/>
                <w:spacing w:val="-4"/>
                <w:w w:val="105"/>
                <w:sz w:val="18"/>
                <w:szCs w:val="18"/>
              </w:rPr>
              <w:t>nama</w:t>
            </w:r>
          </w:p>
          <w:p w14:paraId="279B63F9" w14:textId="77777777" w:rsidR="00D263F1" w:rsidRDefault="00D263F1" w:rsidP="00D263F1">
            <w:pPr>
              <w:pStyle w:val="TableParagraph"/>
              <w:spacing w:before="28"/>
              <w:ind w:right="1483"/>
              <w:jc w:val="right"/>
              <w:rPr>
                <w:b/>
                <w:spacing w:val="-4"/>
                <w:w w:val="105"/>
                <w:sz w:val="18"/>
                <w:szCs w:val="18"/>
              </w:rPr>
            </w:pPr>
          </w:p>
          <w:p w14:paraId="18808201" w14:textId="4710000C" w:rsidR="00D263F1" w:rsidRDefault="00D263F1" w:rsidP="00D263F1">
            <w:pPr>
              <w:pStyle w:val="TableParagraph"/>
              <w:spacing w:before="28"/>
              <w:ind w:right="1483"/>
              <w:rPr>
                <w:bCs/>
                <w:spacing w:val="-4"/>
                <w:w w:val="105"/>
                <w:sz w:val="18"/>
                <w:szCs w:val="18"/>
              </w:rPr>
            </w:pPr>
            <w:r w:rsidRPr="00D263F1">
              <w:rPr>
                <w:bCs/>
                <w:noProof/>
                <w:spacing w:val="-4"/>
                <w:w w:val="105"/>
                <w:sz w:val="16"/>
                <w:szCs w:val="14"/>
              </w:rPr>
              <mc:AlternateContent>
                <mc:Choice Requires="wps">
                  <w:drawing>
                    <wp:anchor distT="45720" distB="45720" distL="114300" distR="114300" simplePos="0" relativeHeight="251678720" behindDoc="0" locked="0" layoutInCell="1" allowOverlap="1" wp14:anchorId="72488700" wp14:editId="389FB88A">
                      <wp:simplePos x="0" y="0"/>
                      <wp:positionH relativeFrom="column">
                        <wp:posOffset>213976</wp:posOffset>
                      </wp:positionH>
                      <wp:positionV relativeFrom="paragraph">
                        <wp:posOffset>251812</wp:posOffset>
                      </wp:positionV>
                      <wp:extent cx="868680" cy="302895"/>
                      <wp:effectExtent l="19050" t="19050" r="26670" b="2095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8680" cy="302895"/>
                              </a:xfrm>
                              <a:prstGeom prst="rect">
                                <a:avLst/>
                              </a:prstGeom>
                              <a:solidFill>
                                <a:srgbClr val="FFFFFF"/>
                              </a:solidFill>
                              <a:ln w="28575">
                                <a:solidFill>
                                  <a:schemeClr val="tx1">
                                    <a:lumMod val="95000"/>
                                    <a:lumOff val="5000"/>
                                  </a:schemeClr>
                                </a:solidFill>
                                <a:miter lim="800000"/>
                                <a:headEnd/>
                                <a:tailEnd/>
                              </a:ln>
                            </wps:spPr>
                            <wps:txbx>
                              <w:txbxContent>
                                <w:p w14:paraId="0ECA3D20" w14:textId="61B3C9E7" w:rsidR="00D263F1" w:rsidRPr="00D263F1" w:rsidRDefault="00D263F1" w:rsidP="00D263F1">
                                  <w:pPr>
                                    <w:jc w:val="center"/>
                                    <w:rPr>
                                      <w:sz w:val="18"/>
                                      <w:szCs w:val="18"/>
                                    </w:rPr>
                                  </w:pPr>
                                  <w:r w:rsidRPr="00D263F1">
                                    <w:rPr>
                                      <w:sz w:val="18"/>
                                      <w:szCs w:val="18"/>
                                    </w:rPr>
                                    <w:t>Nama Akto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488700" id="Text Box 2" o:spid="_x0000_s1030" type="#_x0000_t202" style="position:absolute;margin-left:16.85pt;margin-top:19.85pt;width:68.4pt;height:23.85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" strokecolor="#0d0d0d [3069]" strokeweight="2.25pt">
                      <v:textbox>
                        <w:txbxContent>
                          <w:p w14:paraId="0ECA3D20" w14:textId="61B3C9E7" w:rsidR="00D263F1" w:rsidRPr="00D263F1" w:rsidRDefault="00D263F1" w:rsidP="00D263F1">
                            <w:pPr>
                              <w:jc w:val="center"/>
                              <w:rPr>
                                <w:sz w:val="18"/>
                                <w:szCs w:val="18"/>
                              </w:rPr>
                            </w:pPr>
                            <w:r w:rsidRPr="00D263F1">
                              <w:rPr>
                                <w:sz w:val="18"/>
                                <w:szCs w:val="18"/>
                              </w:rPr>
                              <w:t>Nama Aktor</w:t>
                            </w:r>
                          </w:p>
                        </w:txbxContent>
                      </v:textbox>
                      <w10:wrap type="square"/>
                    </v:shape>
                  </w:pict>
                </mc:Fallback>
              </mc:AlternateContent>
            </w:r>
            <w:r>
              <w:rPr>
                <w:bCs/>
                <w:spacing w:val="-4"/>
                <w:w w:val="105"/>
                <w:sz w:val="18"/>
                <w:szCs w:val="18"/>
              </w:rPr>
              <w:t>atau</w:t>
            </w:r>
          </w:p>
          <w:p w14:paraId="619BDDF6" w14:textId="4924316E" w:rsidR="00FC78E2" w:rsidRPr="00D263F1" w:rsidRDefault="00D263F1" w:rsidP="00D263F1">
            <w:pPr>
              <w:pStyle w:val="TableParagraph"/>
              <w:spacing w:before="28"/>
              <w:ind w:right="1483"/>
              <w:jc w:val="both"/>
              <w:rPr>
                <w:bCs/>
                <w:sz w:val="18"/>
                <w:szCs w:val="18"/>
              </w:rPr>
            </w:pPr>
            <w:r w:rsidRPr="00D263F1">
              <w:rPr>
                <w:bCs/>
                <w:sz w:val="18"/>
                <w:szCs w:val="18"/>
              </w:rPr>
              <w:lastRenderedPageBreak/>
              <w:t>tanpa waktu akt</w:t>
            </w:r>
            <w:r>
              <w:rPr>
                <w:bCs/>
                <w:sz w:val="18"/>
                <w:szCs w:val="18"/>
              </w:rPr>
              <w:t>if</w:t>
            </w:r>
          </w:p>
          <w:p w14:paraId="2FAB4A25" w14:textId="0DBE2BAA" w:rsidR="00FC78E2" w:rsidRDefault="00FC78E2" w:rsidP="00FC78E2">
            <w:pPr>
              <w:spacing w:before="1"/>
              <w:rPr>
                <w:i/>
              </w:rPr>
            </w:pPr>
          </w:p>
        </w:tc>
        <w:tc>
          <w:tcPr>
            <w:tcW w:w="2637" w:type="dxa"/>
          </w:tcPr>
          <w:p w14:paraId="59483F7D" w14:textId="0C1CAF69" w:rsidR="00FC78E2" w:rsidRPr="00D263F1" w:rsidRDefault="00D263F1" w:rsidP="00FC78E2">
            <w:pPr>
              <w:spacing w:before="1"/>
              <w:rPr>
                <w:iCs/>
              </w:rPr>
            </w:pPr>
            <w:r w:rsidRPr="00D263F1">
              <w:rPr>
                <w:iCs/>
              </w:rPr>
              <w:lastRenderedPageBreak/>
              <w:t>A</w:t>
            </w:r>
            <w:r w:rsidR="00FD443A">
              <w:rPr>
                <w:iCs/>
              </w:rPr>
              <w:t>k</w:t>
            </w:r>
            <w:r w:rsidRPr="00D263F1">
              <w:rPr>
                <w:iCs/>
              </w:rPr>
              <w:t xml:space="preserve">tor </w:t>
            </w:r>
          </w:p>
        </w:tc>
        <w:tc>
          <w:tcPr>
            <w:tcW w:w="2643" w:type="dxa"/>
          </w:tcPr>
          <w:p w14:paraId="43B87447" w14:textId="623D8260" w:rsidR="00FC78E2" w:rsidRPr="00FD443A" w:rsidRDefault="00FD443A" w:rsidP="00FC78E2">
            <w:pPr>
              <w:spacing w:before="1"/>
              <w:rPr>
                <w:iCs/>
              </w:rPr>
            </w:pPr>
            <w:r>
              <w:rPr>
                <w:iCs/>
              </w:rPr>
              <w:t xml:space="preserve">Proses, orang atau sistem lain yang berhubungan dengan sistem informasi yang akan dibuat diluar sistem informasi yang akan dibuat itu sendiri, jadi meskipun symbol dari aktof adalah gambar orang tapi actor belum tentu merupakan orang; </w:t>
            </w:r>
            <w:r>
              <w:rPr>
                <w:iCs/>
              </w:rPr>
              <w:lastRenderedPageBreak/>
              <w:t>biasanya dijelaskan menggunakan kata benda diawal frase nama aktor.</w:t>
            </w:r>
          </w:p>
        </w:tc>
      </w:tr>
      <w:tr w:rsidR="00564A53" w14:paraId="05C66E38" w14:textId="77777777" w:rsidTr="002872D3">
        <w:tc>
          <w:tcPr>
            <w:tcW w:w="2640" w:type="dxa"/>
          </w:tcPr>
          <w:p w14:paraId="559E4AEB" w14:textId="718E7C87" w:rsidR="00FC78E2" w:rsidRDefault="00564A53" w:rsidP="00564A53">
            <w:pPr>
              <w:spacing w:before="1"/>
              <w:jc w:val="center"/>
              <w:rPr>
                <w:i/>
              </w:rPr>
            </w:pPr>
            <w:r w:rsidRPr="00564A53">
              <w:rPr>
                <w:i/>
                <w:noProof/>
              </w:rPr>
              <w:lastRenderedPageBreak/>
              <w:drawing>
                <wp:anchor distT="0" distB="0" distL="114300" distR="114300" simplePos="0" relativeHeight="251680768" behindDoc="0" locked="0" layoutInCell="1" allowOverlap="1" wp14:anchorId="024C3A83" wp14:editId="2FF851CB">
                  <wp:simplePos x="0" y="0"/>
                  <wp:positionH relativeFrom="column">
                    <wp:posOffset>737235</wp:posOffset>
                  </wp:positionH>
                  <wp:positionV relativeFrom="paragraph">
                    <wp:posOffset>76835</wp:posOffset>
                  </wp:positionV>
                  <wp:extent cx="76200" cy="524510"/>
                  <wp:effectExtent l="0" t="0" r="0" b="8890"/>
                  <wp:wrapTopAndBottom/>
                  <wp:docPr id="15234476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447607" name=""/>
                          <pic:cNvPicPr/>
                        </pic:nvPicPr>
                        <pic:blipFill>
                          <a:blip r:embed="rId28"/>
                          <a:stretch>
                            <a:fillRect/>
                          </a:stretch>
                        </pic:blipFill>
                        <pic:spPr>
                          <a:xfrm>
                            <a:off x="0" y="0"/>
                            <a:ext cx="76200" cy="524510"/>
                          </a:xfrm>
                          <a:prstGeom prst="rect">
                            <a:avLst/>
                          </a:prstGeom>
                        </pic:spPr>
                      </pic:pic>
                    </a:graphicData>
                  </a:graphic>
                  <wp14:sizeRelH relativeFrom="margin">
                    <wp14:pctWidth>0</wp14:pctWidth>
                  </wp14:sizeRelH>
                  <wp14:sizeRelV relativeFrom="margin">
                    <wp14:pctHeight>0</wp14:pctHeight>
                  </wp14:sizeRelV>
                </wp:anchor>
              </w:drawing>
            </w:r>
          </w:p>
        </w:tc>
        <w:tc>
          <w:tcPr>
            <w:tcW w:w="2637" w:type="dxa"/>
          </w:tcPr>
          <w:p w14:paraId="34ACFA1B" w14:textId="23988570" w:rsidR="00FC78E2" w:rsidRPr="00564A53" w:rsidRDefault="00564A53" w:rsidP="00FC78E2">
            <w:pPr>
              <w:spacing w:before="1"/>
              <w:rPr>
                <w:i/>
              </w:rPr>
            </w:pPr>
            <w:r>
              <w:rPr>
                <w:iCs/>
              </w:rPr>
              <w:t xml:space="preserve">Garis hidup /  </w:t>
            </w:r>
            <w:r>
              <w:rPr>
                <w:i/>
              </w:rPr>
              <w:t>lifeline</w:t>
            </w:r>
          </w:p>
        </w:tc>
        <w:tc>
          <w:tcPr>
            <w:tcW w:w="2643" w:type="dxa"/>
          </w:tcPr>
          <w:p w14:paraId="6B03A464" w14:textId="554BE55B" w:rsidR="00FC78E2" w:rsidRDefault="00564A53" w:rsidP="00FC78E2">
            <w:pPr>
              <w:spacing w:before="1"/>
              <w:rPr>
                <w:i/>
              </w:rPr>
            </w:pPr>
            <w:r>
              <w:rPr>
                <w:spacing w:val="-2"/>
              </w:rPr>
              <w:t xml:space="preserve">Menerangkan </w:t>
            </w:r>
            <w:r>
              <w:t>kehidupan</w:t>
            </w:r>
            <w:r>
              <w:rPr>
                <w:spacing w:val="-2"/>
              </w:rPr>
              <w:t xml:space="preserve"> </w:t>
            </w:r>
            <w:r>
              <w:t>suatu</w:t>
            </w:r>
            <w:r>
              <w:rPr>
                <w:spacing w:val="-1"/>
              </w:rPr>
              <w:t xml:space="preserve"> </w:t>
            </w:r>
            <w:r>
              <w:t>objek</w:t>
            </w:r>
            <w:r w:rsidR="005C2BCB">
              <w:t>.</w:t>
            </w:r>
          </w:p>
        </w:tc>
      </w:tr>
      <w:tr w:rsidR="00564A53" w14:paraId="782206EE" w14:textId="77777777" w:rsidTr="002872D3">
        <w:tc>
          <w:tcPr>
            <w:tcW w:w="2640" w:type="dxa"/>
          </w:tcPr>
          <w:p w14:paraId="287EFE63" w14:textId="56B38FC4" w:rsidR="00FC78E2" w:rsidRDefault="00564A53" w:rsidP="00FC78E2">
            <w:pPr>
              <w:spacing w:before="1"/>
              <w:rPr>
                <w:i/>
              </w:rPr>
            </w:pPr>
            <w:r>
              <w:rPr>
                <w:noProof/>
                <w:sz w:val="20"/>
              </w:rPr>
              <mc:AlternateContent>
                <mc:Choice Requires="wpg">
                  <w:drawing>
                    <wp:anchor distT="0" distB="0" distL="114300" distR="114300" simplePos="0" relativeHeight="251681792" behindDoc="0" locked="0" layoutInCell="1" allowOverlap="1" wp14:anchorId="664F9D4D" wp14:editId="004FF8DD">
                      <wp:simplePos x="0" y="0"/>
                      <wp:positionH relativeFrom="column">
                        <wp:posOffset>703580</wp:posOffset>
                      </wp:positionH>
                      <wp:positionV relativeFrom="paragraph">
                        <wp:posOffset>370315</wp:posOffset>
                      </wp:positionV>
                      <wp:extent cx="200660" cy="643890"/>
                      <wp:effectExtent l="0" t="0" r="8890" b="3810"/>
                      <wp:wrapTopAndBottom/>
                      <wp:docPr id="32" name="Group 3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00660" cy="643890"/>
                                <a:chOff x="0" y="0"/>
                                <a:chExt cx="200660" cy="643890"/>
                              </a:xfrm>
                            </wpg:grpSpPr>
                            <wps:wsp>
                              <wps:cNvPr id="33" name="Graphic 33"/>
                              <wps:cNvSpPr/>
                              <wps:spPr>
                                <a:xfrm>
                                  <a:off x="12700" y="12700"/>
                                  <a:ext cx="175260" cy="618490"/>
                                </a:xfrm>
                                <a:custGeom>
                                  <a:avLst/>
                                  <a:gdLst/>
                                  <a:ahLst/>
                                  <a:cxnLst/>
                                  <a:rect l="l" t="t" r="r" b="b"/>
                                  <a:pathLst>
                                    <a:path w="175260" h="618490">
                                      <a:moveTo>
                                        <a:pt x="0" y="618489"/>
                                      </a:moveTo>
                                      <a:lnTo>
                                        <a:pt x="175260" y="618489"/>
                                      </a:lnTo>
                                      <a:lnTo>
                                        <a:pt x="175260" y="0"/>
                                      </a:lnTo>
                                      <a:lnTo>
                                        <a:pt x="0" y="0"/>
                                      </a:lnTo>
                                      <a:lnTo>
                                        <a:pt x="0" y="618489"/>
                                      </a:lnTo>
                                      <a:close/>
                                    </a:path>
                                  </a:pathLst>
                                </a:custGeom>
                                <a:ln w="25399">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1A9988A1" id="Group 32" o:spid="_x0000_s1026" style="position:absolute;margin-left:55.4pt;margin-top:29.15pt;width:15.8pt;height:50.7pt;z-index:251681792" coordsize="2006,64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">
                      <v:shape id="Graphic 33" o:spid="_x0000_s1027" style="position:absolute;left:127;top:127;width:1752;height:6184;visibility:visible;mso-wrap-style:square;v-text-anchor:top" coordsize="175260,6184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" path="m,618489r175260,l175260,,,,,618489xe" filled="f" strokeweight=".70553mm">
                        <v:path arrowok="t"/>
                      </v:shape>
                      <w10:wrap type="topAndBottom"/>
                    </v:group>
                  </w:pict>
                </mc:Fallback>
              </mc:AlternateContent>
            </w:r>
          </w:p>
        </w:tc>
        <w:tc>
          <w:tcPr>
            <w:tcW w:w="2637" w:type="dxa"/>
          </w:tcPr>
          <w:p w14:paraId="2AF1DD9B" w14:textId="66649A67" w:rsidR="00FC78E2" w:rsidRPr="00564A53" w:rsidRDefault="00564A53" w:rsidP="00FC78E2">
            <w:pPr>
              <w:spacing w:before="1"/>
              <w:rPr>
                <w:iCs/>
              </w:rPr>
            </w:pPr>
            <w:r w:rsidRPr="00564A53">
              <w:rPr>
                <w:iCs/>
              </w:rPr>
              <w:t>Waktu aktif</w:t>
            </w:r>
          </w:p>
        </w:tc>
        <w:tc>
          <w:tcPr>
            <w:tcW w:w="2643" w:type="dxa"/>
          </w:tcPr>
          <w:p w14:paraId="6B482623" w14:textId="767DAF1B" w:rsidR="00564A53" w:rsidRDefault="00564A53" w:rsidP="00564A53">
            <w:pPr>
              <w:pStyle w:val="TableParagraph"/>
              <w:spacing w:line="259" w:lineRule="auto"/>
              <w:ind w:right="100"/>
              <w:jc w:val="both"/>
              <w:rPr>
                <w:sz w:val="24"/>
              </w:rPr>
            </w:pPr>
            <w:r>
              <w:rPr>
                <w:sz w:val="24"/>
              </w:rPr>
              <w:t>Menerangkan objek dalam posisi aktif dan berkomunikasi, semua yang</w:t>
            </w:r>
            <w:r>
              <w:rPr>
                <w:spacing w:val="-14"/>
                <w:sz w:val="24"/>
              </w:rPr>
              <w:t xml:space="preserve"> </w:t>
            </w:r>
            <w:r>
              <w:rPr>
                <w:sz w:val="24"/>
              </w:rPr>
              <w:t>terhubung dengan waktu aktif ini merupakan sebuah langkah</w:t>
            </w:r>
            <w:r>
              <w:rPr>
                <w:spacing w:val="5"/>
                <w:sz w:val="24"/>
              </w:rPr>
              <w:t xml:space="preserve"> </w:t>
            </w:r>
            <w:r>
              <w:rPr>
                <w:sz w:val="24"/>
              </w:rPr>
              <w:t>yang</w:t>
            </w:r>
            <w:r>
              <w:rPr>
                <w:spacing w:val="6"/>
                <w:sz w:val="24"/>
              </w:rPr>
              <w:t xml:space="preserve"> </w:t>
            </w:r>
            <w:r>
              <w:rPr>
                <w:spacing w:val="-2"/>
                <w:sz w:val="24"/>
              </w:rPr>
              <w:t>dilakukan</w:t>
            </w:r>
          </w:p>
          <w:p w14:paraId="1BCF3B48" w14:textId="49EBF4CA" w:rsidR="00FC78E2" w:rsidRDefault="00564A53" w:rsidP="00564A53">
            <w:pPr>
              <w:spacing w:before="1"/>
              <w:rPr>
                <w:i/>
              </w:rPr>
            </w:pPr>
            <w:r>
              <w:t xml:space="preserve">di </w:t>
            </w:r>
            <w:r>
              <w:rPr>
                <w:spacing w:val="-2"/>
              </w:rPr>
              <w:t>dalamnya.</w:t>
            </w:r>
          </w:p>
        </w:tc>
      </w:tr>
      <w:tr w:rsidR="00564A53" w14:paraId="7449615C" w14:textId="77777777" w:rsidTr="002872D3">
        <w:tc>
          <w:tcPr>
            <w:tcW w:w="2640" w:type="dxa"/>
          </w:tcPr>
          <w:p w14:paraId="6981ED17" w14:textId="77777777" w:rsidR="00564A53" w:rsidRDefault="00564A53" w:rsidP="00564A53">
            <w:pPr>
              <w:spacing w:before="1"/>
              <w:jc w:val="center"/>
              <w:rPr>
                <w:spacing w:val="-2"/>
              </w:rPr>
            </w:pPr>
          </w:p>
          <w:p w14:paraId="1BF01449" w14:textId="39A22A5E" w:rsidR="00FC78E2" w:rsidRDefault="00564A53" w:rsidP="00564A53">
            <w:pPr>
              <w:spacing w:before="1"/>
              <w:jc w:val="center"/>
              <w:rPr>
                <w:spacing w:val="-2"/>
              </w:rPr>
            </w:pPr>
            <w:r>
              <w:rPr>
                <w:noProof/>
                <w:position w:val="-1"/>
                <w:sz w:val="11"/>
              </w:rPr>
              <w:drawing>
                <wp:anchor distT="0" distB="0" distL="114300" distR="114300" simplePos="0" relativeHeight="251683840" behindDoc="0" locked="0" layoutInCell="1" allowOverlap="1" wp14:anchorId="12864D8C" wp14:editId="30E5C57E">
                  <wp:simplePos x="0" y="0"/>
                  <wp:positionH relativeFrom="column">
                    <wp:posOffset>272054</wp:posOffset>
                  </wp:positionH>
                  <wp:positionV relativeFrom="paragraph">
                    <wp:posOffset>240343</wp:posOffset>
                  </wp:positionV>
                  <wp:extent cx="1103823" cy="75437"/>
                  <wp:effectExtent l="0" t="0" r="1270" b="1270"/>
                  <wp:wrapTopAndBottom/>
                  <wp:docPr id="765503407" name="Imag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21" cstate="print">
                            <a:extLst>
                              <a:ext uri="{28A0092B-C50C-407E-A947-70E740481C1C}">
                                <a14:useLocalDpi xmlns:a14="http://schemas.microsoft.com/office/drawing/2010/main" val="0"/>
                              </a:ext>
                            </a:extLst>
                          </a:blip>
                          <a:stretch>
                            <a:fillRect/>
                          </a:stretch>
                        </pic:blipFill>
                        <pic:spPr>
                          <a:xfrm rot="10800000">
                            <a:off x="0" y="0"/>
                            <a:ext cx="1103823" cy="75437"/>
                          </a:xfrm>
                          <a:prstGeom prst="rect">
                            <a:avLst/>
                          </a:prstGeom>
                        </pic:spPr>
                      </pic:pic>
                    </a:graphicData>
                  </a:graphic>
                </wp:anchor>
              </w:drawing>
            </w:r>
            <w:r>
              <w:rPr>
                <w:spacing w:val="-2"/>
              </w:rPr>
              <w:t>&lt;&lt;create&gt;&gt;</w:t>
            </w:r>
          </w:p>
          <w:p w14:paraId="4C70C721" w14:textId="1999BADB" w:rsidR="00564A53" w:rsidRPr="00564A53" w:rsidRDefault="00564A53" w:rsidP="00564A53">
            <w:pPr>
              <w:spacing w:before="1"/>
              <w:jc w:val="center"/>
              <w:rPr>
                <w:iCs/>
              </w:rPr>
            </w:pPr>
          </w:p>
        </w:tc>
        <w:tc>
          <w:tcPr>
            <w:tcW w:w="2637" w:type="dxa"/>
          </w:tcPr>
          <w:p w14:paraId="1D9421C5" w14:textId="31FBF8DE" w:rsidR="00FC78E2" w:rsidRDefault="00564A53" w:rsidP="00FC78E2">
            <w:pPr>
              <w:spacing w:before="1"/>
              <w:rPr>
                <w:i/>
              </w:rPr>
            </w:pPr>
            <w:r w:rsidRPr="00564A53">
              <w:rPr>
                <w:iCs/>
              </w:rPr>
              <w:t>Pesan tipe</w:t>
            </w:r>
            <w:r>
              <w:rPr>
                <w:i/>
              </w:rPr>
              <w:t xml:space="preserve"> create</w:t>
            </w:r>
          </w:p>
        </w:tc>
        <w:tc>
          <w:tcPr>
            <w:tcW w:w="2643" w:type="dxa"/>
          </w:tcPr>
          <w:p w14:paraId="10144D14" w14:textId="77777777" w:rsidR="00564A53" w:rsidRDefault="00564A53" w:rsidP="00564A53">
            <w:pPr>
              <w:pStyle w:val="TableParagraph"/>
              <w:spacing w:line="259" w:lineRule="auto"/>
              <w:ind w:right="100"/>
              <w:jc w:val="both"/>
              <w:rPr>
                <w:sz w:val="24"/>
              </w:rPr>
            </w:pPr>
            <w:r>
              <w:rPr>
                <w:sz w:val="24"/>
              </w:rPr>
              <w:t>Menerangkan suatu objek membuat objek yang lain, arah panah mengarah</w:t>
            </w:r>
            <w:r>
              <w:rPr>
                <w:spacing w:val="30"/>
                <w:sz w:val="24"/>
              </w:rPr>
              <w:t xml:space="preserve">  </w:t>
            </w:r>
            <w:r>
              <w:rPr>
                <w:sz w:val="24"/>
              </w:rPr>
              <w:t>pada</w:t>
            </w:r>
            <w:r>
              <w:rPr>
                <w:spacing w:val="33"/>
                <w:sz w:val="24"/>
              </w:rPr>
              <w:t xml:space="preserve">  </w:t>
            </w:r>
            <w:r>
              <w:rPr>
                <w:spacing w:val="-2"/>
                <w:sz w:val="24"/>
              </w:rPr>
              <w:t>objek</w:t>
            </w:r>
          </w:p>
          <w:p w14:paraId="56E041CE" w14:textId="234F1EA1" w:rsidR="00FC78E2" w:rsidRDefault="00564A53" w:rsidP="00564A53">
            <w:pPr>
              <w:spacing w:before="1"/>
              <w:rPr>
                <w:i/>
              </w:rPr>
            </w:pPr>
            <w:r>
              <w:t>yang</w:t>
            </w:r>
            <w:r>
              <w:rPr>
                <w:spacing w:val="-1"/>
              </w:rPr>
              <w:t xml:space="preserve"> </w:t>
            </w:r>
            <w:r>
              <w:rPr>
                <w:spacing w:val="-2"/>
              </w:rPr>
              <w:t>dibuat.</w:t>
            </w:r>
          </w:p>
        </w:tc>
      </w:tr>
      <w:tr w:rsidR="00564A53" w14:paraId="3C5BED48" w14:textId="77777777" w:rsidTr="002872D3">
        <w:tc>
          <w:tcPr>
            <w:tcW w:w="2640" w:type="dxa"/>
          </w:tcPr>
          <w:p w14:paraId="265E0898" w14:textId="77777777" w:rsidR="00564A53" w:rsidRDefault="00564A53" w:rsidP="00564A53">
            <w:pPr>
              <w:spacing w:before="1"/>
              <w:jc w:val="center"/>
            </w:pPr>
          </w:p>
          <w:p w14:paraId="3E290B58" w14:textId="52F16E29" w:rsidR="00FC78E2" w:rsidRPr="00564A53" w:rsidRDefault="00564A53" w:rsidP="00564A53">
            <w:pPr>
              <w:spacing w:before="1"/>
              <w:jc w:val="center"/>
              <w:rPr>
                <w:iCs/>
              </w:rPr>
            </w:pPr>
            <w:r>
              <w:rPr>
                <w:noProof/>
                <w:position w:val="-1"/>
                <w:sz w:val="11"/>
              </w:rPr>
              <w:drawing>
                <wp:anchor distT="0" distB="0" distL="114300" distR="114300" simplePos="0" relativeHeight="251685888" behindDoc="0" locked="0" layoutInCell="1" allowOverlap="1" wp14:anchorId="6EC9EDBF" wp14:editId="5DE45827">
                  <wp:simplePos x="0" y="0"/>
                  <wp:positionH relativeFrom="column">
                    <wp:posOffset>243141</wp:posOffset>
                  </wp:positionH>
                  <wp:positionV relativeFrom="paragraph">
                    <wp:posOffset>288813</wp:posOffset>
                  </wp:positionV>
                  <wp:extent cx="1103823" cy="75437"/>
                  <wp:effectExtent l="0" t="0" r="1270" b="1270"/>
                  <wp:wrapTopAndBottom/>
                  <wp:docPr id="1188479210" name="Imag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21" cstate="print">
                            <a:extLst>
                              <a:ext uri="{28A0092B-C50C-407E-A947-70E740481C1C}">
                                <a14:useLocalDpi xmlns:a14="http://schemas.microsoft.com/office/drawing/2010/main" val="0"/>
                              </a:ext>
                            </a:extLst>
                          </a:blip>
                          <a:stretch>
                            <a:fillRect/>
                          </a:stretch>
                        </pic:blipFill>
                        <pic:spPr>
                          <a:xfrm rot="10800000">
                            <a:off x="0" y="0"/>
                            <a:ext cx="1103823" cy="75437"/>
                          </a:xfrm>
                          <a:prstGeom prst="rect">
                            <a:avLst/>
                          </a:prstGeom>
                        </pic:spPr>
                      </pic:pic>
                    </a:graphicData>
                  </a:graphic>
                </wp:anchor>
              </w:drawing>
            </w:r>
            <w:r>
              <w:t>1</w:t>
            </w:r>
            <w:r>
              <w:rPr>
                <w:spacing w:val="7"/>
              </w:rPr>
              <w:t xml:space="preserve"> </w:t>
            </w:r>
            <w:r>
              <w:t>:</w:t>
            </w:r>
            <w:r>
              <w:rPr>
                <w:noProof/>
                <w:position w:val="-1"/>
                <w:sz w:val="11"/>
              </w:rPr>
              <w:t xml:space="preserve"> </w:t>
            </w:r>
            <w:r>
              <w:rPr>
                <w:spacing w:val="10"/>
              </w:rPr>
              <w:t xml:space="preserve"> </w:t>
            </w:r>
            <w:r>
              <w:rPr>
                <w:spacing w:val="-2"/>
              </w:rPr>
              <w:t>nama_metode()</w:t>
            </w:r>
          </w:p>
        </w:tc>
        <w:tc>
          <w:tcPr>
            <w:tcW w:w="2637" w:type="dxa"/>
          </w:tcPr>
          <w:p w14:paraId="47A511CD" w14:textId="73AB550D" w:rsidR="00FC78E2" w:rsidRDefault="00564A53" w:rsidP="00564A53">
            <w:pPr>
              <w:spacing w:before="1"/>
              <w:rPr>
                <w:i/>
              </w:rPr>
            </w:pPr>
            <w:r>
              <w:t>Pesan</w:t>
            </w:r>
            <w:r>
              <w:rPr>
                <w:spacing w:val="6"/>
              </w:rPr>
              <w:t xml:space="preserve"> </w:t>
            </w:r>
            <w:r>
              <w:t>tipe</w:t>
            </w:r>
            <w:r>
              <w:rPr>
                <w:spacing w:val="8"/>
              </w:rPr>
              <w:t xml:space="preserve"> </w:t>
            </w:r>
            <w:r>
              <w:rPr>
                <w:i/>
                <w:spacing w:val="-4"/>
              </w:rPr>
              <w:t>call</w:t>
            </w:r>
          </w:p>
        </w:tc>
        <w:tc>
          <w:tcPr>
            <w:tcW w:w="2643" w:type="dxa"/>
          </w:tcPr>
          <w:p w14:paraId="285A858E" w14:textId="4B691350" w:rsidR="00564A53" w:rsidRDefault="00564A53" w:rsidP="00564A53">
            <w:pPr>
              <w:pStyle w:val="TableParagraph"/>
              <w:tabs>
                <w:tab w:val="left" w:pos="1333"/>
              </w:tabs>
              <w:spacing w:line="259" w:lineRule="auto"/>
              <w:ind w:right="100"/>
              <w:jc w:val="both"/>
              <w:rPr>
                <w:sz w:val="24"/>
              </w:rPr>
            </w:pPr>
            <w:r>
              <w:rPr>
                <w:sz w:val="24"/>
              </w:rPr>
              <w:t xml:space="preserve">Menerangkan suatu </w:t>
            </w:r>
            <w:r>
              <w:rPr>
                <w:spacing w:val="-2"/>
                <w:sz w:val="24"/>
              </w:rPr>
              <w:t xml:space="preserve">objek memanggil </w:t>
            </w:r>
            <w:r>
              <w:rPr>
                <w:sz w:val="24"/>
              </w:rPr>
              <w:t>operasi/metode yang ada</w:t>
            </w:r>
            <w:r>
              <w:rPr>
                <w:spacing w:val="43"/>
                <w:sz w:val="24"/>
              </w:rPr>
              <w:t xml:space="preserve">  </w:t>
            </w:r>
            <w:r>
              <w:rPr>
                <w:sz w:val="24"/>
              </w:rPr>
              <w:t>pada</w:t>
            </w:r>
            <w:r>
              <w:rPr>
                <w:spacing w:val="44"/>
                <w:sz w:val="24"/>
              </w:rPr>
              <w:t xml:space="preserve">  </w:t>
            </w:r>
            <w:r>
              <w:rPr>
                <w:sz w:val="24"/>
              </w:rPr>
              <w:t>objek</w:t>
            </w:r>
            <w:r>
              <w:rPr>
                <w:spacing w:val="44"/>
                <w:sz w:val="24"/>
              </w:rPr>
              <w:t xml:space="preserve">  </w:t>
            </w:r>
            <w:r>
              <w:rPr>
                <w:spacing w:val="-4"/>
                <w:sz w:val="24"/>
              </w:rPr>
              <w:t>lain</w:t>
            </w:r>
          </w:p>
          <w:p w14:paraId="22A8AF5B" w14:textId="1916CA0B" w:rsidR="00FC78E2" w:rsidRDefault="00564A53" w:rsidP="00564A53">
            <w:pPr>
              <w:spacing w:before="1"/>
              <w:rPr>
                <w:i/>
              </w:rPr>
            </w:pPr>
            <w:r>
              <w:t>atau</w:t>
            </w:r>
            <w:r>
              <w:rPr>
                <w:spacing w:val="3"/>
              </w:rPr>
              <w:t xml:space="preserve"> </w:t>
            </w:r>
            <w:r>
              <w:t>dirinya</w:t>
            </w:r>
            <w:r>
              <w:rPr>
                <w:spacing w:val="-1"/>
              </w:rPr>
              <w:t xml:space="preserve"> </w:t>
            </w:r>
            <w:r>
              <w:rPr>
                <w:spacing w:val="-2"/>
              </w:rPr>
              <w:t>sendiri.</w:t>
            </w:r>
          </w:p>
        </w:tc>
      </w:tr>
      <w:tr w:rsidR="00564A53" w14:paraId="7B5E26FE" w14:textId="77777777" w:rsidTr="002872D3">
        <w:tc>
          <w:tcPr>
            <w:tcW w:w="2640" w:type="dxa"/>
          </w:tcPr>
          <w:p w14:paraId="0AE40903" w14:textId="69B57162" w:rsidR="00564A53" w:rsidRDefault="00564A53" w:rsidP="00FC78E2">
            <w:pPr>
              <w:spacing w:before="1"/>
              <w:rPr>
                <w:i/>
              </w:rPr>
            </w:pPr>
            <w:r>
              <w:rPr>
                <w:noProof/>
                <w:position w:val="-1"/>
                <w:sz w:val="11"/>
              </w:rPr>
              <w:drawing>
                <wp:anchor distT="0" distB="0" distL="114300" distR="114300" simplePos="0" relativeHeight="251687936" behindDoc="0" locked="0" layoutInCell="1" allowOverlap="1" wp14:anchorId="32F8BCED" wp14:editId="30AB8BDA">
                  <wp:simplePos x="0" y="0"/>
                  <wp:positionH relativeFrom="column">
                    <wp:posOffset>231357</wp:posOffset>
                  </wp:positionH>
                  <wp:positionV relativeFrom="paragraph">
                    <wp:posOffset>249362</wp:posOffset>
                  </wp:positionV>
                  <wp:extent cx="1103823" cy="75437"/>
                  <wp:effectExtent l="0" t="0" r="1270" b="1270"/>
                  <wp:wrapTopAndBottom/>
                  <wp:docPr id="1729061702" name="Imag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21" cstate="print">
                            <a:extLst>
                              <a:ext uri="{28A0092B-C50C-407E-A947-70E740481C1C}">
                                <a14:useLocalDpi xmlns:a14="http://schemas.microsoft.com/office/drawing/2010/main" val="0"/>
                              </a:ext>
                            </a:extLst>
                          </a:blip>
                          <a:stretch>
                            <a:fillRect/>
                          </a:stretch>
                        </pic:blipFill>
                        <pic:spPr>
                          <a:xfrm rot="10800000">
                            <a:off x="0" y="0"/>
                            <a:ext cx="1103823" cy="75437"/>
                          </a:xfrm>
                          <a:prstGeom prst="rect">
                            <a:avLst/>
                          </a:prstGeom>
                        </pic:spPr>
                      </pic:pic>
                    </a:graphicData>
                  </a:graphic>
                </wp:anchor>
              </w:drawing>
            </w:r>
          </w:p>
          <w:p w14:paraId="2DAAB7FA" w14:textId="70CBB59C" w:rsidR="00FC78E2" w:rsidRDefault="00564A53" w:rsidP="00564A53">
            <w:pPr>
              <w:spacing w:before="1"/>
              <w:jc w:val="center"/>
              <w:rPr>
                <w:i/>
              </w:rPr>
            </w:pPr>
            <w:r>
              <w:t>:</w:t>
            </w:r>
            <w:r>
              <w:rPr>
                <w:spacing w:val="7"/>
              </w:rPr>
              <w:t xml:space="preserve"> </w:t>
            </w:r>
            <w:r>
              <w:rPr>
                <w:spacing w:val="-2"/>
              </w:rPr>
              <w:t>masukan</w:t>
            </w:r>
          </w:p>
        </w:tc>
        <w:tc>
          <w:tcPr>
            <w:tcW w:w="2637" w:type="dxa"/>
          </w:tcPr>
          <w:p w14:paraId="0960BCFA" w14:textId="07AB29F7" w:rsidR="00FC78E2" w:rsidRPr="00564A53" w:rsidRDefault="00564A53" w:rsidP="00FC78E2">
            <w:pPr>
              <w:spacing w:before="1"/>
              <w:rPr>
                <w:iCs/>
              </w:rPr>
            </w:pPr>
            <w:r>
              <w:t>Pesan</w:t>
            </w:r>
            <w:r>
              <w:rPr>
                <w:spacing w:val="6"/>
              </w:rPr>
              <w:t xml:space="preserve"> </w:t>
            </w:r>
            <w:r>
              <w:t>tipe</w:t>
            </w:r>
            <w:r>
              <w:rPr>
                <w:spacing w:val="10"/>
              </w:rPr>
              <w:t xml:space="preserve"> </w:t>
            </w:r>
            <w:r>
              <w:rPr>
                <w:i/>
                <w:spacing w:val="-4"/>
              </w:rPr>
              <w:t>send</w:t>
            </w:r>
          </w:p>
        </w:tc>
        <w:tc>
          <w:tcPr>
            <w:tcW w:w="2643" w:type="dxa"/>
          </w:tcPr>
          <w:p w14:paraId="096F7491" w14:textId="472843AF" w:rsidR="00564A53" w:rsidRDefault="00564A53" w:rsidP="00564A53">
            <w:pPr>
              <w:pStyle w:val="TableParagraph"/>
              <w:tabs>
                <w:tab w:val="left" w:pos="1785"/>
                <w:tab w:val="left" w:pos="1881"/>
              </w:tabs>
              <w:spacing w:line="259" w:lineRule="auto"/>
              <w:ind w:right="99"/>
              <w:rPr>
                <w:sz w:val="24"/>
              </w:rPr>
            </w:pPr>
            <w:r>
              <w:rPr>
                <w:spacing w:val="-2"/>
                <w:sz w:val="24"/>
              </w:rPr>
              <w:t xml:space="preserve">Menerangkan </w:t>
            </w:r>
            <w:r>
              <w:rPr>
                <w:spacing w:val="-4"/>
                <w:sz w:val="24"/>
              </w:rPr>
              <w:t xml:space="preserve">bahwa </w:t>
            </w:r>
            <w:r>
              <w:rPr>
                <w:spacing w:val="-2"/>
                <w:sz w:val="24"/>
              </w:rPr>
              <w:t xml:space="preserve">suatu </w:t>
            </w:r>
            <w:r>
              <w:rPr>
                <w:spacing w:val="-4"/>
                <w:sz w:val="24"/>
              </w:rPr>
              <w:t>obje</w:t>
            </w:r>
            <w:r>
              <w:rPr>
                <w:spacing w:val="-2"/>
                <w:sz w:val="24"/>
              </w:rPr>
              <w:t xml:space="preserve"> mengirimkan data/masukan/informasi </w:t>
            </w:r>
            <w:r>
              <w:rPr>
                <w:sz w:val="24"/>
              </w:rPr>
              <w:t>ke</w:t>
            </w:r>
            <w:r>
              <w:rPr>
                <w:spacing w:val="40"/>
                <w:sz w:val="24"/>
              </w:rPr>
              <w:t xml:space="preserve"> </w:t>
            </w:r>
            <w:r>
              <w:rPr>
                <w:sz w:val="24"/>
              </w:rPr>
              <w:t>objek</w:t>
            </w:r>
            <w:r>
              <w:rPr>
                <w:spacing w:val="40"/>
                <w:sz w:val="24"/>
              </w:rPr>
              <w:t xml:space="preserve"> </w:t>
            </w:r>
            <w:r>
              <w:rPr>
                <w:sz w:val="24"/>
              </w:rPr>
              <w:t>lainnya,</w:t>
            </w:r>
            <w:r>
              <w:rPr>
                <w:spacing w:val="40"/>
                <w:sz w:val="24"/>
              </w:rPr>
              <w:t xml:space="preserve"> </w:t>
            </w:r>
            <w:r>
              <w:rPr>
                <w:sz w:val="24"/>
              </w:rPr>
              <w:t>arah panah</w:t>
            </w:r>
            <w:r>
              <w:rPr>
                <w:spacing w:val="75"/>
                <w:w w:val="150"/>
                <w:sz w:val="24"/>
              </w:rPr>
              <w:t xml:space="preserve"> </w:t>
            </w:r>
            <w:r>
              <w:rPr>
                <w:sz w:val="24"/>
              </w:rPr>
              <w:t>mengarah</w:t>
            </w:r>
            <w:r>
              <w:rPr>
                <w:spacing w:val="77"/>
                <w:w w:val="150"/>
                <w:sz w:val="24"/>
              </w:rPr>
              <w:t xml:space="preserve"> </w:t>
            </w:r>
            <w:r>
              <w:rPr>
                <w:spacing w:val="-4"/>
                <w:sz w:val="24"/>
              </w:rPr>
              <w:t>pada</w:t>
            </w:r>
          </w:p>
          <w:p w14:paraId="5F3E7D6A" w14:textId="13D78498" w:rsidR="00FC78E2" w:rsidRPr="00564A53" w:rsidRDefault="00564A53" w:rsidP="00564A53">
            <w:pPr>
              <w:spacing w:before="1"/>
              <w:rPr>
                <w:iCs/>
              </w:rPr>
            </w:pPr>
            <w:r>
              <w:t>objek</w:t>
            </w:r>
            <w:r>
              <w:rPr>
                <w:spacing w:val="1"/>
              </w:rPr>
              <w:t xml:space="preserve"> </w:t>
            </w:r>
            <w:r>
              <w:t xml:space="preserve">yang </w:t>
            </w:r>
            <w:r>
              <w:rPr>
                <w:spacing w:val="-2"/>
              </w:rPr>
              <w:t>dikirimi</w:t>
            </w:r>
          </w:p>
        </w:tc>
      </w:tr>
      <w:tr w:rsidR="00564A53" w14:paraId="7AAA1D79" w14:textId="77777777" w:rsidTr="002872D3">
        <w:tc>
          <w:tcPr>
            <w:tcW w:w="2640" w:type="dxa"/>
          </w:tcPr>
          <w:p w14:paraId="079B4D4A" w14:textId="77777777" w:rsidR="00564A53" w:rsidRDefault="00564A53" w:rsidP="00564A53">
            <w:pPr>
              <w:pStyle w:val="TableParagraph"/>
              <w:spacing w:before="178"/>
              <w:rPr>
                <w:i/>
                <w:sz w:val="24"/>
              </w:rPr>
            </w:pPr>
          </w:p>
          <w:p w14:paraId="6BF0BD23" w14:textId="77586034" w:rsidR="00564A53" w:rsidRDefault="00564A53" w:rsidP="00564A53">
            <w:pPr>
              <w:pStyle w:val="TableParagraph"/>
              <w:tabs>
                <w:tab w:val="left" w:pos="2757"/>
              </w:tabs>
              <w:spacing w:before="1"/>
              <w:ind w:left="206"/>
              <w:rPr>
                <w:sz w:val="24"/>
              </w:rPr>
            </w:pPr>
            <w:r>
              <w:rPr>
                <w:noProof/>
                <w:position w:val="3"/>
              </w:rPr>
              <w:drawing>
                <wp:inline distT="0" distB="0" distL="0" distR="0" wp14:anchorId="22E88743" wp14:editId="72A782C5">
                  <wp:extent cx="873889" cy="85725"/>
                  <wp:effectExtent l="0" t="0" r="2540" b="0"/>
                  <wp:docPr id="40" name="Image 4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0" name="Image 40"/>
                          <pic:cNvPicPr/>
                        </pic:nvPicPr>
                        <pic:blipFill>
                          <a:blip r:embed="rId29" cstate="print"/>
                          <a:stretch>
                            <a:fillRect/>
                          </a:stretch>
                        </pic:blipFill>
                        <pic:spPr>
                          <a:xfrm>
                            <a:off x="0" y="0"/>
                            <a:ext cx="878122" cy="86140"/>
                          </a:xfrm>
                          <a:prstGeom prst="rect">
                            <a:avLst/>
                          </a:prstGeom>
                        </pic:spPr>
                      </pic:pic>
                    </a:graphicData>
                  </a:graphic>
                </wp:inline>
              </w:drawing>
            </w:r>
            <w:r>
              <w:rPr>
                <w:sz w:val="24"/>
              </w:rPr>
              <w:t xml:space="preserve"> 1</w:t>
            </w:r>
            <w:r>
              <w:rPr>
                <w:spacing w:val="7"/>
                <w:sz w:val="24"/>
              </w:rPr>
              <w:t xml:space="preserve"> </w:t>
            </w:r>
            <w:r>
              <w:rPr>
                <w:spacing w:val="-10"/>
                <w:sz w:val="24"/>
              </w:rPr>
              <w:t>:</w:t>
            </w:r>
          </w:p>
          <w:p w14:paraId="660AD628" w14:textId="0D94DCD5" w:rsidR="00FC78E2" w:rsidRPr="00564A53" w:rsidRDefault="00564A53" w:rsidP="00564A53">
            <w:pPr>
              <w:spacing w:before="1"/>
              <w:rPr>
                <w:iCs/>
              </w:rPr>
            </w:pPr>
            <w:r>
              <w:rPr>
                <w:spacing w:val="-2"/>
              </w:rPr>
              <w:t>keluaran</w:t>
            </w:r>
          </w:p>
        </w:tc>
        <w:tc>
          <w:tcPr>
            <w:tcW w:w="2637" w:type="dxa"/>
          </w:tcPr>
          <w:p w14:paraId="48C6AE59" w14:textId="727E2A1A" w:rsidR="00FC78E2" w:rsidRPr="00564A53" w:rsidRDefault="00564A53" w:rsidP="00FC78E2">
            <w:pPr>
              <w:spacing w:before="1"/>
              <w:rPr>
                <w:iCs/>
              </w:rPr>
            </w:pPr>
            <w:r>
              <w:t>Pesan</w:t>
            </w:r>
            <w:r>
              <w:rPr>
                <w:spacing w:val="4"/>
              </w:rPr>
              <w:t xml:space="preserve"> </w:t>
            </w:r>
            <w:r>
              <w:t>tipe</w:t>
            </w:r>
            <w:r>
              <w:rPr>
                <w:spacing w:val="10"/>
              </w:rPr>
              <w:t xml:space="preserve"> </w:t>
            </w:r>
            <w:r>
              <w:rPr>
                <w:i/>
                <w:spacing w:val="-2"/>
              </w:rPr>
              <w:t>return</w:t>
            </w:r>
          </w:p>
        </w:tc>
        <w:tc>
          <w:tcPr>
            <w:tcW w:w="2643" w:type="dxa"/>
          </w:tcPr>
          <w:p w14:paraId="091B62CE" w14:textId="4B429B48" w:rsidR="00FC78E2" w:rsidRPr="00564A53" w:rsidRDefault="00564A53" w:rsidP="00564A53">
            <w:pPr>
              <w:pStyle w:val="TableParagraph"/>
              <w:tabs>
                <w:tab w:val="left" w:pos="1453"/>
              </w:tabs>
              <w:spacing w:before="1" w:line="259" w:lineRule="auto"/>
              <w:ind w:right="100"/>
              <w:jc w:val="both"/>
              <w:rPr>
                <w:sz w:val="24"/>
              </w:rPr>
            </w:pPr>
            <w:r>
              <w:rPr>
                <w:sz w:val="24"/>
              </w:rPr>
              <w:t xml:space="preserve">Menerangkan bahwa suatu objek yang telah menjalankan suatu operasi atau metode menghasilkan suatu kembalian ke objek tertentu, arah panah mengarah pada objek </w:t>
            </w:r>
            <w:r>
              <w:rPr>
                <w:spacing w:val="-4"/>
                <w:sz w:val="24"/>
              </w:rPr>
              <w:t xml:space="preserve">yang </w:t>
            </w:r>
            <w:r>
              <w:rPr>
                <w:spacing w:val="-2"/>
                <w:sz w:val="24"/>
              </w:rPr>
              <w:t>menerima kembalian</w:t>
            </w:r>
            <w:r w:rsidR="005C2BCB">
              <w:rPr>
                <w:spacing w:val="-2"/>
                <w:sz w:val="24"/>
              </w:rPr>
              <w:t>.</w:t>
            </w:r>
          </w:p>
        </w:tc>
      </w:tr>
      <w:tr w:rsidR="00564A53" w14:paraId="4EB2F8D2" w14:textId="77777777" w:rsidTr="002872D3">
        <w:tc>
          <w:tcPr>
            <w:tcW w:w="2640" w:type="dxa"/>
          </w:tcPr>
          <w:p w14:paraId="4602D002" w14:textId="7A5E946C" w:rsidR="00FC78E2" w:rsidRDefault="00564A53" w:rsidP="00564A53">
            <w:pPr>
              <w:spacing w:before="1"/>
              <w:jc w:val="center"/>
              <w:rPr>
                <w:w w:val="105"/>
                <w:sz w:val="22"/>
              </w:rPr>
            </w:pPr>
            <w:r w:rsidRPr="00564A53">
              <w:rPr>
                <w:i/>
                <w:noProof/>
              </w:rPr>
              <w:lastRenderedPageBreak/>
              <w:drawing>
                <wp:anchor distT="0" distB="0" distL="114300" distR="114300" simplePos="0" relativeHeight="251689984" behindDoc="0" locked="0" layoutInCell="1" allowOverlap="1" wp14:anchorId="2BC628CB" wp14:editId="68FA0F8F">
                  <wp:simplePos x="0" y="0"/>
                  <wp:positionH relativeFrom="column">
                    <wp:posOffset>198549</wp:posOffset>
                  </wp:positionH>
                  <wp:positionV relativeFrom="paragraph">
                    <wp:posOffset>194945</wp:posOffset>
                  </wp:positionV>
                  <wp:extent cx="1136015" cy="861060"/>
                  <wp:effectExtent l="0" t="0" r="6985" b="0"/>
                  <wp:wrapTopAndBottom/>
                  <wp:docPr id="48312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312198" name=""/>
                          <pic:cNvPicPr/>
                        </pic:nvPicPr>
                        <pic:blipFill rotWithShape="1">
                          <a:blip r:embed="rId30"/>
                          <a:srcRect t="4118" b="1"/>
                          <a:stretch/>
                        </pic:blipFill>
                        <pic:spPr bwMode="auto">
                          <a:xfrm>
                            <a:off x="0" y="0"/>
                            <a:ext cx="1136015" cy="8610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w w:val="105"/>
                <w:sz w:val="22"/>
              </w:rPr>
              <w:t>&lt;&lt;destroy&gt;</w:t>
            </w:r>
          </w:p>
          <w:p w14:paraId="6B39A457" w14:textId="08A9EFBB" w:rsidR="00564A53" w:rsidRDefault="00564A53" w:rsidP="00564A53">
            <w:pPr>
              <w:spacing w:before="1"/>
              <w:jc w:val="left"/>
              <w:rPr>
                <w:i/>
              </w:rPr>
            </w:pPr>
          </w:p>
        </w:tc>
        <w:tc>
          <w:tcPr>
            <w:tcW w:w="2637" w:type="dxa"/>
          </w:tcPr>
          <w:p w14:paraId="1D628156" w14:textId="5C679D1F" w:rsidR="00FC78E2" w:rsidRPr="00564A53" w:rsidRDefault="00564A53" w:rsidP="00FC78E2">
            <w:pPr>
              <w:spacing w:before="1"/>
              <w:rPr>
                <w:iCs/>
              </w:rPr>
            </w:pPr>
            <w:r>
              <w:t>Pesan</w:t>
            </w:r>
            <w:r>
              <w:rPr>
                <w:spacing w:val="8"/>
              </w:rPr>
              <w:t xml:space="preserve"> </w:t>
            </w:r>
            <w:r>
              <w:t>tipe</w:t>
            </w:r>
            <w:r>
              <w:rPr>
                <w:spacing w:val="10"/>
              </w:rPr>
              <w:t xml:space="preserve"> </w:t>
            </w:r>
            <w:r>
              <w:rPr>
                <w:i/>
                <w:spacing w:val="-2"/>
              </w:rPr>
              <w:t>destroy</w:t>
            </w:r>
          </w:p>
        </w:tc>
        <w:tc>
          <w:tcPr>
            <w:tcW w:w="2643" w:type="dxa"/>
          </w:tcPr>
          <w:p w14:paraId="67089116" w14:textId="4B640E3E" w:rsidR="00FC78E2" w:rsidRPr="00564A53" w:rsidRDefault="00564A53" w:rsidP="00FC78E2">
            <w:pPr>
              <w:spacing w:before="1"/>
              <w:rPr>
                <w:iCs/>
              </w:rPr>
            </w:pPr>
            <w:r>
              <w:t>Menerangkan suatu objek</w:t>
            </w:r>
            <w:r>
              <w:rPr>
                <w:spacing w:val="-10"/>
              </w:rPr>
              <w:t xml:space="preserve"> </w:t>
            </w:r>
            <w:r>
              <w:t>mengakhiri</w:t>
            </w:r>
            <w:r>
              <w:rPr>
                <w:spacing w:val="-15"/>
              </w:rPr>
              <w:t xml:space="preserve"> </w:t>
            </w:r>
            <w:r>
              <w:t>hidup objek yang lain, arah panah mengarah pada objek yang diakhiri, sebaiknya jika ada create maka ada</w:t>
            </w:r>
            <w:r>
              <w:rPr>
                <w:spacing w:val="80"/>
              </w:rPr>
              <w:t xml:space="preserve"> </w:t>
            </w:r>
            <w:r>
              <w:rPr>
                <w:i/>
                <w:spacing w:val="-2"/>
              </w:rPr>
              <w:t>destroy.</w:t>
            </w:r>
          </w:p>
        </w:tc>
      </w:tr>
    </w:tbl>
    <w:p w14:paraId="15E999AD" w14:textId="77777777" w:rsidR="002872D3" w:rsidRPr="00A43B2A" w:rsidRDefault="002872D3" w:rsidP="002872D3">
      <w:pPr>
        <w:spacing w:before="4"/>
        <w:jc w:val="center"/>
        <w:rPr>
          <w:i/>
          <w:spacing w:val="-2"/>
          <w:sz w:val="22"/>
        </w:rPr>
      </w:pPr>
      <w:r>
        <w:rPr>
          <w:i/>
          <w:spacing w:val="-2"/>
          <w:sz w:val="22"/>
        </w:rPr>
        <w:t>Sumber : (Fathi et al., 2023)</w:t>
      </w:r>
    </w:p>
    <w:p w14:paraId="6FBE2347" w14:textId="78B6AC71" w:rsidR="00E8259B" w:rsidRPr="00E8259B" w:rsidRDefault="00E8259B" w:rsidP="001F006E"/>
    <w:p w14:paraId="3B7808B5" w14:textId="0C5C2635" w:rsidR="0008466A" w:rsidRPr="00E36F7B" w:rsidRDefault="00EB39B9" w:rsidP="00BF1A1F">
      <w:pPr>
        <w:pStyle w:val="Heading3"/>
      </w:pPr>
      <w:bookmarkStart w:id="44" w:name="_Toc177675404"/>
      <w:r>
        <w:t>Pengujian Sistem</w:t>
      </w:r>
      <w:bookmarkEnd w:id="44"/>
    </w:p>
    <w:p w14:paraId="47BD83B9" w14:textId="3F93F3B1" w:rsidR="00E36F7B" w:rsidRDefault="00E36F7B" w:rsidP="00AE4584">
      <w:pPr>
        <w:ind w:firstLine="720"/>
      </w:pPr>
      <w:r w:rsidRPr="00E36F7B">
        <w:t xml:space="preserve">Pengujian sistem dalam pengembangan perangkat lunak adalah tahap di mana unit-unit yang telah dikembangkan diperiksa untuk memastikan apakah sudah berhasil dan sesuai dalam memenuhi kebutuhan sistem </w:t>
      </w:r>
      <w:r w:rsidRPr="005919A1">
        <w:fldChar w:fldCharType="begin" w:fldLock="1"/>
      </w:r>
      <w:r w:rsidR="005D2D77" w:rsidRPr="005919A1">
        <w:instrText>ADDIN CSL_CITATION {"citationItems":[{"id":"ITEM-1","itemData":{"ISBN":"9792902163","author":[{"dropping-particle":"","family":"Fatta","given":"Hanif","non-dropping-particle":"Al","parse-names":false,"suffix":""}],"id":"ITEM-1","issued":{"date-parts":[["2007"]]},"publisher":"Penerbit Andi","title":"Analisis dan Perancangan Sistem Informasi untuk keunggulan bersaing perusahaan dan organisasi modern","type":"book"},"uris":["http://www.mendeley.com/documents/?uuid=decbe180-f929-4bc0-abf2-bd427cd33798"]}],"mendeley":{"formattedCitation":"(Al Fatta, 2007)","plainTextFormattedCitation":"(Al Fatta, 2007)","previouslyFormattedCitation":"(Al Fatta, 2007)"},"properties":{"noteIndex":0},"schema":"https://github.com/citation-style-language/schema/raw/master/csl-citation.json"}</w:instrText>
      </w:r>
      <w:r w:rsidRPr="005919A1">
        <w:fldChar w:fldCharType="separate"/>
      </w:r>
      <w:r w:rsidRPr="005919A1">
        <w:rPr>
          <w:noProof/>
        </w:rPr>
        <w:t>(Al Fatta, 2007)</w:t>
      </w:r>
      <w:r w:rsidRPr="005919A1">
        <w:fldChar w:fldCharType="end"/>
      </w:r>
      <w:r w:rsidRPr="005919A1">
        <w:t xml:space="preserve">. </w:t>
      </w:r>
      <w:r w:rsidRPr="00E36F7B">
        <w:t>Tahap ini sering kali kurang dipahami dalam proses pengembangan sistem, serta menjadi salah satu tahap yang paling memakan waktu dan memerlukan perencanaan yang sangat teliti.</w:t>
      </w:r>
    </w:p>
    <w:p w14:paraId="2D75625B" w14:textId="77777777" w:rsidR="001F006E" w:rsidRPr="00E36F7B" w:rsidRDefault="001F006E" w:rsidP="00E36F7B"/>
    <w:p w14:paraId="4C97C887" w14:textId="4883E6DC" w:rsidR="00F57B02" w:rsidRPr="00E8259B" w:rsidRDefault="00EB39B9" w:rsidP="00BF1A1F">
      <w:pPr>
        <w:pStyle w:val="Heading3"/>
      </w:pPr>
      <w:bookmarkStart w:id="45" w:name="_Toc177675405"/>
      <w:r>
        <w:t>Pengujian Sistem Black Box</w:t>
      </w:r>
      <w:bookmarkEnd w:id="45"/>
    </w:p>
    <w:p w14:paraId="2BABF996" w14:textId="311F7A73" w:rsidR="0008466A" w:rsidRPr="005919A1" w:rsidRDefault="00E36F7B" w:rsidP="00AE4584">
      <w:pPr>
        <w:ind w:firstLine="431"/>
      </w:pPr>
      <w:r w:rsidRPr="00E36F7B">
        <w:t xml:space="preserve">Pengujian </w:t>
      </w:r>
      <w:r w:rsidR="005D2D77" w:rsidRPr="005D2D77">
        <w:rPr>
          <w:i/>
          <w:iCs/>
        </w:rPr>
        <w:t>b</w:t>
      </w:r>
      <w:r w:rsidRPr="005D2D77">
        <w:rPr>
          <w:i/>
          <w:iCs/>
        </w:rPr>
        <w:t>lackbox</w:t>
      </w:r>
      <w:r w:rsidRPr="00E36F7B">
        <w:t xml:space="preserve"> lebih menekankan pada apakah unit program telah memenuhi tujuan yang ditetapkan dalam spesifikasi. Dalam </w:t>
      </w:r>
      <w:r w:rsidR="005D2D77" w:rsidRPr="005D2D77">
        <w:rPr>
          <w:i/>
          <w:iCs/>
        </w:rPr>
        <w:t>b</w:t>
      </w:r>
      <w:r w:rsidRPr="005D2D77">
        <w:rPr>
          <w:i/>
          <w:iCs/>
        </w:rPr>
        <w:t xml:space="preserve">lackbox </w:t>
      </w:r>
      <w:r w:rsidR="005D2D77" w:rsidRPr="005D2D77">
        <w:rPr>
          <w:i/>
          <w:iCs/>
        </w:rPr>
        <w:t>t</w:t>
      </w:r>
      <w:r w:rsidRPr="005D2D77">
        <w:rPr>
          <w:i/>
          <w:iCs/>
        </w:rPr>
        <w:t>esting</w:t>
      </w:r>
      <w:r w:rsidRPr="00E36F7B">
        <w:t xml:space="preserve">, pengujian dilakukan dengan mengeksekusi modul, lalu diperiksa apakah unit berfungsi dengan benar atau tidak sesuai dengan alur yang </w:t>
      </w:r>
      <w:r w:rsidRPr="005919A1">
        <w:t>direncanakan</w:t>
      </w:r>
      <w:r w:rsidR="005D2D77" w:rsidRPr="005919A1">
        <w:t xml:space="preserve"> </w:t>
      </w:r>
      <w:r w:rsidR="005D2D77" w:rsidRPr="005919A1">
        <w:fldChar w:fldCharType="begin" w:fldLock="1"/>
      </w:r>
      <w:r w:rsidR="00AE4584" w:rsidRPr="005919A1">
        <w:instrText>ADDIN CSL_CITATION {"citationItems":[{"id":"ITEM-1","itemData":{"ISBN":"9792902163","author":[{"dropping-particle":"","family":"Fatta","given":"Hanif","non-dropping-particle":"Al","parse-names":false,"suffix":""}],"id":"ITEM-1","issued":{"date-parts":[["2007"]]},"publisher":"Penerbit Andi","title":"Analisis dan Perancangan Sistem Informasi untuk keunggulan bersaing perusahaan dan organisasi modern","type":"book"},"uris":["http://www.mendeley.com/documents/?uuid=decbe180-f929-4bc0-abf2-bd427cd33798"]}],"mendeley":{"formattedCitation":"(Al Fatta, 2007)","plainTextFormattedCitation":"(Al Fatta, 2007)","previouslyFormattedCitation":"(Al Fatta, 2007)"},"properties":{"noteIndex":0},"schema":"https://github.com/citation-style-language/schema/raw/master/csl-citation.json"}</w:instrText>
      </w:r>
      <w:r w:rsidR="005D2D77" w:rsidRPr="005919A1">
        <w:fldChar w:fldCharType="separate"/>
      </w:r>
      <w:r w:rsidR="005D2D77" w:rsidRPr="005919A1">
        <w:rPr>
          <w:noProof/>
        </w:rPr>
        <w:t>(Al Fatta, 2007)</w:t>
      </w:r>
      <w:r w:rsidR="005D2D77" w:rsidRPr="005919A1">
        <w:fldChar w:fldCharType="end"/>
      </w:r>
      <w:r w:rsidRPr="005919A1">
        <w:t>.</w:t>
      </w:r>
    </w:p>
    <w:p w14:paraId="45577DDC" w14:textId="33AB1C92" w:rsidR="001F006E" w:rsidRPr="00E36F7B" w:rsidRDefault="001F006E" w:rsidP="00F57B02"/>
    <w:p w14:paraId="22AD6472" w14:textId="5740558F" w:rsidR="00D02AAB" w:rsidRDefault="00000000" w:rsidP="00BF1A1F">
      <w:pPr>
        <w:pStyle w:val="Heading2"/>
        <w:numPr>
          <w:ilvl w:val="0"/>
          <w:numId w:val="0"/>
        </w:numPr>
        <w:ind w:left="567"/>
      </w:pPr>
      <w:bookmarkStart w:id="46" w:name="_Toc177675406"/>
      <w:r>
        <w:lastRenderedPageBreak/>
        <w:t>2.3</w:t>
      </w:r>
      <w:r>
        <w:tab/>
      </w:r>
      <w:r w:rsidRPr="00BF1A1F">
        <w:tab/>
      </w:r>
      <w:r w:rsidR="00395791" w:rsidRPr="00BF1A1F">
        <w:t>Penelitian Terkait</w:t>
      </w:r>
      <w:bookmarkEnd w:id="46"/>
    </w:p>
    <w:p w14:paraId="2F3373C0" w14:textId="74C666D6" w:rsidR="00566F17" w:rsidRPr="00566F17" w:rsidRDefault="00566F17" w:rsidP="00566F17">
      <w:pPr>
        <w:pStyle w:val="ListParagraph"/>
        <w:numPr>
          <w:ilvl w:val="0"/>
          <w:numId w:val="42"/>
        </w:numPr>
        <w:spacing w:after="200"/>
      </w:pPr>
      <w:r w:rsidRPr="00566F17">
        <w:t>“Analisa Tingkat Kepuasan Masyarakat Terhadap Pelayanan Publik di Polsek Kecamatan Tembilahan</w:t>
      </w:r>
      <w:r>
        <w:t>.”</w:t>
      </w:r>
      <w:r>
        <w:fldChar w:fldCharType="begin" w:fldLock="1"/>
      </w:r>
      <w:r>
        <w:instrText>ADDIN CSL_CITATION {"citationItems":[{"id":"ITEM-1","itemData":{"DOI":"10.31849/zn.v3i2.8502","ISSN":"2656-7393","abstract":"Kinerja petugas kepolisian adalah tingkat prestasi atau hasil kerja seseorang dari tujuan yang harus dicapai atau dilaksanakan harus sesuai dengan tanggung jawab masing-masing dalam jangka waktu tertentu. Kepuasan kinerja adalah tingkat perasaan seseorang setelah membandingkan kinerja atau hasil yang ia rasakan dibandingkan dengan harapannya. Berdasarkan hasil wawancara masyarakat tentang pelayanan publik di Kantor Kepolisian Sektor Tembilahan, hasilnya menunjukkan kualitas pelayanan yang mereka terima bervariasi. Selain itu tingkat kepuasan masyarakat terhadap pelayanan publik di Kantor Kepolisian Sektor Tembilahan juga berbeda-beda sehingga tingkat kepuasan masyarakat terhadap pelayanan publik di Kantor Kepolisian Sektor Tembilahan tidak dapat disimpulkan. Logika fuzzy menggunakan metode mamdani merupakan salah satu metode untuk menentukan tingkat kepuasan masyarakat terhadap pelayanan publik di Kantor Kepolisian Sektor Tembilahan. Berdasarkan hasil pengujian data yang telah diproses, hasil perhitungan manual adalah 75 sedangkan untuk pengujian sistem menggunakan matlab hasilnya adalah 75. Berdasarkan hasil tes tersebut, dapat disimpulkan bahwa fuzzy logic metode mamdani dapat digunakan untuk menentukan tingkat kepuasan masyarakat terhadap pelayanan publik di Kantor Kepolisian Sektor Tembilahan.","author":[{"dropping-particle":"","family":"Ahmad","given":"Ahmad Zamsuri","non-dropping-particle":"","parse-names":false,"suffix":""},{"dropping-particle":"","family":"Hardianto","given":"Roki","non-dropping-particle":"","parse-names":false,"suffix":""},{"dropping-particle":"","family":"Armada","given":"Andre","non-dropping-particle":"","parse-names":false,"suffix":""},{"dropping-particle":"","family":"Anggraini","given":"Keumala","non-dropping-particle":"","parse-names":false,"suffix":""}],"container-title":"ZONAsi: Jurnal Sistem Informasi","id":"ITEM-1","issue":"2","issued":{"date-parts":[["2022"]]},"page":"143-156","title":"Analisa Tingkat Kepuasan Masyarakat Terhadap Pelayanan Publik di Polsek Kecamatan Tembilahan","type":"article-journal","volume":"3"},"uris":["http://www.mendeley.com/documents/?uuid=071d62e4-d569-4062-b0f7-caf1dec6813d"]}],"mendeley":{"formattedCitation":"(Ahmad et al., 2022)","plainTextFormattedCitation":"(Ahmad et al., 2022)","previouslyFormattedCitation":"(Ahmad et al., 2022)"},"properties":{"noteIndex":0},"schema":"https://github.com/citation-style-language/schema/raw/master/csl-citation.json"}</w:instrText>
      </w:r>
      <w:r>
        <w:fldChar w:fldCharType="separate"/>
      </w:r>
      <w:r w:rsidRPr="00566F17">
        <w:rPr>
          <w:noProof/>
        </w:rPr>
        <w:t>(Ahmad et al., 2022)</w:t>
      </w:r>
      <w:r>
        <w:fldChar w:fldCharType="end"/>
      </w:r>
      <w:r>
        <w:t>.</w:t>
      </w:r>
    </w:p>
    <w:p w14:paraId="63EC6BC2" w14:textId="77777777" w:rsidR="00566F17" w:rsidRPr="00566F17" w:rsidRDefault="00566F17" w:rsidP="00566F17">
      <w:pPr>
        <w:pStyle w:val="ListParagraph"/>
      </w:pPr>
      <w:r w:rsidRPr="00566F17">
        <w:t>Persamaan : Kedua judul memiliki tujuan yang sama, yaitu menganalisis tingkat kepuasan masyarakat terhadap pelayanan publik dengan menggunakan algoritma Fuzzy Mamdani. Namun, terdapat beberapa perbedaan penting antara keduanya. Judul pertama berfokus pada Kantor Mall Pelayanan Publik Pangkep dan mengusulkan penerapan algoritma Fuzzy Mamdani berbasis web untuk meningkatkan efisiensi dan akurasi analisis</w:t>
      </w:r>
    </w:p>
    <w:p w14:paraId="7FEED79A" w14:textId="77777777" w:rsidR="00566F17" w:rsidRPr="00566F17" w:rsidRDefault="00566F17" w:rsidP="00566F17">
      <w:pPr>
        <w:pStyle w:val="ListParagraph"/>
      </w:pPr>
    </w:p>
    <w:p w14:paraId="08D21EE4" w14:textId="77777777" w:rsidR="00566F17" w:rsidRPr="00566F17" w:rsidRDefault="00566F17" w:rsidP="00566F17">
      <w:pPr>
        <w:pStyle w:val="ListParagraph"/>
      </w:pPr>
      <w:r w:rsidRPr="00566F17">
        <w:t>Perbedaan : Sedangkan judul kedua berfokus pada Kantor Kepolisian Sektor Tembilahan dan menggunakan logika fuzzy metode Mamdani, yang hasilnya diuji menggunakan MATLAB. Meskipun pendekatannya berbeda, kedua penelitian ini sama-sama bertujuan untuk meningkatkan kualitas layanan publik dengan menganalisis kepuasan masyarakat secara lebih efektif.</w:t>
      </w:r>
    </w:p>
    <w:p w14:paraId="7FF7D2B0" w14:textId="77777777" w:rsidR="00566F17" w:rsidRPr="00566F17" w:rsidRDefault="00566F17" w:rsidP="00566F17">
      <w:pPr>
        <w:pStyle w:val="ListParagraph"/>
      </w:pPr>
    </w:p>
    <w:p w14:paraId="615A9D2D" w14:textId="39AB1EB9" w:rsidR="00566F17" w:rsidRPr="00566F17" w:rsidRDefault="00566F17" w:rsidP="00566F17">
      <w:pPr>
        <w:pStyle w:val="ListParagraph"/>
        <w:numPr>
          <w:ilvl w:val="0"/>
          <w:numId w:val="42"/>
        </w:numPr>
        <w:spacing w:after="200"/>
      </w:pPr>
      <w:r w:rsidRPr="00566F17">
        <w:t>“Penerapan Metode Logika Fuzzy Dalam Analisis Kepuasan Mahasiswa Terhadap Sistem Perkuliahan Online</w:t>
      </w:r>
      <w:r>
        <w:t>”</w:t>
      </w:r>
      <w:r>
        <w:fldChar w:fldCharType="begin" w:fldLock="1"/>
      </w:r>
      <w:r>
        <w:instrText>ADDIN CSL_CITATION {"citationItems":[{"id":"ITEM-1","itemData":{"DOI":"10.37676/jmi.v19i2.4350","ISSN":"1858-2680","abstract":"Abstract-In an effort to improve service quality, facilities and infrastructure are needed to support the service process provided. Where there needs to be proper treatment starting from the input, process, to the output of the services provided. Good relations and communication with the community are needed in an effort to maintain the continuity of a continuous service process. In assisting the analysis of student satisfaction, a fuzzy logic method is applied, namely Fuzzy Tsukamoto. The Tsukamoto method is an extension of monotone reasoning. In the Tsukamoto method, every consequence of a rule in the form of an If-Then must be represented by a fuzzy set with a monotonous membership function. The results of this study are that the application of Student Online Learning Satisfaction Analysis using the Tsukamoto algorithm has been successfully implemented and produces rules that are in accordance with what is desired.\r Primari Key : Application, Fuzzy Logic, Student Satisfaction.","author":[{"dropping-particle":"","family":"Aprianto","given":"Agung","non-dropping-particle":"","parse-names":false,"suffix":""},{"dropping-particle":"","family":"Kanedi","given":"Indra","non-dropping-particle":"","parse-names":false,"suffix":""},{"dropping-particle":"","family":"Prahasti","given":"Prahasti","non-dropping-particle":"","parse-names":false,"suffix":""}],"container-title":"Jurnal Media Infotama","id":"ITEM-1","issue":"2","issued":{"date-parts":[["2023"]]},"page":"439-446","title":"Penerapan Metode Logika Fuzzy Dalam Analisis Kepuasan Mahasiswa Terhadap Sistem Perkuliahan Online","type":"article-journal","volume":"19"},"uris":["http://www.mendeley.com/documents/?uuid=515918ee-2dd3-48c4-bff7-4033ee213017"]}],"mendeley":{"formattedCitation":"(Aprianto et al., 2023)","plainTextFormattedCitation":"(Aprianto et al., 2023)","previouslyFormattedCitation":"(Aprianto et al., 2023)"},"properties":{"noteIndex":0},"schema":"https://github.com/citation-style-language/schema/raw/master/csl-citation.json"}</w:instrText>
      </w:r>
      <w:r>
        <w:fldChar w:fldCharType="separate"/>
      </w:r>
      <w:r w:rsidRPr="00566F17">
        <w:rPr>
          <w:noProof/>
        </w:rPr>
        <w:t>(Aprianto et al., 2023)</w:t>
      </w:r>
      <w:r>
        <w:fldChar w:fldCharType="end"/>
      </w:r>
      <w:r>
        <w:t>.</w:t>
      </w:r>
    </w:p>
    <w:p w14:paraId="6C4CAF45" w14:textId="77777777" w:rsidR="00566F17" w:rsidRPr="00566F17" w:rsidRDefault="00566F17" w:rsidP="00566F17">
      <w:pPr>
        <w:pStyle w:val="ListParagraph"/>
      </w:pPr>
    </w:p>
    <w:p w14:paraId="54ECE7CC" w14:textId="77777777" w:rsidR="00566F17" w:rsidRPr="00566F17" w:rsidRDefault="00566F17" w:rsidP="00566F17">
      <w:pPr>
        <w:pStyle w:val="ListParagraph"/>
      </w:pPr>
      <w:r w:rsidRPr="00566F17">
        <w:t xml:space="preserve">Persamaan : Kedua judul memiliki tujuan yang sama, yaitu menganalisis tingkat kepuasan dengan menggunakan metode logika fuzzy, namun terdapat beberapa perbedaan penting. Judul pertama berfokus pada Kantor </w:t>
      </w:r>
      <w:r w:rsidRPr="00566F17">
        <w:lastRenderedPageBreak/>
        <w:t xml:space="preserve">Mall Pelayanan Publik Pangkep, mengukur kepuasan masyarakat terhadap layanan publik dengan menggunakan algoritma Fuzzy Mamdani yang diimplementasikan berbasis web. Sementara itu, judul kedua berfokus pada sistem perkuliahan online, mengukur kepuasan mahasiswa dengan menggunakan algoritma Fuzzy Tsukamoto yang diimplementasikan dalam bentuk aplikasi.  </w:t>
      </w:r>
    </w:p>
    <w:p w14:paraId="1F854F28" w14:textId="77777777" w:rsidR="00566F17" w:rsidRPr="00566F17" w:rsidRDefault="00566F17" w:rsidP="00566F17">
      <w:pPr>
        <w:pStyle w:val="ListParagraph"/>
      </w:pPr>
    </w:p>
    <w:p w14:paraId="583A8766" w14:textId="77777777" w:rsidR="00566F17" w:rsidRPr="00566F17" w:rsidRDefault="00566F17" w:rsidP="00566F17">
      <w:pPr>
        <w:pStyle w:val="ListParagraph"/>
      </w:pPr>
      <w:r w:rsidRPr="00566F17">
        <w:t>Perbedaan : Meskipun subjek dan metode fuzzy yang digunakan berbeda, keduanya sama-sama bertujuan untuk meningkatkan kualitas layanan—baik itu dalam konteks pelayanan publik maupun sistem perkuliahan—melalui analisis kepuasan yang lebih akurat dan terperinci.</w:t>
      </w:r>
    </w:p>
    <w:p w14:paraId="58693409" w14:textId="77777777" w:rsidR="00566F17" w:rsidRPr="00566F17" w:rsidRDefault="00566F17" w:rsidP="00566F17">
      <w:pPr>
        <w:pStyle w:val="ListParagraph"/>
      </w:pPr>
    </w:p>
    <w:p w14:paraId="70B491B5" w14:textId="4A4AA6E6" w:rsidR="00566F17" w:rsidRPr="00566F17" w:rsidRDefault="00566F17" w:rsidP="00566F17">
      <w:pPr>
        <w:pStyle w:val="ListParagraph"/>
        <w:numPr>
          <w:ilvl w:val="0"/>
          <w:numId w:val="42"/>
        </w:numPr>
        <w:spacing w:after="200"/>
      </w:pPr>
      <w:r w:rsidRPr="00566F17">
        <w:t>“Analisis Algoritma Fuzzy Mamdani Dalam Mengukur Tingkat Kepuasan Pelanggan Berdasarkan Kualitas Makanan Pelayanan Dan Harga”</w:t>
      </w:r>
      <w:r>
        <w:fldChar w:fldCharType="begin" w:fldLock="1"/>
      </w:r>
      <w:r w:rsidR="005919A1">
        <w:instrText>ADDIN CSL_CITATION {"citationItems":[{"id":"ITEM-1","itemData":{"author":[{"dropping-particle":"","family":"Rizvya","given":"Ririn","non-dropping-particle":"","parse-names":false,"suffix":""},{"dropping-particle":"","family":"Nurhaliza","given":"Ananda","non-dropping-particle":"","parse-names":false,"suffix":""},{"dropping-particle":"","family":"Supitri","given":"Widiarti","non-dropping-particle":"","parse-names":false,"suffix":""},{"dropping-particle":"","family":"Andani","given":"Sundari Retno","non-dropping-particle":"","parse-names":false,"suffix":""}],"container-title":"Jurnal JPILKOM (Jurnal Penelitian Ilmu Komputer)","id":"ITEM-1","issue":"2","issued":{"date-parts":[["2024"]]},"page":"33-38","title":"Analisis Algoritma Fuzzy Mamdani dalam Mengukur Tingkat Kepuasan Pelanggan Berdasarkan Kualitas Makanan Pelayanan dan Harga","type":"article-journal","volume":"2"},"uris":["http://www.mendeley.com/documents/?uuid=5570d372-2659-4e51-9bf9-bc479f9ac805"]}],"mendeley":{"formattedCitation":"(Rizvya et al., 2024)","plainTextFormattedCitation":"(Rizvya et al., 2024)","previouslyFormattedCitation":"(Rizvya et al., 2024)"},"properties":{"noteIndex":0},"schema":"https://github.com/citation-style-language/schema/raw/master/csl-citation.json"}</w:instrText>
      </w:r>
      <w:r>
        <w:fldChar w:fldCharType="separate"/>
      </w:r>
      <w:r w:rsidRPr="00566F17">
        <w:rPr>
          <w:noProof/>
        </w:rPr>
        <w:t>(Rizvya et al., 2024)</w:t>
      </w:r>
      <w:r>
        <w:fldChar w:fldCharType="end"/>
      </w:r>
      <w:r>
        <w:t>.</w:t>
      </w:r>
    </w:p>
    <w:p w14:paraId="5A46B9B3" w14:textId="77777777" w:rsidR="00566F17" w:rsidRPr="00566F17" w:rsidRDefault="00566F17" w:rsidP="00566F17">
      <w:pPr>
        <w:pStyle w:val="ListParagraph"/>
      </w:pPr>
      <w:r w:rsidRPr="00566F17">
        <w:t xml:space="preserve">Perbedaan : Kedua judul menggunakan algoritma Fuzzy Mamdani untuk menganalisis tingkat kepuasan, namun terdapat perbedaan dalam lokasi dan subjek penelitian serta aspek yang dianalisis. Judul pertama berfokus pada Kantor Mall Pelayanan Publik Pangkep dan menganalisis kepuasan masyarakat terhadap layanan publik secara umum, sementara judul kedua berfokus pada Restoran Cindelaras dan menganalisis kepuasan pelanggan dengan mempertimbangkan kualitas makanan, pelayanan, dan harga. Dari segi implementasi teknologi, judul pertama mengusulkan penggunaan </w:t>
      </w:r>
      <w:r w:rsidRPr="00566F17">
        <w:lastRenderedPageBreak/>
        <w:t xml:space="preserve">sistem berbasis web, sedangkan judul kedua menggunakan software MATLAB untuk analisis. </w:t>
      </w:r>
    </w:p>
    <w:p w14:paraId="664EE60F" w14:textId="77777777" w:rsidR="00566F17" w:rsidRPr="00566F17" w:rsidRDefault="00566F17" w:rsidP="00566F17">
      <w:pPr>
        <w:pStyle w:val="ListParagraph"/>
      </w:pPr>
    </w:p>
    <w:p w14:paraId="7CD090A6" w14:textId="77777777" w:rsidR="00566F17" w:rsidRPr="00566F17" w:rsidRDefault="00566F17" w:rsidP="00566F17">
      <w:pPr>
        <w:pBdr>
          <w:top w:val="nil"/>
          <w:left w:val="nil"/>
          <w:bottom w:val="nil"/>
          <w:right w:val="nil"/>
          <w:between w:val="nil"/>
        </w:pBdr>
        <w:spacing w:after="240"/>
        <w:ind w:left="720"/>
      </w:pPr>
      <w:r w:rsidRPr="00566F17">
        <w:t>Persamaan : Meskipun demikian, kedua penelitian ini sama-sama bertujuan memberikan gambaran yang lebih akurat tentang tingkat kepuasan, baik itu dari perspektif masyarakat terhadap pelayanan publik maupun pelanggan terhadap layanan restoran, dengan pendekatan fuzzy yang serupa, termasuk pembentukan himpunan fuzzy, aturan, komposisi aturan, dan defuzzifikasi untuk mendapatkan hasil akhir.</w:t>
      </w:r>
    </w:p>
    <w:p w14:paraId="46E52B8B" w14:textId="77777777" w:rsidR="00566F17" w:rsidRDefault="00566F17">
      <w:pPr>
        <w:rPr>
          <w:b/>
          <w:color w:val="000000"/>
          <w:sz w:val="28"/>
          <w:szCs w:val="28"/>
        </w:rPr>
      </w:pPr>
      <w:r>
        <w:rPr>
          <w:b/>
          <w:color w:val="000000"/>
          <w:sz w:val="28"/>
          <w:szCs w:val="28"/>
        </w:rPr>
        <w:br w:type="page"/>
      </w:r>
    </w:p>
    <w:p w14:paraId="3C6588F2" w14:textId="2EC49717" w:rsidR="00D02AAB" w:rsidRDefault="00000000" w:rsidP="00BF1A1F">
      <w:pPr>
        <w:pStyle w:val="Heading1"/>
      </w:pPr>
      <w:bookmarkStart w:id="47" w:name="_Toc177675407"/>
      <w:r>
        <w:lastRenderedPageBreak/>
        <w:t xml:space="preserve">BAB III </w:t>
      </w:r>
      <w:r>
        <w:br/>
        <w:t>METODE PENELITIAN</w:t>
      </w:r>
      <w:bookmarkEnd w:id="47"/>
    </w:p>
    <w:p w14:paraId="1E437D5D" w14:textId="77777777" w:rsidR="00D02AAB" w:rsidRDefault="00000000" w:rsidP="00BF1A1F">
      <w:pPr>
        <w:pStyle w:val="subbab3"/>
      </w:pPr>
      <w:bookmarkStart w:id="48" w:name="_1ci93xb" w:colFirst="0" w:colLast="0"/>
      <w:bookmarkStart w:id="49" w:name="_Toc177675408"/>
      <w:bookmarkEnd w:id="48"/>
      <w:r>
        <w:t>Waktu dan Tempat Penelitian</w:t>
      </w:r>
      <w:bookmarkEnd w:id="49"/>
    </w:p>
    <w:p w14:paraId="1E2D1D46" w14:textId="3D5AAFAD" w:rsidR="00D02AAB" w:rsidRDefault="00000000" w:rsidP="00D16642">
      <w:pPr>
        <w:ind w:right="12" w:firstLine="720"/>
        <w:rPr>
          <w:i/>
        </w:rPr>
      </w:pPr>
      <w:r>
        <w:t xml:space="preserve">Penelitian ini dilakukan pada </w:t>
      </w:r>
      <w:r w:rsidR="00A16988">
        <w:t>Juni hingga Agustus</w:t>
      </w:r>
      <w:r>
        <w:t xml:space="preserve"> 2024. Adapun tempat penelitian dilakukan pada kantor Mal Pelayanan Publik di Jl. Poros Makassar - Pare-pare Kel. Tumampua Kec. Pangkajene, Kab. Pangkajene dan Kepulauan-Sulawesi Selatan 90614</w:t>
      </w:r>
      <w:r>
        <w:rPr>
          <w:i/>
        </w:rPr>
        <w:t>.</w:t>
      </w:r>
    </w:p>
    <w:p w14:paraId="6E32EE26" w14:textId="77777777" w:rsidR="00140FFA" w:rsidRDefault="00140FFA" w:rsidP="00D16642">
      <w:pPr>
        <w:ind w:right="12" w:firstLine="720"/>
      </w:pPr>
    </w:p>
    <w:p w14:paraId="43C8BAA8" w14:textId="77777777" w:rsidR="00D02AAB" w:rsidRDefault="00000000" w:rsidP="00BF1A1F">
      <w:pPr>
        <w:pStyle w:val="subbab3"/>
      </w:pPr>
      <w:bookmarkStart w:id="50" w:name="_3whwml4" w:colFirst="0" w:colLast="0"/>
      <w:bookmarkStart w:id="51" w:name="_Toc177675409"/>
      <w:bookmarkEnd w:id="50"/>
      <w:r>
        <w:t>Jenis Penelitian</w:t>
      </w:r>
      <w:bookmarkEnd w:id="51"/>
    </w:p>
    <w:p w14:paraId="06AD89AA" w14:textId="77777777" w:rsidR="00D02AAB" w:rsidRDefault="00000000" w:rsidP="00D16642">
      <w:pPr>
        <w:ind w:firstLine="709"/>
      </w:pPr>
      <w:r>
        <w:t>jenis penelitian yang digunakan oleh peneliti mencakup wawancara, kuesioner, dan observasi. Wawancara dilakukan untuk mendapatkan pemahaman mendalam dari responden mengenai persepsi dan kepuasan mereka. Kuesioner digunakan untuk mengumpulkan data dari sejumlah besar responden secara sistematis melalui aplikasi berbasis web. Observasi dilakukan untuk mengamati langsung proses dan kualitas pelayanan yang diberikan.</w:t>
      </w:r>
    </w:p>
    <w:p w14:paraId="64FFF433" w14:textId="77777777" w:rsidR="00140FFA" w:rsidRDefault="00140FFA" w:rsidP="00D16642">
      <w:pPr>
        <w:ind w:firstLine="709"/>
      </w:pPr>
    </w:p>
    <w:p w14:paraId="4A86EEF0" w14:textId="77777777" w:rsidR="00D02AAB" w:rsidRDefault="00000000" w:rsidP="00BF1A1F">
      <w:pPr>
        <w:pStyle w:val="Heading2"/>
        <w:numPr>
          <w:ilvl w:val="1"/>
          <w:numId w:val="6"/>
        </w:numPr>
      </w:pPr>
      <w:bookmarkStart w:id="52" w:name="_2bn6wsx" w:colFirst="0" w:colLast="0"/>
      <w:bookmarkStart w:id="53" w:name="_Toc177675410"/>
      <w:bookmarkEnd w:id="52"/>
      <w:r>
        <w:t>Sumber Data</w:t>
      </w:r>
      <w:bookmarkEnd w:id="53"/>
    </w:p>
    <w:p w14:paraId="35893F29" w14:textId="77777777" w:rsidR="00D02AAB" w:rsidRDefault="00000000" w:rsidP="00D16642">
      <w:pPr>
        <w:ind w:firstLine="709"/>
      </w:pPr>
      <w:r>
        <w:t>Dalam penelitian ini, sumber data yang digunakan adalah data kualitatif. Data kualitatif memberikan wawasan mendalam yang berasal dari pengumpulan informasi melalui wawancara, observasi, dan analisis naratif, yang memungkinkan peneliti untuk memahami fenomena dalam konteks yang lebih kaya dan kompleks.</w:t>
      </w:r>
    </w:p>
    <w:p w14:paraId="6D48D6CB" w14:textId="77777777" w:rsidR="00D02AAB" w:rsidRDefault="00000000" w:rsidP="00BF1A1F">
      <w:pPr>
        <w:pStyle w:val="Heading2"/>
        <w:numPr>
          <w:ilvl w:val="1"/>
          <w:numId w:val="6"/>
        </w:numPr>
      </w:pPr>
      <w:bookmarkStart w:id="54" w:name="_qsh70q" w:colFirst="0" w:colLast="0"/>
      <w:bookmarkStart w:id="55" w:name="_Toc177675411"/>
      <w:bookmarkEnd w:id="54"/>
      <w:r>
        <w:lastRenderedPageBreak/>
        <w:t>Metode Pengumpulan Data</w:t>
      </w:r>
      <w:bookmarkEnd w:id="55"/>
    </w:p>
    <w:p w14:paraId="1E650DDA" w14:textId="77777777" w:rsidR="00D02AAB" w:rsidRDefault="00000000" w:rsidP="00D16642">
      <w:pPr>
        <w:ind w:firstLine="709"/>
      </w:pPr>
      <w:r>
        <w:t>Dalam penelitian ini, metode pengumpulan data yang digunakan mencakup kuesioner, wawancara, dan observasi. Kuesioner digunakan untuk mendapatkan data secara sistematis dari responden dalam jumlah besar. Wawancara memungkinkan penggalian informasi yang lebih mendalam dan eksploratif dari responden. Observasi dilakukan untuk mengamati perilaku atau fenomena secara langsung di lapangan.</w:t>
      </w:r>
    </w:p>
    <w:p w14:paraId="4DEACFD8" w14:textId="77777777" w:rsidR="00140FFA" w:rsidRDefault="00140FFA" w:rsidP="00D16642">
      <w:pPr>
        <w:ind w:firstLine="709"/>
      </w:pPr>
    </w:p>
    <w:p w14:paraId="25D13173" w14:textId="77777777" w:rsidR="00D02AAB" w:rsidRDefault="00000000" w:rsidP="00BF1A1F">
      <w:pPr>
        <w:pStyle w:val="Heading2"/>
        <w:numPr>
          <w:ilvl w:val="1"/>
          <w:numId w:val="6"/>
        </w:numPr>
      </w:pPr>
      <w:bookmarkStart w:id="56" w:name="_3as4poj" w:colFirst="0" w:colLast="0"/>
      <w:bookmarkStart w:id="57" w:name="_Toc177675412"/>
      <w:bookmarkEnd w:id="56"/>
      <w:r>
        <w:t>Bahan dan Alat Penelitian</w:t>
      </w:r>
      <w:bookmarkEnd w:id="57"/>
      <w:r>
        <w:t xml:space="preserve"> </w:t>
      </w:r>
    </w:p>
    <w:p w14:paraId="6562C6AB" w14:textId="1599DD6B" w:rsidR="00D02AAB" w:rsidRDefault="00000000" w:rsidP="00D16642">
      <w:pPr>
        <w:pStyle w:val="ListParagraph"/>
        <w:numPr>
          <w:ilvl w:val="0"/>
          <w:numId w:val="33"/>
        </w:numPr>
        <w:jc w:val="left"/>
      </w:pPr>
      <w:r>
        <w:t xml:space="preserve">Alat Penelitian </w:t>
      </w:r>
    </w:p>
    <w:p w14:paraId="196C6950" w14:textId="77777777" w:rsidR="00D02AAB" w:rsidRDefault="00000000" w:rsidP="00D16642">
      <w:pPr>
        <w:spacing w:before="140"/>
        <w:ind w:left="720" w:right="12"/>
        <w:jc w:val="left"/>
      </w:pPr>
      <w:r>
        <w:t>Perangkat keras yang dipakai adalah laptop yang memiliki spesifikasi AMD Ryzen 3 5300U, RAM 8GB, dan sistem operasi Windows 11.</w:t>
      </w:r>
    </w:p>
    <w:p w14:paraId="6F10D7B5" w14:textId="2065E5E0" w:rsidR="00D02AAB" w:rsidRDefault="00000000" w:rsidP="00D16642">
      <w:pPr>
        <w:pStyle w:val="ListParagraph"/>
        <w:numPr>
          <w:ilvl w:val="0"/>
          <w:numId w:val="33"/>
        </w:numPr>
        <w:jc w:val="left"/>
      </w:pPr>
      <w:r>
        <w:t xml:space="preserve">Bahan Penelitian </w:t>
      </w:r>
    </w:p>
    <w:p w14:paraId="74303D0D" w14:textId="77777777" w:rsidR="00D02AAB" w:rsidRDefault="00000000" w:rsidP="00D16642">
      <w:pPr>
        <w:ind w:left="720"/>
        <w:jc w:val="left"/>
      </w:pPr>
      <w:r>
        <w:t>Bahan penelitian dan perangkat lunak yang digunakan oleh peneliti, sebagai berikut:</w:t>
      </w:r>
    </w:p>
    <w:p w14:paraId="79A31720" w14:textId="7A6838F3" w:rsidR="00D02AAB" w:rsidRDefault="00000000" w:rsidP="00D16642">
      <w:pPr>
        <w:spacing w:before="140"/>
        <w:ind w:left="1286" w:hanging="360"/>
        <w:jc w:val="left"/>
      </w:pPr>
      <w:r>
        <w:t>a)</w:t>
      </w:r>
      <w:r>
        <w:rPr>
          <w:sz w:val="14"/>
          <w:szCs w:val="14"/>
        </w:rPr>
        <w:t xml:space="preserve"> </w:t>
      </w:r>
      <w:r>
        <w:rPr>
          <w:sz w:val="14"/>
          <w:szCs w:val="14"/>
        </w:rPr>
        <w:tab/>
      </w:r>
      <w:r w:rsidR="001D4E22">
        <w:t>Laragon</w:t>
      </w:r>
      <w:r>
        <w:t xml:space="preserve"> Web server</w:t>
      </w:r>
    </w:p>
    <w:p w14:paraId="00BB2D20" w14:textId="77777777" w:rsidR="00D02AAB" w:rsidRDefault="00000000" w:rsidP="00D16642">
      <w:pPr>
        <w:spacing w:before="140"/>
        <w:ind w:left="1286" w:hanging="360"/>
        <w:jc w:val="left"/>
      </w:pPr>
      <w:r>
        <w:t>b)</w:t>
      </w:r>
      <w:r>
        <w:rPr>
          <w:sz w:val="14"/>
          <w:szCs w:val="14"/>
        </w:rPr>
        <w:tab/>
      </w:r>
      <w:r>
        <w:t>Visual Studio Code</w:t>
      </w:r>
    </w:p>
    <w:p w14:paraId="27BED9E7" w14:textId="77777777" w:rsidR="00D02AAB" w:rsidRDefault="00000000" w:rsidP="00D16642">
      <w:pPr>
        <w:spacing w:before="140"/>
        <w:ind w:left="1286" w:hanging="360"/>
        <w:jc w:val="left"/>
      </w:pPr>
      <w:r>
        <w:t>c)</w:t>
      </w:r>
      <w:r>
        <w:rPr>
          <w:sz w:val="14"/>
          <w:szCs w:val="14"/>
        </w:rPr>
        <w:t xml:space="preserve"> </w:t>
      </w:r>
      <w:r>
        <w:rPr>
          <w:sz w:val="14"/>
          <w:szCs w:val="14"/>
        </w:rPr>
        <w:tab/>
      </w:r>
      <w:r>
        <w:t>Browser Chrome</w:t>
      </w:r>
    </w:p>
    <w:p w14:paraId="5FBA2C03" w14:textId="77777777" w:rsidR="00D02AAB" w:rsidRDefault="00000000" w:rsidP="00D16642">
      <w:pPr>
        <w:spacing w:before="140"/>
        <w:ind w:left="1286" w:hanging="360"/>
        <w:jc w:val="left"/>
      </w:pPr>
      <w:r>
        <w:t>d)</w:t>
      </w:r>
      <w:r>
        <w:rPr>
          <w:sz w:val="14"/>
          <w:szCs w:val="14"/>
        </w:rPr>
        <w:tab/>
      </w:r>
      <w:r>
        <w:t>Draw.io</w:t>
      </w:r>
    </w:p>
    <w:p w14:paraId="0437642B" w14:textId="77777777" w:rsidR="00D02AAB" w:rsidRDefault="00000000" w:rsidP="00D16642">
      <w:pPr>
        <w:spacing w:before="140"/>
        <w:ind w:left="1286" w:hanging="360"/>
        <w:jc w:val="left"/>
      </w:pPr>
      <w:r>
        <w:t>e)</w:t>
      </w:r>
      <w:r>
        <w:rPr>
          <w:sz w:val="14"/>
          <w:szCs w:val="14"/>
        </w:rPr>
        <w:t xml:space="preserve"> </w:t>
      </w:r>
      <w:r>
        <w:rPr>
          <w:sz w:val="14"/>
          <w:szCs w:val="14"/>
        </w:rPr>
        <w:tab/>
      </w:r>
      <w:r>
        <w:t>Figma</w:t>
      </w:r>
    </w:p>
    <w:p w14:paraId="5C0A8529" w14:textId="77777777" w:rsidR="00D02AAB" w:rsidRDefault="00000000" w:rsidP="00D16642">
      <w:pPr>
        <w:spacing w:before="140"/>
        <w:ind w:left="1286" w:hanging="360"/>
        <w:jc w:val="left"/>
      </w:pPr>
      <w:r>
        <w:t>f)</w:t>
      </w:r>
      <w:r>
        <w:rPr>
          <w:sz w:val="14"/>
          <w:szCs w:val="14"/>
        </w:rPr>
        <w:t xml:space="preserve"> </w:t>
      </w:r>
      <w:r>
        <w:rPr>
          <w:sz w:val="14"/>
          <w:szCs w:val="14"/>
        </w:rPr>
        <w:tab/>
      </w:r>
      <w:r>
        <w:t>Microsoft Word</w:t>
      </w:r>
    </w:p>
    <w:p w14:paraId="1AA350EF" w14:textId="77777777" w:rsidR="00D02AAB" w:rsidRDefault="00000000" w:rsidP="00D16642">
      <w:pPr>
        <w:spacing w:before="140"/>
        <w:ind w:left="1286" w:hanging="360"/>
        <w:jc w:val="left"/>
      </w:pPr>
      <w:r>
        <w:lastRenderedPageBreak/>
        <w:t xml:space="preserve">g)  Survei Kepuasan Masyarakat </w:t>
      </w:r>
    </w:p>
    <w:p w14:paraId="2A58E39F" w14:textId="77777777" w:rsidR="00140FFA" w:rsidRDefault="00140FFA" w:rsidP="00D16642">
      <w:pPr>
        <w:spacing w:before="140"/>
        <w:ind w:left="1286" w:hanging="360"/>
        <w:jc w:val="left"/>
      </w:pPr>
    </w:p>
    <w:p w14:paraId="0664AEE7" w14:textId="77777777" w:rsidR="00D02AAB" w:rsidRDefault="00000000" w:rsidP="00BF1A1F">
      <w:pPr>
        <w:pStyle w:val="Heading2"/>
        <w:numPr>
          <w:ilvl w:val="1"/>
          <w:numId w:val="6"/>
        </w:numPr>
      </w:pPr>
      <w:bookmarkStart w:id="58" w:name="_1pxezwc" w:colFirst="0" w:colLast="0"/>
      <w:bookmarkStart w:id="59" w:name="_Toc177675413"/>
      <w:bookmarkEnd w:id="58"/>
      <w:r>
        <w:t>Metode Pengujian</w:t>
      </w:r>
      <w:bookmarkEnd w:id="59"/>
    </w:p>
    <w:p w14:paraId="5F9691BB" w14:textId="77777777" w:rsidR="00D02AAB" w:rsidRDefault="00000000" w:rsidP="00D16642">
      <w:pPr>
        <w:ind w:firstLine="709"/>
      </w:pPr>
      <w:r>
        <w:t>Metode pengujian dilakukan dengan cara menerapkan Algoritma Fuzzy Mamdani pada data survei kepuasan masyarakat yang diperoleh melalui kuesioner berbasis web. Hasil dari pengolahan data menggunakan algoritma ini kemudian dibandingkan dengan data survei yang dianalisis secara konvensional untuk mengevaluasi keakuratan dan validasi hasil. Selain itu, pengujian juga dilakukan dengan mengukur kinerja dan responsivitas sistem berbasis web yang dikembangkan dalam menangani input data dan menghasilkan output analisis.</w:t>
      </w:r>
    </w:p>
    <w:p w14:paraId="24CB2206" w14:textId="77777777" w:rsidR="00140FFA" w:rsidRDefault="00140FFA" w:rsidP="00D16642">
      <w:pPr>
        <w:ind w:firstLine="709"/>
      </w:pPr>
    </w:p>
    <w:p w14:paraId="2E61AD85" w14:textId="77777777" w:rsidR="00D02AAB" w:rsidRDefault="00000000" w:rsidP="00BF1A1F">
      <w:pPr>
        <w:pStyle w:val="Heading2"/>
        <w:numPr>
          <w:ilvl w:val="1"/>
          <w:numId w:val="6"/>
        </w:numPr>
      </w:pPr>
      <w:bookmarkStart w:id="60" w:name="_49x2ik5" w:colFirst="0" w:colLast="0"/>
      <w:bookmarkStart w:id="61" w:name="_Toc177675414"/>
      <w:bookmarkEnd w:id="60"/>
      <w:r>
        <w:t>Prosedur Penelitian</w:t>
      </w:r>
      <w:bookmarkEnd w:id="61"/>
    </w:p>
    <w:p w14:paraId="744A8115" w14:textId="77777777" w:rsidR="00D02AAB" w:rsidRDefault="00000000" w:rsidP="00D16642">
      <w:pPr>
        <w:ind w:firstLine="709"/>
      </w:pPr>
      <w:r>
        <w:t xml:space="preserve">Dalam penelitian ini, prosedur dimulai dengan pengumpulan data survei kepuasan masyarakat melalui kuesioner berbasis web yang didistribusikan kepada pengguna layanan di Kantor Mal Pelayanan Publik Pangkep. Data yang terkumpul kemudian diolah menggunakan Algoritma Fuzzy Mamdani untuk mengubah data yang tidak pasti menjadi penilaian kepuasan yang lebih terstruktur dan objektif. Selanjutnya, sistem berbasis web yang dikembangkan diujicobakan untuk memproses dan menganalisis data secara otomatis. </w:t>
      </w:r>
    </w:p>
    <w:p w14:paraId="6947048D" w14:textId="77777777" w:rsidR="00D02AAB" w:rsidRDefault="00000000" w:rsidP="00D16642">
      <w:pPr>
        <w:ind w:firstLine="709"/>
      </w:pPr>
      <w:r>
        <w:t xml:space="preserve">Hasil analisis tersebut kemudian dievaluasi dan dibandingkan dengan metode konvensional untuk memastikan keakuratan dan validitasnya. Terakhir, </w:t>
      </w:r>
      <w:r>
        <w:lastRenderedPageBreak/>
        <w:t>hasil penelitian didokumentasikan dan disusun dalam bentuk laporan untuk disampaikan sebagai kontribusi bagi peningkatan kualitas pelayanan publik.</w:t>
      </w:r>
    </w:p>
    <w:p w14:paraId="64869439" w14:textId="77777777" w:rsidR="00D02AAB" w:rsidRDefault="00000000" w:rsidP="00BF1A1F">
      <w:pPr>
        <w:pStyle w:val="Heading2"/>
        <w:numPr>
          <w:ilvl w:val="1"/>
          <w:numId w:val="6"/>
        </w:numPr>
      </w:pPr>
      <w:bookmarkStart w:id="62" w:name="_2p2csry" w:colFirst="0" w:colLast="0"/>
      <w:bookmarkStart w:id="63" w:name="_Toc177675415"/>
      <w:bookmarkEnd w:id="62"/>
      <w:r>
        <w:t>Jadwal Penelitian</w:t>
      </w:r>
      <w:bookmarkEnd w:id="63"/>
    </w:p>
    <w:p w14:paraId="19F14A57" w14:textId="77777777" w:rsidR="00D02AAB" w:rsidRDefault="00000000">
      <w:pPr>
        <w:ind w:firstLine="709"/>
        <w:jc w:val="center"/>
      </w:pPr>
      <w:r>
        <w:t>Tabel 3.1 Jadwal Penelitian</w:t>
      </w:r>
    </w:p>
    <w:tbl>
      <w:tblPr>
        <w:tblStyle w:val="a0"/>
        <w:tblW w:w="79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2"/>
        <w:gridCol w:w="1709"/>
        <w:gridCol w:w="367"/>
        <w:gridCol w:w="438"/>
        <w:gridCol w:w="497"/>
        <w:gridCol w:w="516"/>
        <w:gridCol w:w="323"/>
        <w:gridCol w:w="562"/>
        <w:gridCol w:w="497"/>
        <w:gridCol w:w="553"/>
        <w:gridCol w:w="405"/>
        <w:gridCol w:w="480"/>
        <w:gridCol w:w="497"/>
        <w:gridCol w:w="522"/>
      </w:tblGrid>
      <w:tr w:rsidR="00D02AAB" w14:paraId="1D557FD7" w14:textId="77777777" w:rsidTr="00A16988">
        <w:trPr>
          <w:trHeight w:val="384"/>
        </w:trPr>
        <w:tc>
          <w:tcPr>
            <w:tcW w:w="562" w:type="dxa"/>
            <w:vMerge w:val="restart"/>
            <w:shd w:val="clear" w:color="auto" w:fill="D9D9D9"/>
          </w:tcPr>
          <w:p w14:paraId="58BDBA34" w14:textId="77777777" w:rsidR="00D02AAB" w:rsidRDefault="00D02AAB">
            <w:pPr>
              <w:jc w:val="center"/>
              <w:rPr>
                <w:b/>
              </w:rPr>
            </w:pPr>
          </w:p>
          <w:p w14:paraId="019D4B7D" w14:textId="10B77818" w:rsidR="00D02AAB" w:rsidRDefault="00000000">
            <w:pPr>
              <w:jc w:val="center"/>
              <w:rPr>
                <w:b/>
              </w:rPr>
            </w:pPr>
            <w:r>
              <w:rPr>
                <w:b/>
              </w:rPr>
              <w:t>No</w:t>
            </w:r>
          </w:p>
        </w:tc>
        <w:tc>
          <w:tcPr>
            <w:tcW w:w="1709" w:type="dxa"/>
            <w:vMerge w:val="restart"/>
            <w:shd w:val="clear" w:color="auto" w:fill="D9D9D9"/>
          </w:tcPr>
          <w:p w14:paraId="0A65B1C9" w14:textId="77777777" w:rsidR="00D02AAB" w:rsidRDefault="00D02AAB">
            <w:pPr>
              <w:jc w:val="center"/>
              <w:rPr>
                <w:b/>
              </w:rPr>
            </w:pPr>
          </w:p>
          <w:p w14:paraId="7A622869" w14:textId="77777777" w:rsidR="00D02AAB" w:rsidRDefault="00000000">
            <w:pPr>
              <w:jc w:val="center"/>
              <w:rPr>
                <w:b/>
              </w:rPr>
            </w:pPr>
            <w:r>
              <w:rPr>
                <w:b/>
              </w:rPr>
              <w:t>Keterangan</w:t>
            </w:r>
          </w:p>
        </w:tc>
        <w:tc>
          <w:tcPr>
            <w:tcW w:w="5657" w:type="dxa"/>
            <w:gridSpan w:val="12"/>
            <w:shd w:val="clear" w:color="auto" w:fill="D9D9D9"/>
          </w:tcPr>
          <w:p w14:paraId="22B538EC" w14:textId="77777777" w:rsidR="00D02AAB" w:rsidRDefault="00000000">
            <w:pPr>
              <w:jc w:val="center"/>
              <w:rPr>
                <w:b/>
              </w:rPr>
            </w:pPr>
            <w:r>
              <w:rPr>
                <w:b/>
              </w:rPr>
              <w:t xml:space="preserve">Tahun 2024 </w:t>
            </w:r>
          </w:p>
        </w:tc>
      </w:tr>
      <w:tr w:rsidR="00D02AAB" w14:paraId="557B2D5E" w14:textId="77777777" w:rsidTr="00A16988">
        <w:tc>
          <w:tcPr>
            <w:tcW w:w="562" w:type="dxa"/>
            <w:vMerge/>
            <w:shd w:val="clear" w:color="auto" w:fill="D9D9D9"/>
          </w:tcPr>
          <w:p w14:paraId="7416273B" w14:textId="77777777" w:rsidR="00D02AAB" w:rsidRDefault="00D02AAB">
            <w:pPr>
              <w:widowControl w:val="0"/>
              <w:pBdr>
                <w:top w:val="nil"/>
                <w:left w:val="nil"/>
                <w:bottom w:val="nil"/>
                <w:right w:val="nil"/>
                <w:between w:val="nil"/>
              </w:pBdr>
              <w:spacing w:line="276" w:lineRule="auto"/>
              <w:jc w:val="left"/>
              <w:rPr>
                <w:b/>
              </w:rPr>
            </w:pPr>
          </w:p>
        </w:tc>
        <w:tc>
          <w:tcPr>
            <w:tcW w:w="1709" w:type="dxa"/>
            <w:vMerge/>
            <w:shd w:val="clear" w:color="auto" w:fill="D9D9D9"/>
          </w:tcPr>
          <w:p w14:paraId="10EBF141" w14:textId="77777777" w:rsidR="00D02AAB" w:rsidRDefault="00D02AAB">
            <w:pPr>
              <w:widowControl w:val="0"/>
              <w:pBdr>
                <w:top w:val="nil"/>
                <w:left w:val="nil"/>
                <w:bottom w:val="nil"/>
                <w:right w:val="nil"/>
                <w:between w:val="nil"/>
              </w:pBdr>
              <w:spacing w:line="276" w:lineRule="auto"/>
              <w:jc w:val="left"/>
              <w:rPr>
                <w:b/>
              </w:rPr>
            </w:pPr>
          </w:p>
        </w:tc>
        <w:tc>
          <w:tcPr>
            <w:tcW w:w="1818" w:type="dxa"/>
            <w:gridSpan w:val="4"/>
            <w:shd w:val="clear" w:color="auto" w:fill="D9D9D9"/>
          </w:tcPr>
          <w:p w14:paraId="469316F7" w14:textId="164CA76F" w:rsidR="00D02AAB" w:rsidRDefault="00D16642">
            <w:pPr>
              <w:jc w:val="center"/>
              <w:rPr>
                <w:b/>
              </w:rPr>
            </w:pPr>
            <w:r>
              <w:rPr>
                <w:b/>
              </w:rPr>
              <w:t>September</w:t>
            </w:r>
          </w:p>
        </w:tc>
        <w:tc>
          <w:tcPr>
            <w:tcW w:w="1935" w:type="dxa"/>
            <w:gridSpan w:val="4"/>
            <w:shd w:val="clear" w:color="auto" w:fill="D9D9D9"/>
          </w:tcPr>
          <w:p w14:paraId="13E4DF18" w14:textId="72D93052" w:rsidR="00D02AAB" w:rsidRDefault="00D16642">
            <w:pPr>
              <w:jc w:val="center"/>
              <w:rPr>
                <w:b/>
              </w:rPr>
            </w:pPr>
            <w:r>
              <w:rPr>
                <w:b/>
              </w:rPr>
              <w:t>Oktober</w:t>
            </w:r>
          </w:p>
        </w:tc>
        <w:tc>
          <w:tcPr>
            <w:tcW w:w="1904" w:type="dxa"/>
            <w:gridSpan w:val="4"/>
            <w:shd w:val="clear" w:color="auto" w:fill="D9D9D9"/>
          </w:tcPr>
          <w:p w14:paraId="4E4F5BA2" w14:textId="1B947188" w:rsidR="00D02AAB" w:rsidRDefault="00D16642">
            <w:pPr>
              <w:jc w:val="center"/>
              <w:rPr>
                <w:b/>
              </w:rPr>
            </w:pPr>
            <w:r>
              <w:rPr>
                <w:b/>
              </w:rPr>
              <w:t>November</w:t>
            </w:r>
          </w:p>
        </w:tc>
      </w:tr>
      <w:tr w:rsidR="00D02AAB" w14:paraId="6C468D5D" w14:textId="77777777" w:rsidTr="00A16988">
        <w:tc>
          <w:tcPr>
            <w:tcW w:w="562" w:type="dxa"/>
            <w:vMerge/>
            <w:shd w:val="clear" w:color="auto" w:fill="D9D9D9"/>
          </w:tcPr>
          <w:p w14:paraId="71884EFB" w14:textId="77777777" w:rsidR="00D02AAB" w:rsidRDefault="00D02AAB">
            <w:pPr>
              <w:widowControl w:val="0"/>
              <w:pBdr>
                <w:top w:val="nil"/>
                <w:left w:val="nil"/>
                <w:bottom w:val="nil"/>
                <w:right w:val="nil"/>
                <w:between w:val="nil"/>
              </w:pBdr>
              <w:spacing w:line="276" w:lineRule="auto"/>
              <w:jc w:val="left"/>
              <w:rPr>
                <w:b/>
              </w:rPr>
            </w:pPr>
          </w:p>
        </w:tc>
        <w:tc>
          <w:tcPr>
            <w:tcW w:w="1709" w:type="dxa"/>
            <w:vMerge/>
            <w:shd w:val="clear" w:color="auto" w:fill="D9D9D9"/>
          </w:tcPr>
          <w:p w14:paraId="154AD93D" w14:textId="77777777" w:rsidR="00D02AAB" w:rsidRDefault="00D02AAB">
            <w:pPr>
              <w:widowControl w:val="0"/>
              <w:pBdr>
                <w:top w:val="nil"/>
                <w:left w:val="nil"/>
                <w:bottom w:val="nil"/>
                <w:right w:val="nil"/>
                <w:between w:val="nil"/>
              </w:pBdr>
              <w:spacing w:line="276" w:lineRule="auto"/>
              <w:jc w:val="left"/>
              <w:rPr>
                <w:b/>
              </w:rPr>
            </w:pPr>
          </w:p>
        </w:tc>
        <w:tc>
          <w:tcPr>
            <w:tcW w:w="367" w:type="dxa"/>
            <w:shd w:val="clear" w:color="auto" w:fill="D9D9D9"/>
          </w:tcPr>
          <w:p w14:paraId="737CBBEB" w14:textId="77777777" w:rsidR="00D02AAB" w:rsidRDefault="00000000">
            <w:pPr>
              <w:jc w:val="center"/>
              <w:rPr>
                <w:b/>
              </w:rPr>
            </w:pPr>
            <w:r>
              <w:rPr>
                <w:b/>
              </w:rPr>
              <w:t>I</w:t>
            </w:r>
          </w:p>
        </w:tc>
        <w:tc>
          <w:tcPr>
            <w:tcW w:w="438" w:type="dxa"/>
            <w:shd w:val="clear" w:color="auto" w:fill="D9D9D9"/>
          </w:tcPr>
          <w:p w14:paraId="13422082" w14:textId="77777777" w:rsidR="00D02AAB" w:rsidRDefault="00000000">
            <w:pPr>
              <w:jc w:val="center"/>
              <w:rPr>
                <w:b/>
              </w:rPr>
            </w:pPr>
            <w:r>
              <w:rPr>
                <w:b/>
              </w:rPr>
              <w:t>II</w:t>
            </w:r>
          </w:p>
        </w:tc>
        <w:tc>
          <w:tcPr>
            <w:tcW w:w="497" w:type="dxa"/>
            <w:shd w:val="clear" w:color="auto" w:fill="D9D9D9"/>
          </w:tcPr>
          <w:p w14:paraId="6AE5D1B2" w14:textId="77777777" w:rsidR="00D02AAB" w:rsidRDefault="00000000">
            <w:pPr>
              <w:jc w:val="center"/>
              <w:rPr>
                <w:b/>
              </w:rPr>
            </w:pPr>
            <w:r>
              <w:rPr>
                <w:b/>
              </w:rPr>
              <w:t>III</w:t>
            </w:r>
          </w:p>
        </w:tc>
        <w:tc>
          <w:tcPr>
            <w:tcW w:w="516" w:type="dxa"/>
            <w:shd w:val="clear" w:color="auto" w:fill="D9D9D9"/>
          </w:tcPr>
          <w:p w14:paraId="0DAA9BE5" w14:textId="77777777" w:rsidR="00D02AAB" w:rsidRDefault="00000000">
            <w:pPr>
              <w:jc w:val="center"/>
              <w:rPr>
                <w:b/>
              </w:rPr>
            </w:pPr>
            <w:r>
              <w:rPr>
                <w:b/>
              </w:rPr>
              <w:t>IV</w:t>
            </w:r>
          </w:p>
        </w:tc>
        <w:tc>
          <w:tcPr>
            <w:tcW w:w="323" w:type="dxa"/>
            <w:shd w:val="clear" w:color="auto" w:fill="D9D9D9"/>
          </w:tcPr>
          <w:p w14:paraId="652B47FA" w14:textId="77777777" w:rsidR="00D02AAB" w:rsidRDefault="00000000">
            <w:pPr>
              <w:jc w:val="center"/>
              <w:rPr>
                <w:b/>
              </w:rPr>
            </w:pPr>
            <w:r>
              <w:rPr>
                <w:b/>
              </w:rPr>
              <w:t>I</w:t>
            </w:r>
          </w:p>
        </w:tc>
        <w:tc>
          <w:tcPr>
            <w:tcW w:w="562" w:type="dxa"/>
            <w:shd w:val="clear" w:color="auto" w:fill="D9D9D9"/>
          </w:tcPr>
          <w:p w14:paraId="48752CF8" w14:textId="77777777" w:rsidR="00D02AAB" w:rsidRDefault="00000000">
            <w:pPr>
              <w:jc w:val="center"/>
              <w:rPr>
                <w:b/>
              </w:rPr>
            </w:pPr>
            <w:r>
              <w:rPr>
                <w:b/>
              </w:rPr>
              <w:t>II</w:t>
            </w:r>
          </w:p>
        </w:tc>
        <w:tc>
          <w:tcPr>
            <w:tcW w:w="497" w:type="dxa"/>
            <w:shd w:val="clear" w:color="auto" w:fill="D9D9D9"/>
          </w:tcPr>
          <w:p w14:paraId="524AF631" w14:textId="77777777" w:rsidR="00D02AAB" w:rsidRDefault="00000000">
            <w:pPr>
              <w:jc w:val="center"/>
              <w:rPr>
                <w:b/>
              </w:rPr>
            </w:pPr>
            <w:r>
              <w:rPr>
                <w:b/>
              </w:rPr>
              <w:t>III</w:t>
            </w:r>
          </w:p>
        </w:tc>
        <w:tc>
          <w:tcPr>
            <w:tcW w:w="553" w:type="dxa"/>
            <w:shd w:val="clear" w:color="auto" w:fill="D9D9D9"/>
          </w:tcPr>
          <w:p w14:paraId="20D39650" w14:textId="77777777" w:rsidR="00D02AAB" w:rsidRDefault="00000000">
            <w:pPr>
              <w:jc w:val="center"/>
              <w:rPr>
                <w:b/>
              </w:rPr>
            </w:pPr>
            <w:r>
              <w:rPr>
                <w:b/>
              </w:rPr>
              <w:t>IV</w:t>
            </w:r>
          </w:p>
        </w:tc>
        <w:tc>
          <w:tcPr>
            <w:tcW w:w="405" w:type="dxa"/>
            <w:shd w:val="clear" w:color="auto" w:fill="D9D9D9"/>
          </w:tcPr>
          <w:p w14:paraId="703A2CBD" w14:textId="77777777" w:rsidR="00D02AAB" w:rsidRDefault="00000000">
            <w:pPr>
              <w:jc w:val="center"/>
              <w:rPr>
                <w:b/>
              </w:rPr>
            </w:pPr>
            <w:r>
              <w:rPr>
                <w:b/>
              </w:rPr>
              <w:t>I</w:t>
            </w:r>
          </w:p>
        </w:tc>
        <w:tc>
          <w:tcPr>
            <w:tcW w:w="480" w:type="dxa"/>
            <w:shd w:val="clear" w:color="auto" w:fill="D9D9D9"/>
          </w:tcPr>
          <w:p w14:paraId="02D338EA" w14:textId="77777777" w:rsidR="00D02AAB" w:rsidRDefault="00000000">
            <w:pPr>
              <w:jc w:val="center"/>
              <w:rPr>
                <w:b/>
              </w:rPr>
            </w:pPr>
            <w:r>
              <w:rPr>
                <w:b/>
              </w:rPr>
              <w:t>II</w:t>
            </w:r>
          </w:p>
        </w:tc>
        <w:tc>
          <w:tcPr>
            <w:tcW w:w="497" w:type="dxa"/>
            <w:shd w:val="clear" w:color="auto" w:fill="D9D9D9"/>
          </w:tcPr>
          <w:p w14:paraId="7C3B0BFF" w14:textId="77777777" w:rsidR="00D02AAB" w:rsidRDefault="00000000">
            <w:pPr>
              <w:jc w:val="center"/>
              <w:rPr>
                <w:b/>
              </w:rPr>
            </w:pPr>
            <w:r>
              <w:rPr>
                <w:b/>
              </w:rPr>
              <w:t>III</w:t>
            </w:r>
          </w:p>
        </w:tc>
        <w:tc>
          <w:tcPr>
            <w:tcW w:w="522" w:type="dxa"/>
            <w:shd w:val="clear" w:color="auto" w:fill="D9D9D9"/>
          </w:tcPr>
          <w:p w14:paraId="00482F2D" w14:textId="77777777" w:rsidR="00D02AAB" w:rsidRDefault="00000000">
            <w:pPr>
              <w:jc w:val="center"/>
              <w:rPr>
                <w:b/>
              </w:rPr>
            </w:pPr>
            <w:r>
              <w:rPr>
                <w:b/>
              </w:rPr>
              <w:t>IV</w:t>
            </w:r>
          </w:p>
        </w:tc>
      </w:tr>
      <w:tr w:rsidR="00D02AAB" w14:paraId="2DC6F0AF" w14:textId="77777777" w:rsidTr="00BD6634">
        <w:tc>
          <w:tcPr>
            <w:tcW w:w="562" w:type="dxa"/>
          </w:tcPr>
          <w:p w14:paraId="69AA1595" w14:textId="77777777" w:rsidR="00D02AAB" w:rsidRDefault="00000000">
            <w:pPr>
              <w:jc w:val="center"/>
            </w:pPr>
            <w:r>
              <w:t>1</w:t>
            </w:r>
          </w:p>
        </w:tc>
        <w:tc>
          <w:tcPr>
            <w:tcW w:w="1709" w:type="dxa"/>
          </w:tcPr>
          <w:p w14:paraId="3D0AD377" w14:textId="0ED16987" w:rsidR="00D02AAB" w:rsidRDefault="00A16988" w:rsidP="00BD6634">
            <w:pPr>
              <w:jc w:val="center"/>
            </w:pPr>
            <w:r>
              <w:t>Pengumpulan data</w:t>
            </w:r>
          </w:p>
        </w:tc>
        <w:tc>
          <w:tcPr>
            <w:tcW w:w="367" w:type="dxa"/>
            <w:shd w:val="clear" w:color="auto" w:fill="000000" w:themeFill="text1"/>
          </w:tcPr>
          <w:p w14:paraId="635F4A01" w14:textId="77777777" w:rsidR="00D02AAB" w:rsidRDefault="00D02AAB">
            <w:pPr>
              <w:jc w:val="center"/>
            </w:pPr>
          </w:p>
        </w:tc>
        <w:tc>
          <w:tcPr>
            <w:tcW w:w="438" w:type="dxa"/>
            <w:shd w:val="clear" w:color="auto" w:fill="000000" w:themeFill="text1"/>
          </w:tcPr>
          <w:p w14:paraId="59A6F708" w14:textId="77777777" w:rsidR="00D02AAB" w:rsidRDefault="00D02AAB">
            <w:pPr>
              <w:jc w:val="center"/>
            </w:pPr>
          </w:p>
        </w:tc>
        <w:tc>
          <w:tcPr>
            <w:tcW w:w="497" w:type="dxa"/>
            <w:shd w:val="clear" w:color="auto" w:fill="auto"/>
          </w:tcPr>
          <w:p w14:paraId="755FD29B" w14:textId="77777777" w:rsidR="00D02AAB" w:rsidRDefault="00D02AAB">
            <w:pPr>
              <w:jc w:val="center"/>
            </w:pPr>
          </w:p>
        </w:tc>
        <w:tc>
          <w:tcPr>
            <w:tcW w:w="516" w:type="dxa"/>
          </w:tcPr>
          <w:p w14:paraId="781F894E" w14:textId="77777777" w:rsidR="00D02AAB" w:rsidRDefault="00D02AAB">
            <w:pPr>
              <w:jc w:val="center"/>
            </w:pPr>
          </w:p>
        </w:tc>
        <w:tc>
          <w:tcPr>
            <w:tcW w:w="323" w:type="dxa"/>
          </w:tcPr>
          <w:p w14:paraId="6CE35F0F" w14:textId="77777777" w:rsidR="00D02AAB" w:rsidRDefault="00D02AAB">
            <w:pPr>
              <w:jc w:val="center"/>
            </w:pPr>
          </w:p>
        </w:tc>
        <w:tc>
          <w:tcPr>
            <w:tcW w:w="562" w:type="dxa"/>
            <w:shd w:val="clear" w:color="auto" w:fill="auto"/>
          </w:tcPr>
          <w:p w14:paraId="69C2A7AD" w14:textId="77777777" w:rsidR="00D02AAB" w:rsidRDefault="00D02AAB" w:rsidP="00BD6634">
            <w:pPr>
              <w:jc w:val="left"/>
            </w:pPr>
          </w:p>
        </w:tc>
        <w:tc>
          <w:tcPr>
            <w:tcW w:w="497" w:type="dxa"/>
          </w:tcPr>
          <w:p w14:paraId="6BA780F8" w14:textId="77777777" w:rsidR="00D02AAB" w:rsidRDefault="00D02AAB">
            <w:pPr>
              <w:jc w:val="center"/>
            </w:pPr>
          </w:p>
        </w:tc>
        <w:tc>
          <w:tcPr>
            <w:tcW w:w="553" w:type="dxa"/>
          </w:tcPr>
          <w:p w14:paraId="140BA43B" w14:textId="77777777" w:rsidR="00D02AAB" w:rsidRDefault="00D02AAB">
            <w:pPr>
              <w:jc w:val="center"/>
            </w:pPr>
          </w:p>
        </w:tc>
        <w:tc>
          <w:tcPr>
            <w:tcW w:w="405" w:type="dxa"/>
          </w:tcPr>
          <w:p w14:paraId="1DA821E9" w14:textId="77777777" w:rsidR="00D02AAB" w:rsidRDefault="00D02AAB">
            <w:pPr>
              <w:jc w:val="center"/>
            </w:pPr>
          </w:p>
        </w:tc>
        <w:tc>
          <w:tcPr>
            <w:tcW w:w="480" w:type="dxa"/>
          </w:tcPr>
          <w:p w14:paraId="56299D24" w14:textId="77777777" w:rsidR="00D02AAB" w:rsidRDefault="00D02AAB">
            <w:pPr>
              <w:jc w:val="center"/>
            </w:pPr>
          </w:p>
        </w:tc>
        <w:tc>
          <w:tcPr>
            <w:tcW w:w="497" w:type="dxa"/>
            <w:shd w:val="clear" w:color="auto" w:fill="auto"/>
          </w:tcPr>
          <w:p w14:paraId="157E6272" w14:textId="77777777" w:rsidR="00D02AAB" w:rsidRDefault="00D02AAB">
            <w:pPr>
              <w:jc w:val="center"/>
            </w:pPr>
          </w:p>
        </w:tc>
        <w:tc>
          <w:tcPr>
            <w:tcW w:w="522" w:type="dxa"/>
          </w:tcPr>
          <w:p w14:paraId="2C936643" w14:textId="77777777" w:rsidR="00D02AAB" w:rsidRDefault="00D02AAB">
            <w:pPr>
              <w:jc w:val="center"/>
            </w:pPr>
          </w:p>
        </w:tc>
      </w:tr>
      <w:tr w:rsidR="00D02AAB" w14:paraId="047FD90C" w14:textId="77777777" w:rsidTr="00BD6634">
        <w:tc>
          <w:tcPr>
            <w:tcW w:w="562" w:type="dxa"/>
          </w:tcPr>
          <w:p w14:paraId="440C22F8" w14:textId="77777777" w:rsidR="00D02AAB" w:rsidRDefault="00000000">
            <w:pPr>
              <w:jc w:val="center"/>
            </w:pPr>
            <w:r>
              <w:t>2</w:t>
            </w:r>
          </w:p>
        </w:tc>
        <w:tc>
          <w:tcPr>
            <w:tcW w:w="1709" w:type="dxa"/>
          </w:tcPr>
          <w:p w14:paraId="20A6632E" w14:textId="682816E0" w:rsidR="00D02AAB" w:rsidRDefault="00A16988" w:rsidP="00BD6634">
            <w:pPr>
              <w:jc w:val="center"/>
            </w:pPr>
            <w:r>
              <w:t>Analisis sistem</w:t>
            </w:r>
          </w:p>
        </w:tc>
        <w:tc>
          <w:tcPr>
            <w:tcW w:w="367" w:type="dxa"/>
            <w:shd w:val="clear" w:color="auto" w:fill="auto"/>
          </w:tcPr>
          <w:p w14:paraId="2A37A272" w14:textId="77777777" w:rsidR="00D02AAB" w:rsidRDefault="00D02AAB">
            <w:pPr>
              <w:jc w:val="center"/>
            </w:pPr>
          </w:p>
        </w:tc>
        <w:tc>
          <w:tcPr>
            <w:tcW w:w="438" w:type="dxa"/>
            <w:shd w:val="clear" w:color="auto" w:fill="auto"/>
          </w:tcPr>
          <w:p w14:paraId="335FB4E0" w14:textId="77777777" w:rsidR="00D02AAB" w:rsidRDefault="00D02AAB">
            <w:pPr>
              <w:jc w:val="center"/>
            </w:pPr>
          </w:p>
        </w:tc>
        <w:tc>
          <w:tcPr>
            <w:tcW w:w="497" w:type="dxa"/>
            <w:shd w:val="clear" w:color="auto" w:fill="000000" w:themeFill="text1"/>
          </w:tcPr>
          <w:p w14:paraId="79AAB775" w14:textId="77777777" w:rsidR="00D02AAB" w:rsidRDefault="00D02AAB">
            <w:pPr>
              <w:jc w:val="center"/>
            </w:pPr>
          </w:p>
        </w:tc>
        <w:tc>
          <w:tcPr>
            <w:tcW w:w="516" w:type="dxa"/>
            <w:shd w:val="clear" w:color="auto" w:fill="000000" w:themeFill="text1"/>
          </w:tcPr>
          <w:p w14:paraId="254D0BA7" w14:textId="77777777" w:rsidR="00D02AAB" w:rsidRDefault="00D02AAB">
            <w:pPr>
              <w:jc w:val="center"/>
            </w:pPr>
          </w:p>
        </w:tc>
        <w:tc>
          <w:tcPr>
            <w:tcW w:w="323" w:type="dxa"/>
            <w:shd w:val="clear" w:color="auto" w:fill="auto"/>
          </w:tcPr>
          <w:p w14:paraId="17C4BACB" w14:textId="77777777" w:rsidR="00D02AAB" w:rsidRDefault="00D02AAB">
            <w:pPr>
              <w:jc w:val="center"/>
            </w:pPr>
          </w:p>
        </w:tc>
        <w:tc>
          <w:tcPr>
            <w:tcW w:w="562" w:type="dxa"/>
            <w:shd w:val="clear" w:color="auto" w:fill="auto"/>
          </w:tcPr>
          <w:p w14:paraId="713ECF44" w14:textId="77777777" w:rsidR="00D02AAB" w:rsidRDefault="00D02AAB">
            <w:pPr>
              <w:jc w:val="center"/>
            </w:pPr>
          </w:p>
        </w:tc>
        <w:tc>
          <w:tcPr>
            <w:tcW w:w="497" w:type="dxa"/>
            <w:shd w:val="clear" w:color="auto" w:fill="auto"/>
          </w:tcPr>
          <w:p w14:paraId="11A25586" w14:textId="77777777" w:rsidR="00D02AAB" w:rsidRDefault="00D02AAB">
            <w:pPr>
              <w:jc w:val="center"/>
            </w:pPr>
          </w:p>
        </w:tc>
        <w:tc>
          <w:tcPr>
            <w:tcW w:w="553" w:type="dxa"/>
            <w:shd w:val="clear" w:color="auto" w:fill="auto"/>
          </w:tcPr>
          <w:p w14:paraId="1BB7A5DC" w14:textId="77777777" w:rsidR="00D02AAB" w:rsidRDefault="00D02AAB">
            <w:pPr>
              <w:jc w:val="center"/>
            </w:pPr>
          </w:p>
        </w:tc>
        <w:tc>
          <w:tcPr>
            <w:tcW w:w="405" w:type="dxa"/>
            <w:shd w:val="clear" w:color="auto" w:fill="auto"/>
          </w:tcPr>
          <w:p w14:paraId="6F62BAE4" w14:textId="77777777" w:rsidR="00D02AAB" w:rsidRDefault="00D02AAB">
            <w:pPr>
              <w:jc w:val="center"/>
            </w:pPr>
          </w:p>
        </w:tc>
        <w:tc>
          <w:tcPr>
            <w:tcW w:w="480" w:type="dxa"/>
            <w:shd w:val="clear" w:color="auto" w:fill="auto"/>
          </w:tcPr>
          <w:p w14:paraId="39A8B217" w14:textId="77777777" w:rsidR="00D02AAB" w:rsidRDefault="00D02AAB">
            <w:pPr>
              <w:jc w:val="center"/>
            </w:pPr>
          </w:p>
        </w:tc>
        <w:tc>
          <w:tcPr>
            <w:tcW w:w="497" w:type="dxa"/>
            <w:shd w:val="clear" w:color="auto" w:fill="auto"/>
          </w:tcPr>
          <w:p w14:paraId="17C5008A" w14:textId="77777777" w:rsidR="00D02AAB" w:rsidRDefault="00D02AAB">
            <w:pPr>
              <w:jc w:val="center"/>
            </w:pPr>
          </w:p>
        </w:tc>
        <w:tc>
          <w:tcPr>
            <w:tcW w:w="522" w:type="dxa"/>
            <w:shd w:val="clear" w:color="auto" w:fill="auto"/>
          </w:tcPr>
          <w:p w14:paraId="7BB25BFC" w14:textId="77777777" w:rsidR="00D02AAB" w:rsidRDefault="00D02AAB">
            <w:pPr>
              <w:jc w:val="center"/>
            </w:pPr>
          </w:p>
        </w:tc>
      </w:tr>
      <w:tr w:rsidR="00D02AAB" w14:paraId="6CED2C60" w14:textId="77777777" w:rsidTr="00BD6634">
        <w:tc>
          <w:tcPr>
            <w:tcW w:w="562" w:type="dxa"/>
          </w:tcPr>
          <w:p w14:paraId="37B656A2" w14:textId="01AA1BF4" w:rsidR="00D02AAB" w:rsidRDefault="00A16988" w:rsidP="00A16988">
            <w:pPr>
              <w:jc w:val="center"/>
            </w:pPr>
            <w:r>
              <w:t>3</w:t>
            </w:r>
          </w:p>
        </w:tc>
        <w:tc>
          <w:tcPr>
            <w:tcW w:w="1709" w:type="dxa"/>
          </w:tcPr>
          <w:p w14:paraId="6926644F" w14:textId="12CA23A2" w:rsidR="00D02AAB" w:rsidRDefault="00A16988" w:rsidP="00BD6634">
            <w:pPr>
              <w:jc w:val="center"/>
            </w:pPr>
            <w:r>
              <w:t>Pembuatan aplikasi</w:t>
            </w:r>
          </w:p>
        </w:tc>
        <w:tc>
          <w:tcPr>
            <w:tcW w:w="367" w:type="dxa"/>
            <w:shd w:val="clear" w:color="auto" w:fill="auto"/>
          </w:tcPr>
          <w:p w14:paraId="00E31447" w14:textId="77777777" w:rsidR="00D02AAB" w:rsidRDefault="00D02AAB">
            <w:pPr>
              <w:jc w:val="center"/>
            </w:pPr>
          </w:p>
        </w:tc>
        <w:tc>
          <w:tcPr>
            <w:tcW w:w="438" w:type="dxa"/>
            <w:shd w:val="clear" w:color="auto" w:fill="auto"/>
          </w:tcPr>
          <w:p w14:paraId="228D98A6" w14:textId="77777777" w:rsidR="00D02AAB" w:rsidRDefault="00D02AAB">
            <w:pPr>
              <w:jc w:val="center"/>
            </w:pPr>
          </w:p>
        </w:tc>
        <w:tc>
          <w:tcPr>
            <w:tcW w:w="497" w:type="dxa"/>
            <w:shd w:val="clear" w:color="auto" w:fill="auto"/>
          </w:tcPr>
          <w:p w14:paraId="2D25DC44" w14:textId="77777777" w:rsidR="00D02AAB" w:rsidRDefault="00D02AAB">
            <w:pPr>
              <w:jc w:val="center"/>
            </w:pPr>
          </w:p>
        </w:tc>
        <w:tc>
          <w:tcPr>
            <w:tcW w:w="516" w:type="dxa"/>
            <w:shd w:val="clear" w:color="auto" w:fill="auto"/>
          </w:tcPr>
          <w:p w14:paraId="207FF861" w14:textId="77777777" w:rsidR="00D02AAB" w:rsidRDefault="00D02AAB">
            <w:pPr>
              <w:jc w:val="center"/>
            </w:pPr>
          </w:p>
        </w:tc>
        <w:tc>
          <w:tcPr>
            <w:tcW w:w="323" w:type="dxa"/>
            <w:shd w:val="clear" w:color="auto" w:fill="000000" w:themeFill="text1"/>
          </w:tcPr>
          <w:p w14:paraId="686870FF" w14:textId="77777777" w:rsidR="00D02AAB" w:rsidRDefault="00D02AAB">
            <w:pPr>
              <w:jc w:val="center"/>
            </w:pPr>
          </w:p>
        </w:tc>
        <w:tc>
          <w:tcPr>
            <w:tcW w:w="562" w:type="dxa"/>
            <w:shd w:val="clear" w:color="auto" w:fill="000000" w:themeFill="text1"/>
          </w:tcPr>
          <w:p w14:paraId="09C3E156" w14:textId="77777777" w:rsidR="00D02AAB" w:rsidRDefault="00D02AAB">
            <w:pPr>
              <w:jc w:val="center"/>
            </w:pPr>
          </w:p>
        </w:tc>
        <w:tc>
          <w:tcPr>
            <w:tcW w:w="497" w:type="dxa"/>
            <w:shd w:val="clear" w:color="auto" w:fill="000000" w:themeFill="text1"/>
          </w:tcPr>
          <w:p w14:paraId="3AA8513F" w14:textId="77777777" w:rsidR="00D02AAB" w:rsidRDefault="00D02AAB">
            <w:pPr>
              <w:jc w:val="center"/>
            </w:pPr>
          </w:p>
        </w:tc>
        <w:tc>
          <w:tcPr>
            <w:tcW w:w="553" w:type="dxa"/>
            <w:shd w:val="clear" w:color="auto" w:fill="000000" w:themeFill="text1"/>
          </w:tcPr>
          <w:p w14:paraId="6641AFC8" w14:textId="77777777" w:rsidR="00D02AAB" w:rsidRDefault="00D02AAB">
            <w:pPr>
              <w:jc w:val="center"/>
            </w:pPr>
          </w:p>
        </w:tc>
        <w:tc>
          <w:tcPr>
            <w:tcW w:w="405" w:type="dxa"/>
            <w:shd w:val="clear" w:color="auto" w:fill="auto"/>
          </w:tcPr>
          <w:p w14:paraId="010179F4" w14:textId="77777777" w:rsidR="00D02AAB" w:rsidRDefault="00D02AAB">
            <w:pPr>
              <w:jc w:val="center"/>
            </w:pPr>
          </w:p>
        </w:tc>
        <w:tc>
          <w:tcPr>
            <w:tcW w:w="480" w:type="dxa"/>
            <w:shd w:val="clear" w:color="auto" w:fill="auto"/>
          </w:tcPr>
          <w:p w14:paraId="30B04781" w14:textId="77777777" w:rsidR="00D02AAB" w:rsidRDefault="00D02AAB">
            <w:pPr>
              <w:jc w:val="center"/>
            </w:pPr>
          </w:p>
        </w:tc>
        <w:tc>
          <w:tcPr>
            <w:tcW w:w="497" w:type="dxa"/>
            <w:shd w:val="clear" w:color="auto" w:fill="auto"/>
          </w:tcPr>
          <w:p w14:paraId="75B3ECBD" w14:textId="77777777" w:rsidR="00D02AAB" w:rsidRDefault="00D02AAB">
            <w:pPr>
              <w:jc w:val="center"/>
            </w:pPr>
          </w:p>
        </w:tc>
        <w:tc>
          <w:tcPr>
            <w:tcW w:w="522" w:type="dxa"/>
            <w:shd w:val="clear" w:color="auto" w:fill="auto"/>
          </w:tcPr>
          <w:p w14:paraId="128E01F1" w14:textId="77777777" w:rsidR="00D02AAB" w:rsidRDefault="00D02AAB">
            <w:pPr>
              <w:jc w:val="center"/>
            </w:pPr>
          </w:p>
        </w:tc>
      </w:tr>
      <w:tr w:rsidR="00D02AAB" w14:paraId="392628B0" w14:textId="77777777" w:rsidTr="00BD6634">
        <w:tc>
          <w:tcPr>
            <w:tcW w:w="562" w:type="dxa"/>
          </w:tcPr>
          <w:p w14:paraId="61CC570F" w14:textId="75FF228C" w:rsidR="00D02AAB" w:rsidRDefault="00A16988" w:rsidP="00A16988">
            <w:pPr>
              <w:jc w:val="center"/>
            </w:pPr>
            <w:r>
              <w:t>4</w:t>
            </w:r>
          </w:p>
        </w:tc>
        <w:tc>
          <w:tcPr>
            <w:tcW w:w="1709" w:type="dxa"/>
          </w:tcPr>
          <w:p w14:paraId="7734C1C6" w14:textId="1E0108CF" w:rsidR="00D02AAB" w:rsidRDefault="00BD6634" w:rsidP="00BD6634">
            <w:pPr>
              <w:jc w:val="center"/>
            </w:pPr>
            <w:r>
              <w:t>Pengujian Sistem</w:t>
            </w:r>
          </w:p>
        </w:tc>
        <w:tc>
          <w:tcPr>
            <w:tcW w:w="367" w:type="dxa"/>
            <w:shd w:val="clear" w:color="auto" w:fill="auto"/>
          </w:tcPr>
          <w:p w14:paraId="3DFAB547" w14:textId="77777777" w:rsidR="00D02AAB" w:rsidRDefault="00D02AAB">
            <w:pPr>
              <w:jc w:val="center"/>
            </w:pPr>
          </w:p>
        </w:tc>
        <w:tc>
          <w:tcPr>
            <w:tcW w:w="438" w:type="dxa"/>
            <w:shd w:val="clear" w:color="auto" w:fill="auto"/>
          </w:tcPr>
          <w:p w14:paraId="56093172" w14:textId="77777777" w:rsidR="00D02AAB" w:rsidRDefault="00D02AAB">
            <w:pPr>
              <w:jc w:val="center"/>
            </w:pPr>
          </w:p>
        </w:tc>
        <w:tc>
          <w:tcPr>
            <w:tcW w:w="497" w:type="dxa"/>
            <w:shd w:val="clear" w:color="auto" w:fill="auto"/>
          </w:tcPr>
          <w:p w14:paraId="39BAB549" w14:textId="77777777" w:rsidR="00D02AAB" w:rsidRDefault="00D02AAB">
            <w:pPr>
              <w:jc w:val="center"/>
            </w:pPr>
          </w:p>
        </w:tc>
        <w:tc>
          <w:tcPr>
            <w:tcW w:w="516" w:type="dxa"/>
            <w:shd w:val="clear" w:color="auto" w:fill="auto"/>
          </w:tcPr>
          <w:p w14:paraId="4AC98750" w14:textId="77777777" w:rsidR="00D02AAB" w:rsidRDefault="00D02AAB">
            <w:pPr>
              <w:jc w:val="center"/>
            </w:pPr>
          </w:p>
        </w:tc>
        <w:tc>
          <w:tcPr>
            <w:tcW w:w="323" w:type="dxa"/>
            <w:shd w:val="clear" w:color="auto" w:fill="auto"/>
          </w:tcPr>
          <w:p w14:paraId="3058E114" w14:textId="77777777" w:rsidR="00D02AAB" w:rsidRDefault="00D02AAB">
            <w:pPr>
              <w:jc w:val="center"/>
            </w:pPr>
          </w:p>
        </w:tc>
        <w:tc>
          <w:tcPr>
            <w:tcW w:w="562" w:type="dxa"/>
            <w:shd w:val="clear" w:color="auto" w:fill="auto"/>
          </w:tcPr>
          <w:p w14:paraId="5CBF8E03" w14:textId="77777777" w:rsidR="00D02AAB" w:rsidRDefault="00D02AAB">
            <w:pPr>
              <w:jc w:val="center"/>
            </w:pPr>
          </w:p>
        </w:tc>
        <w:tc>
          <w:tcPr>
            <w:tcW w:w="497" w:type="dxa"/>
            <w:shd w:val="clear" w:color="auto" w:fill="auto"/>
          </w:tcPr>
          <w:p w14:paraId="3BB7E973" w14:textId="77777777" w:rsidR="00D02AAB" w:rsidRDefault="00D02AAB">
            <w:pPr>
              <w:jc w:val="center"/>
            </w:pPr>
          </w:p>
        </w:tc>
        <w:tc>
          <w:tcPr>
            <w:tcW w:w="553" w:type="dxa"/>
            <w:shd w:val="clear" w:color="auto" w:fill="auto"/>
          </w:tcPr>
          <w:p w14:paraId="1983AAE2" w14:textId="77777777" w:rsidR="00D02AAB" w:rsidRDefault="00D02AAB">
            <w:pPr>
              <w:jc w:val="center"/>
            </w:pPr>
          </w:p>
        </w:tc>
        <w:tc>
          <w:tcPr>
            <w:tcW w:w="405" w:type="dxa"/>
            <w:shd w:val="clear" w:color="auto" w:fill="000000" w:themeFill="text1"/>
          </w:tcPr>
          <w:p w14:paraId="6B3F6C3A" w14:textId="77777777" w:rsidR="00D02AAB" w:rsidRDefault="00D02AAB">
            <w:pPr>
              <w:jc w:val="center"/>
            </w:pPr>
          </w:p>
        </w:tc>
        <w:tc>
          <w:tcPr>
            <w:tcW w:w="480" w:type="dxa"/>
            <w:shd w:val="clear" w:color="auto" w:fill="000000" w:themeFill="text1"/>
          </w:tcPr>
          <w:p w14:paraId="7B27DBE3" w14:textId="77777777" w:rsidR="00D02AAB" w:rsidRDefault="00D02AAB">
            <w:pPr>
              <w:jc w:val="center"/>
            </w:pPr>
          </w:p>
        </w:tc>
        <w:tc>
          <w:tcPr>
            <w:tcW w:w="497" w:type="dxa"/>
            <w:shd w:val="clear" w:color="auto" w:fill="auto"/>
          </w:tcPr>
          <w:p w14:paraId="432B862E" w14:textId="77777777" w:rsidR="00D02AAB" w:rsidRDefault="00D02AAB">
            <w:pPr>
              <w:jc w:val="center"/>
            </w:pPr>
          </w:p>
        </w:tc>
        <w:tc>
          <w:tcPr>
            <w:tcW w:w="522" w:type="dxa"/>
            <w:shd w:val="clear" w:color="auto" w:fill="auto"/>
          </w:tcPr>
          <w:p w14:paraId="77C77025" w14:textId="77777777" w:rsidR="00D02AAB" w:rsidRDefault="00D02AAB">
            <w:pPr>
              <w:jc w:val="center"/>
            </w:pPr>
          </w:p>
        </w:tc>
      </w:tr>
      <w:tr w:rsidR="00D02AAB" w14:paraId="48AE47F6" w14:textId="77777777" w:rsidTr="00BD6634">
        <w:tc>
          <w:tcPr>
            <w:tcW w:w="562" w:type="dxa"/>
          </w:tcPr>
          <w:p w14:paraId="07F3BB7C" w14:textId="57DD5CEE" w:rsidR="00D02AAB" w:rsidRDefault="00A16988">
            <w:pPr>
              <w:jc w:val="center"/>
            </w:pPr>
            <w:r>
              <w:t>5</w:t>
            </w:r>
          </w:p>
        </w:tc>
        <w:tc>
          <w:tcPr>
            <w:tcW w:w="1709" w:type="dxa"/>
          </w:tcPr>
          <w:p w14:paraId="2C6C4BD4" w14:textId="6FC5C22F" w:rsidR="00D02AAB" w:rsidRDefault="00BD6634" w:rsidP="00BD6634">
            <w:pPr>
              <w:jc w:val="center"/>
            </w:pPr>
            <w:r>
              <w:t>Implementasi</w:t>
            </w:r>
          </w:p>
        </w:tc>
        <w:tc>
          <w:tcPr>
            <w:tcW w:w="367" w:type="dxa"/>
            <w:shd w:val="clear" w:color="auto" w:fill="auto"/>
          </w:tcPr>
          <w:p w14:paraId="51A5DE4E" w14:textId="77777777" w:rsidR="00D02AAB" w:rsidRDefault="00D02AAB">
            <w:pPr>
              <w:jc w:val="center"/>
            </w:pPr>
          </w:p>
        </w:tc>
        <w:tc>
          <w:tcPr>
            <w:tcW w:w="438" w:type="dxa"/>
            <w:shd w:val="clear" w:color="auto" w:fill="auto"/>
          </w:tcPr>
          <w:p w14:paraId="634E2B74" w14:textId="77777777" w:rsidR="00D02AAB" w:rsidRDefault="00D02AAB">
            <w:pPr>
              <w:jc w:val="center"/>
            </w:pPr>
          </w:p>
        </w:tc>
        <w:tc>
          <w:tcPr>
            <w:tcW w:w="497" w:type="dxa"/>
            <w:shd w:val="clear" w:color="auto" w:fill="auto"/>
          </w:tcPr>
          <w:p w14:paraId="48E5E82B" w14:textId="77777777" w:rsidR="00D02AAB" w:rsidRDefault="00D02AAB">
            <w:pPr>
              <w:jc w:val="center"/>
            </w:pPr>
          </w:p>
        </w:tc>
        <w:tc>
          <w:tcPr>
            <w:tcW w:w="516" w:type="dxa"/>
            <w:shd w:val="clear" w:color="auto" w:fill="auto"/>
          </w:tcPr>
          <w:p w14:paraId="37088A18" w14:textId="77777777" w:rsidR="00D02AAB" w:rsidRDefault="00D02AAB">
            <w:pPr>
              <w:jc w:val="center"/>
            </w:pPr>
          </w:p>
        </w:tc>
        <w:tc>
          <w:tcPr>
            <w:tcW w:w="323" w:type="dxa"/>
            <w:shd w:val="clear" w:color="auto" w:fill="auto"/>
          </w:tcPr>
          <w:p w14:paraId="5DA697B4" w14:textId="77777777" w:rsidR="00D02AAB" w:rsidRDefault="00D02AAB">
            <w:pPr>
              <w:jc w:val="center"/>
            </w:pPr>
          </w:p>
        </w:tc>
        <w:tc>
          <w:tcPr>
            <w:tcW w:w="562" w:type="dxa"/>
            <w:shd w:val="clear" w:color="auto" w:fill="auto"/>
          </w:tcPr>
          <w:p w14:paraId="5B16BE30" w14:textId="77777777" w:rsidR="00D02AAB" w:rsidRDefault="00D02AAB">
            <w:pPr>
              <w:jc w:val="center"/>
            </w:pPr>
          </w:p>
        </w:tc>
        <w:tc>
          <w:tcPr>
            <w:tcW w:w="497" w:type="dxa"/>
            <w:shd w:val="clear" w:color="auto" w:fill="auto"/>
          </w:tcPr>
          <w:p w14:paraId="128B2390" w14:textId="77777777" w:rsidR="00D02AAB" w:rsidRDefault="00D02AAB">
            <w:pPr>
              <w:jc w:val="center"/>
            </w:pPr>
          </w:p>
        </w:tc>
        <w:tc>
          <w:tcPr>
            <w:tcW w:w="553" w:type="dxa"/>
            <w:shd w:val="clear" w:color="auto" w:fill="auto"/>
          </w:tcPr>
          <w:p w14:paraId="7EE002E8" w14:textId="77777777" w:rsidR="00D02AAB" w:rsidRDefault="00D02AAB">
            <w:pPr>
              <w:jc w:val="center"/>
            </w:pPr>
          </w:p>
        </w:tc>
        <w:tc>
          <w:tcPr>
            <w:tcW w:w="405" w:type="dxa"/>
            <w:shd w:val="clear" w:color="auto" w:fill="auto"/>
          </w:tcPr>
          <w:p w14:paraId="72DC75F0" w14:textId="77777777" w:rsidR="00D02AAB" w:rsidRDefault="00D02AAB">
            <w:pPr>
              <w:jc w:val="center"/>
            </w:pPr>
          </w:p>
        </w:tc>
        <w:tc>
          <w:tcPr>
            <w:tcW w:w="480" w:type="dxa"/>
            <w:shd w:val="clear" w:color="auto" w:fill="auto"/>
          </w:tcPr>
          <w:p w14:paraId="0EA57B8A" w14:textId="77777777" w:rsidR="00D02AAB" w:rsidRDefault="00D02AAB">
            <w:pPr>
              <w:jc w:val="center"/>
            </w:pPr>
          </w:p>
        </w:tc>
        <w:tc>
          <w:tcPr>
            <w:tcW w:w="497" w:type="dxa"/>
            <w:shd w:val="clear" w:color="auto" w:fill="000000" w:themeFill="text1"/>
          </w:tcPr>
          <w:p w14:paraId="7D8120A4" w14:textId="77777777" w:rsidR="00D02AAB" w:rsidRDefault="00D02AAB">
            <w:pPr>
              <w:jc w:val="center"/>
            </w:pPr>
          </w:p>
        </w:tc>
        <w:tc>
          <w:tcPr>
            <w:tcW w:w="522" w:type="dxa"/>
            <w:shd w:val="clear" w:color="auto" w:fill="000000" w:themeFill="text1"/>
          </w:tcPr>
          <w:p w14:paraId="5DCE26AB" w14:textId="77777777" w:rsidR="00D02AAB" w:rsidRDefault="00D02AAB">
            <w:pPr>
              <w:jc w:val="center"/>
            </w:pPr>
          </w:p>
        </w:tc>
      </w:tr>
    </w:tbl>
    <w:p w14:paraId="610B7A0A" w14:textId="77777777" w:rsidR="00D02AAB" w:rsidRDefault="00D02AAB">
      <w:pPr>
        <w:ind w:firstLine="709"/>
        <w:jc w:val="center"/>
      </w:pPr>
    </w:p>
    <w:p w14:paraId="1055AB07" w14:textId="77777777" w:rsidR="00D02AAB" w:rsidRDefault="00D02AAB"/>
    <w:p w14:paraId="418ED368" w14:textId="77777777" w:rsidR="00D02AAB" w:rsidRDefault="00D02AAB"/>
    <w:p w14:paraId="1F510889" w14:textId="77777777" w:rsidR="00D02AAB" w:rsidRDefault="00D02AAB"/>
    <w:p w14:paraId="02C13BC0" w14:textId="77777777" w:rsidR="00D02AAB" w:rsidRDefault="00D02AAB"/>
    <w:p w14:paraId="4A1DEF45" w14:textId="77777777" w:rsidR="00D02AAB" w:rsidRDefault="00D02AAB"/>
    <w:p w14:paraId="7970FE96" w14:textId="77777777" w:rsidR="00D02AAB" w:rsidRDefault="00D02AAB"/>
    <w:p w14:paraId="7EE3AD22" w14:textId="77777777" w:rsidR="00D02AAB" w:rsidRDefault="00D02AAB"/>
    <w:p w14:paraId="7F76003C" w14:textId="77777777" w:rsidR="00D02AAB" w:rsidRDefault="00D02AAB"/>
    <w:p w14:paraId="6CF40CFC" w14:textId="77777777" w:rsidR="00D02AAB" w:rsidRDefault="00D02AAB"/>
    <w:p w14:paraId="69A2FDE1" w14:textId="77777777" w:rsidR="00D02AAB" w:rsidRDefault="00D02AAB"/>
    <w:p w14:paraId="2CF294F4" w14:textId="77777777" w:rsidR="00D02AAB" w:rsidRDefault="00D02AAB"/>
    <w:p w14:paraId="714923E9" w14:textId="77777777" w:rsidR="00D02AAB" w:rsidRDefault="00D02AAB">
      <w:pPr>
        <w:sectPr w:rsidR="00D02AAB">
          <w:headerReference w:type="first" r:id="rId31"/>
          <w:footerReference w:type="first" r:id="rId32"/>
          <w:pgSz w:w="11907" w:h="16840"/>
          <w:pgMar w:top="2268" w:right="1701" w:bottom="1701" w:left="2268" w:header="851" w:footer="851" w:gutter="0"/>
          <w:cols w:space="720"/>
          <w:titlePg/>
        </w:sectPr>
      </w:pPr>
    </w:p>
    <w:p w14:paraId="4D8CAA9B" w14:textId="77777777" w:rsidR="00D02AAB" w:rsidRDefault="00D02AAB" w:rsidP="00C9578B">
      <w:pPr>
        <w:pBdr>
          <w:top w:val="nil"/>
          <w:left w:val="nil"/>
          <w:bottom w:val="nil"/>
          <w:right w:val="nil"/>
          <w:between w:val="nil"/>
        </w:pBdr>
        <w:spacing w:after="240" w:line="240" w:lineRule="auto"/>
        <w:rPr>
          <w:b/>
          <w:color w:val="000000"/>
          <w:sz w:val="28"/>
          <w:szCs w:val="28"/>
        </w:rPr>
      </w:pPr>
    </w:p>
    <w:p w14:paraId="1AE38968" w14:textId="6714BD2B" w:rsidR="00C9578B" w:rsidRDefault="00C9578B" w:rsidP="00BF1A1F">
      <w:pPr>
        <w:pStyle w:val="Heading1"/>
      </w:pPr>
      <w:bookmarkStart w:id="64" w:name="_Toc177675416"/>
      <w:r>
        <w:t>REFRENSI</w:t>
      </w:r>
      <w:bookmarkEnd w:id="64"/>
    </w:p>
    <w:p w14:paraId="146F725D" w14:textId="4729E5D7" w:rsidR="00C9578B" w:rsidRDefault="00C9578B" w:rsidP="00C9578B">
      <w:pPr>
        <w:tabs>
          <w:tab w:val="left" w:pos="2260"/>
        </w:tabs>
        <w:jc w:val="center"/>
        <w:rPr>
          <w:b/>
          <w:color w:val="000000"/>
          <w:sz w:val="28"/>
          <w:szCs w:val="28"/>
        </w:rPr>
      </w:pPr>
    </w:p>
    <w:p w14:paraId="1DF3A898" w14:textId="261B117B" w:rsidR="00C9578B" w:rsidRPr="00C9578B" w:rsidRDefault="00C9578B" w:rsidP="00C9578B">
      <w:pPr>
        <w:tabs>
          <w:tab w:val="left" w:pos="2260"/>
        </w:tabs>
        <w:rPr>
          <w:sz w:val="28"/>
          <w:szCs w:val="28"/>
        </w:rPr>
        <w:sectPr w:rsidR="00C9578B" w:rsidRPr="00C9578B">
          <w:headerReference w:type="default" r:id="rId33"/>
          <w:footerReference w:type="default" r:id="rId34"/>
          <w:pgSz w:w="11907" w:h="16840"/>
          <w:pgMar w:top="2268" w:right="1701" w:bottom="1701" w:left="2268" w:header="851" w:footer="851" w:gutter="0"/>
          <w:cols w:space="720"/>
        </w:sectPr>
      </w:pPr>
      <w:bookmarkStart w:id="65" w:name="_147n2zr" w:colFirst="0" w:colLast="0"/>
      <w:bookmarkEnd w:id="65"/>
      <w:r>
        <w:rPr>
          <w:sz w:val="28"/>
          <w:szCs w:val="28"/>
        </w:rPr>
        <w:tab/>
      </w:r>
    </w:p>
    <w:p w14:paraId="3A44ED03" w14:textId="7355271C" w:rsidR="00D02AAB" w:rsidRDefault="00D02AAB">
      <w:pPr>
        <w:pBdr>
          <w:top w:val="nil"/>
          <w:left w:val="nil"/>
          <w:bottom w:val="nil"/>
          <w:right w:val="nil"/>
          <w:between w:val="nil"/>
        </w:pBdr>
        <w:ind w:left="426"/>
        <w:rPr>
          <w:color w:val="000000"/>
        </w:rPr>
      </w:pPr>
    </w:p>
    <w:sectPr w:rsidR="00D02AAB">
      <w:headerReference w:type="default" r:id="rId35"/>
      <w:footerReference w:type="default" r:id="rId36"/>
      <w:headerReference w:type="first" r:id="rId37"/>
      <w:footerReference w:type="first" r:id="rId38"/>
      <w:pgSz w:w="11907" w:h="16840"/>
      <w:pgMar w:top="2268" w:right="1701" w:bottom="1701" w:left="2268" w:header="851" w:footer="851"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6191486" w14:textId="77777777" w:rsidR="0001416A" w:rsidRDefault="0001416A">
      <w:pPr>
        <w:spacing w:line="240" w:lineRule="auto"/>
      </w:pPr>
      <w:r>
        <w:separator/>
      </w:r>
    </w:p>
  </w:endnote>
  <w:endnote w:type="continuationSeparator" w:id="0">
    <w:p w14:paraId="0563CD19" w14:textId="77777777" w:rsidR="0001416A" w:rsidRDefault="0001416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embedRegular r:id="rId1" w:fontKey="{1BACEFD7-9518-41EA-9D7A-4DB4D1F21E32}"/>
    <w:embedItalic r:id="rId2" w:fontKey="{C11E467B-FAD5-4525-AF8E-B506537EB604}"/>
  </w:font>
  <w:font w:name="Calibri">
    <w:panose1 w:val="020F0502020204030204"/>
    <w:charset w:val="00"/>
    <w:family w:val="swiss"/>
    <w:pitch w:val="variable"/>
    <w:sig w:usb0="E4002EFF" w:usb1="C200247B" w:usb2="00000009" w:usb3="00000000" w:csb0="000001FF" w:csb1="00000000"/>
    <w:embedRegular r:id="rId3" w:fontKey="{AAA758FA-405F-4F83-99DF-CBF23BE626A6}"/>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embedRegular r:id="rId4" w:fontKey="{5B1CF414-1892-43B6-83CB-6A1165E10214}"/>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4B2014" w14:textId="77777777" w:rsidR="00D02AAB" w:rsidRDefault="00D02AAB">
    <w:pPr>
      <w:pBdr>
        <w:top w:val="nil"/>
        <w:left w:val="nil"/>
        <w:bottom w:val="nil"/>
        <w:right w:val="nil"/>
        <w:between w:val="nil"/>
      </w:pBdr>
      <w:tabs>
        <w:tab w:val="center" w:pos="4680"/>
        <w:tab w:val="right" w:pos="9360"/>
      </w:tabs>
      <w:spacing w:line="240" w:lineRule="auto"/>
      <w:jc w:val="center"/>
      <w:rPr>
        <w:color w:val="000000"/>
      </w:rPr>
    </w:pPr>
  </w:p>
  <w:p w14:paraId="3D1A8BFD" w14:textId="77777777" w:rsidR="00D02AAB" w:rsidRDefault="00D02AAB">
    <w:pPr>
      <w:pBdr>
        <w:top w:val="nil"/>
        <w:left w:val="nil"/>
        <w:bottom w:val="nil"/>
        <w:right w:val="nil"/>
        <w:between w:val="nil"/>
      </w:pBdr>
      <w:tabs>
        <w:tab w:val="center" w:pos="4680"/>
        <w:tab w:val="right" w:pos="9360"/>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D1C36C" w14:textId="77777777" w:rsidR="00D02AAB" w:rsidRDefault="00000000">
    <w:pPr>
      <w:pBdr>
        <w:top w:val="nil"/>
        <w:left w:val="nil"/>
        <w:bottom w:val="nil"/>
        <w:right w:val="nil"/>
        <w:between w:val="nil"/>
      </w:pBdr>
      <w:tabs>
        <w:tab w:val="center" w:pos="4680"/>
        <w:tab w:val="right" w:pos="9360"/>
      </w:tabs>
      <w:spacing w:line="240" w:lineRule="auto"/>
      <w:jc w:val="center"/>
      <w:rPr>
        <w:color w:val="000000"/>
      </w:rPr>
    </w:pPr>
    <w:r>
      <w:rPr>
        <w:color w:val="000000"/>
      </w:rPr>
      <w:fldChar w:fldCharType="begin"/>
    </w:r>
    <w:r>
      <w:rPr>
        <w:color w:val="000000"/>
      </w:rPr>
      <w:instrText>PAGE</w:instrText>
    </w:r>
    <w:r>
      <w:rPr>
        <w:color w:val="000000"/>
      </w:rPr>
      <w:fldChar w:fldCharType="separate"/>
    </w:r>
    <w:r w:rsidR="009B5242">
      <w:rPr>
        <w:noProof/>
        <w:color w:val="000000"/>
      </w:rPr>
      <w:t>1</w:t>
    </w:r>
    <w:r>
      <w:rPr>
        <w:color w:val="000000"/>
      </w:rPr>
      <w:fldChar w:fldCharType="end"/>
    </w:r>
  </w:p>
  <w:p w14:paraId="3D42F2CE" w14:textId="77777777" w:rsidR="00D02AAB" w:rsidRDefault="00D02AAB">
    <w:pPr>
      <w:pBdr>
        <w:top w:val="nil"/>
        <w:left w:val="nil"/>
        <w:bottom w:val="nil"/>
        <w:right w:val="nil"/>
        <w:between w:val="nil"/>
      </w:pBdr>
      <w:tabs>
        <w:tab w:val="center" w:pos="4680"/>
        <w:tab w:val="right" w:pos="9360"/>
      </w:tabs>
      <w:spacing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CB4EB76" w14:textId="77777777" w:rsidR="00D02AAB" w:rsidRDefault="00000000">
    <w:pPr>
      <w:pBdr>
        <w:top w:val="nil"/>
        <w:left w:val="nil"/>
        <w:bottom w:val="nil"/>
        <w:right w:val="nil"/>
        <w:between w:val="nil"/>
      </w:pBdr>
      <w:tabs>
        <w:tab w:val="center" w:pos="4680"/>
        <w:tab w:val="right" w:pos="9360"/>
      </w:tabs>
      <w:spacing w:line="240" w:lineRule="auto"/>
      <w:jc w:val="center"/>
      <w:rPr>
        <w:color w:val="000000"/>
      </w:rPr>
    </w:pPr>
    <w:r>
      <w:rPr>
        <w:color w:val="000000"/>
      </w:rPr>
      <w:fldChar w:fldCharType="begin"/>
    </w:r>
    <w:r>
      <w:rPr>
        <w:color w:val="000000"/>
      </w:rPr>
      <w:instrText>PAGE</w:instrText>
    </w:r>
    <w:r>
      <w:rPr>
        <w:color w:val="000000"/>
      </w:rPr>
      <w:fldChar w:fldCharType="separate"/>
    </w:r>
    <w:r>
      <w:rPr>
        <w:color w:val="000000"/>
      </w:rPr>
      <w:fldChar w:fldCharType="end"/>
    </w:r>
  </w:p>
  <w:p w14:paraId="13B9C6AA" w14:textId="77777777" w:rsidR="00D02AAB" w:rsidRDefault="00D02AAB">
    <w:pPr>
      <w:pBdr>
        <w:top w:val="nil"/>
        <w:left w:val="nil"/>
        <w:bottom w:val="nil"/>
        <w:right w:val="nil"/>
        <w:between w:val="nil"/>
      </w:pBdr>
      <w:tabs>
        <w:tab w:val="center" w:pos="4680"/>
        <w:tab w:val="right" w:pos="9360"/>
      </w:tabs>
      <w:spacing w:line="240" w:lineRule="auto"/>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7D21D4" w14:textId="77777777" w:rsidR="00D02AAB" w:rsidRDefault="00D02AAB">
    <w:pPr>
      <w:pBdr>
        <w:top w:val="nil"/>
        <w:left w:val="nil"/>
        <w:bottom w:val="nil"/>
        <w:right w:val="nil"/>
        <w:between w:val="nil"/>
      </w:pBdr>
      <w:tabs>
        <w:tab w:val="center" w:pos="4680"/>
        <w:tab w:val="right" w:pos="9360"/>
      </w:tabs>
      <w:spacing w:line="240" w:lineRule="auto"/>
      <w:jc w:val="center"/>
      <w:rPr>
        <w:color w:val="000000"/>
      </w:rPr>
    </w:pPr>
  </w:p>
  <w:p w14:paraId="3B87B4CE" w14:textId="77777777" w:rsidR="00D02AAB" w:rsidRDefault="00D02AAB">
    <w:pPr>
      <w:pBdr>
        <w:top w:val="nil"/>
        <w:left w:val="nil"/>
        <w:bottom w:val="nil"/>
        <w:right w:val="nil"/>
        <w:between w:val="nil"/>
      </w:pBdr>
      <w:tabs>
        <w:tab w:val="center" w:pos="4680"/>
        <w:tab w:val="right" w:pos="9360"/>
      </w:tabs>
      <w:spacing w:line="240" w:lineRule="auto"/>
      <w:rPr>
        <w:color w:val="00000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D7CF5D" w14:textId="3694AB15" w:rsidR="00D02AAB" w:rsidRDefault="00000000">
    <w:pPr>
      <w:pBdr>
        <w:top w:val="nil"/>
        <w:left w:val="nil"/>
        <w:bottom w:val="nil"/>
        <w:right w:val="nil"/>
        <w:between w:val="nil"/>
      </w:pBdr>
      <w:tabs>
        <w:tab w:val="center" w:pos="4680"/>
        <w:tab w:val="right" w:pos="9360"/>
      </w:tabs>
      <w:spacing w:line="240" w:lineRule="auto"/>
      <w:jc w:val="center"/>
      <w:rPr>
        <w:color w:val="000000"/>
      </w:rPr>
    </w:pPr>
    <w:r>
      <w:rPr>
        <w:color w:val="000000"/>
      </w:rPr>
      <w:fldChar w:fldCharType="begin"/>
    </w:r>
    <w:r>
      <w:rPr>
        <w:color w:val="000000"/>
      </w:rPr>
      <w:instrText>PAGE</w:instrText>
    </w:r>
    <w:r>
      <w:rPr>
        <w:color w:val="000000"/>
      </w:rPr>
      <w:fldChar w:fldCharType="separate"/>
    </w:r>
    <w:r w:rsidR="009B5242">
      <w:rPr>
        <w:noProof/>
        <w:color w:val="000000"/>
      </w:rPr>
      <w:t>1</w:t>
    </w:r>
    <w:r>
      <w:rPr>
        <w:color w:val="000000"/>
      </w:rPr>
      <w:fldChar w:fldCharType="end"/>
    </w:r>
  </w:p>
  <w:p w14:paraId="473B1A98" w14:textId="77777777" w:rsidR="00D02AAB" w:rsidRDefault="00D02AAB">
    <w:pPr>
      <w:pBdr>
        <w:top w:val="nil"/>
        <w:left w:val="nil"/>
        <w:bottom w:val="nil"/>
        <w:right w:val="nil"/>
        <w:between w:val="nil"/>
      </w:pBdr>
      <w:tabs>
        <w:tab w:val="center" w:pos="4680"/>
        <w:tab w:val="right" w:pos="9360"/>
      </w:tabs>
      <w:spacing w:line="240" w:lineRule="auto"/>
      <w:rPr>
        <w:color w:val="000000"/>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3A2CF6" w14:textId="713A6037" w:rsidR="00D02AAB" w:rsidRDefault="00000000">
    <w:pPr>
      <w:pBdr>
        <w:top w:val="nil"/>
        <w:left w:val="nil"/>
        <w:bottom w:val="nil"/>
        <w:right w:val="nil"/>
        <w:between w:val="nil"/>
      </w:pBdr>
      <w:tabs>
        <w:tab w:val="center" w:pos="4680"/>
        <w:tab w:val="right" w:pos="9360"/>
      </w:tabs>
      <w:spacing w:line="240" w:lineRule="auto"/>
      <w:jc w:val="center"/>
      <w:rPr>
        <w:color w:val="000000"/>
      </w:rPr>
    </w:pPr>
    <w:r>
      <w:rPr>
        <w:color w:val="000000"/>
      </w:rPr>
      <w:fldChar w:fldCharType="begin"/>
    </w:r>
    <w:r>
      <w:rPr>
        <w:color w:val="000000"/>
      </w:rPr>
      <w:instrText>PAGE</w:instrText>
    </w:r>
    <w:r>
      <w:rPr>
        <w:color w:val="000000"/>
      </w:rPr>
      <w:fldChar w:fldCharType="separate"/>
    </w:r>
    <w:r w:rsidR="009B5242">
      <w:rPr>
        <w:noProof/>
        <w:color w:val="000000"/>
      </w:rPr>
      <w:t>11</w:t>
    </w:r>
    <w:r>
      <w:rPr>
        <w:color w:val="000000"/>
      </w:rPr>
      <w:fldChar w:fldCharType="end"/>
    </w:r>
  </w:p>
  <w:p w14:paraId="30DBDAEB" w14:textId="77777777" w:rsidR="00D02AAB" w:rsidRDefault="00D02AAB">
    <w:pPr>
      <w:pBdr>
        <w:top w:val="nil"/>
        <w:left w:val="nil"/>
        <w:bottom w:val="nil"/>
        <w:right w:val="nil"/>
        <w:between w:val="nil"/>
      </w:pBdr>
      <w:tabs>
        <w:tab w:val="center" w:pos="4680"/>
        <w:tab w:val="right" w:pos="9360"/>
      </w:tabs>
      <w:spacing w:line="240" w:lineRule="auto"/>
      <w:rPr>
        <w:color w:val="000000"/>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BC04BA" w14:textId="77777777" w:rsidR="00D02AAB" w:rsidRDefault="00D02AAB">
    <w:pPr>
      <w:pBdr>
        <w:top w:val="nil"/>
        <w:left w:val="nil"/>
        <w:bottom w:val="nil"/>
        <w:right w:val="nil"/>
        <w:between w:val="nil"/>
      </w:pBdr>
      <w:tabs>
        <w:tab w:val="center" w:pos="4680"/>
        <w:tab w:val="right" w:pos="9360"/>
      </w:tabs>
      <w:spacing w:line="240" w:lineRule="auto"/>
      <w:rPr>
        <w:color w:val="000000"/>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91EC77" w14:textId="77777777" w:rsidR="00D02AAB" w:rsidRDefault="00D02AAB">
    <w:pPr>
      <w:pBdr>
        <w:top w:val="nil"/>
        <w:left w:val="nil"/>
        <w:bottom w:val="nil"/>
        <w:right w:val="nil"/>
        <w:between w:val="nil"/>
      </w:pBdr>
      <w:tabs>
        <w:tab w:val="center" w:pos="4680"/>
        <w:tab w:val="right" w:pos="9360"/>
      </w:tabs>
      <w:spacing w:line="240" w:lineRule="auto"/>
      <w:rPr>
        <w:color w:val="000000"/>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9EBD5C" w14:textId="392356E1" w:rsidR="00D02AAB" w:rsidRDefault="00000000">
    <w:pPr>
      <w:pBdr>
        <w:top w:val="nil"/>
        <w:left w:val="nil"/>
        <w:bottom w:val="nil"/>
        <w:right w:val="nil"/>
        <w:between w:val="nil"/>
      </w:pBdr>
      <w:tabs>
        <w:tab w:val="center" w:pos="4680"/>
        <w:tab w:val="right" w:pos="9360"/>
      </w:tabs>
      <w:spacing w:line="240" w:lineRule="auto"/>
      <w:jc w:val="center"/>
      <w:rPr>
        <w:color w:val="000000"/>
      </w:rPr>
    </w:pPr>
    <w:r>
      <w:rPr>
        <w:color w:val="000000"/>
      </w:rPr>
      <w:fldChar w:fldCharType="begin"/>
    </w:r>
    <w:r>
      <w:rPr>
        <w:color w:val="000000"/>
      </w:rPr>
      <w:instrText>PAGE</w:instrText>
    </w:r>
    <w:r>
      <w:rPr>
        <w:color w:val="000000"/>
      </w:rPr>
      <w:fldChar w:fldCharType="separate"/>
    </w:r>
    <w:r w:rsidR="009B5242">
      <w:rPr>
        <w:noProof/>
        <w:color w:val="000000"/>
      </w:rPr>
      <w:t>16</w:t>
    </w:r>
    <w:r>
      <w:rPr>
        <w:color w:val="000000"/>
      </w:rPr>
      <w:fldChar w:fldCharType="end"/>
    </w:r>
  </w:p>
  <w:p w14:paraId="42D371F3" w14:textId="77777777" w:rsidR="00D02AAB" w:rsidRDefault="00D02AAB">
    <w:pPr>
      <w:pBdr>
        <w:top w:val="nil"/>
        <w:left w:val="nil"/>
        <w:bottom w:val="nil"/>
        <w:right w:val="nil"/>
        <w:between w:val="nil"/>
      </w:pBdr>
      <w:tabs>
        <w:tab w:val="center" w:pos="4680"/>
        <w:tab w:val="right" w:pos="9360"/>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208C36D" w14:textId="77777777" w:rsidR="0001416A" w:rsidRDefault="0001416A">
      <w:pPr>
        <w:spacing w:line="240" w:lineRule="auto"/>
      </w:pPr>
      <w:r>
        <w:separator/>
      </w:r>
    </w:p>
  </w:footnote>
  <w:footnote w:type="continuationSeparator" w:id="0">
    <w:p w14:paraId="28E87895" w14:textId="77777777" w:rsidR="0001416A" w:rsidRDefault="0001416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7BCE85" w14:textId="77777777" w:rsidR="00D02AAB" w:rsidRDefault="00D02AAB">
    <w:pPr>
      <w:pBdr>
        <w:top w:val="nil"/>
        <w:left w:val="nil"/>
        <w:bottom w:val="nil"/>
        <w:right w:val="nil"/>
        <w:between w:val="nil"/>
      </w:pBdr>
      <w:tabs>
        <w:tab w:val="center" w:pos="4680"/>
        <w:tab w:val="right" w:pos="9360"/>
      </w:tabs>
      <w:spacing w:line="240" w:lineRule="auto"/>
      <w:jc w:val="right"/>
      <w:rPr>
        <w:color w:val="000000"/>
      </w:rPr>
    </w:pPr>
  </w:p>
  <w:p w14:paraId="0AAEA43A" w14:textId="77777777" w:rsidR="00D02AAB" w:rsidRDefault="00D02AAB">
    <w:pPr>
      <w:pBdr>
        <w:top w:val="nil"/>
        <w:left w:val="nil"/>
        <w:bottom w:val="nil"/>
        <w:right w:val="nil"/>
        <w:between w:val="nil"/>
      </w:pBdr>
      <w:tabs>
        <w:tab w:val="center" w:pos="4680"/>
        <w:tab w:val="right" w:pos="9360"/>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9AB135" w14:textId="00741F12" w:rsidR="00D02AAB" w:rsidRDefault="00000000">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9B5242">
      <w:rPr>
        <w:noProof/>
        <w:color w:val="000000"/>
      </w:rPr>
      <w:t>2</w:t>
    </w:r>
    <w:r>
      <w:rPr>
        <w:color w:val="000000"/>
      </w:rPr>
      <w:fldChar w:fldCharType="end"/>
    </w:r>
  </w:p>
  <w:p w14:paraId="3D8D00B7" w14:textId="77777777" w:rsidR="00D02AAB" w:rsidRDefault="00D02AAB">
    <w:pPr>
      <w:pBdr>
        <w:top w:val="nil"/>
        <w:left w:val="nil"/>
        <w:bottom w:val="nil"/>
        <w:right w:val="nil"/>
        <w:between w:val="nil"/>
      </w:pBdr>
      <w:tabs>
        <w:tab w:val="center" w:pos="4680"/>
        <w:tab w:val="right" w:pos="9360"/>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25B586A" w14:textId="77777777" w:rsidR="00D02AAB" w:rsidRDefault="00D02AAB">
    <w:pPr>
      <w:pBdr>
        <w:top w:val="nil"/>
        <w:left w:val="nil"/>
        <w:bottom w:val="nil"/>
        <w:right w:val="nil"/>
        <w:between w:val="nil"/>
      </w:pBdr>
      <w:tabs>
        <w:tab w:val="center" w:pos="4680"/>
        <w:tab w:val="right" w:pos="9360"/>
      </w:tabs>
      <w:spacing w:line="240" w:lineRule="auto"/>
      <w:rPr>
        <w:color w:val="00000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3A77C6" w14:textId="77777777" w:rsidR="00D02AAB" w:rsidRDefault="00D02AAB">
    <w:pPr>
      <w:pBdr>
        <w:top w:val="nil"/>
        <w:left w:val="nil"/>
        <w:bottom w:val="nil"/>
        <w:right w:val="nil"/>
        <w:between w:val="nil"/>
      </w:pBdr>
      <w:tabs>
        <w:tab w:val="center" w:pos="4680"/>
        <w:tab w:val="right" w:pos="9360"/>
      </w:tabs>
      <w:spacing w:line="240" w:lineRule="auto"/>
      <w:rPr>
        <w:color w:val="00000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F77C68" w14:textId="678A2110" w:rsidR="00D02AAB" w:rsidRDefault="00000000">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9B5242">
      <w:rPr>
        <w:noProof/>
        <w:color w:val="000000"/>
      </w:rPr>
      <w:t>15</w:t>
    </w:r>
    <w:r>
      <w:rPr>
        <w:color w:val="000000"/>
      </w:rPr>
      <w:fldChar w:fldCharType="end"/>
    </w:r>
  </w:p>
  <w:p w14:paraId="616C98FE" w14:textId="77777777" w:rsidR="00D02AAB" w:rsidRDefault="00D02AAB">
    <w:pPr>
      <w:pBdr>
        <w:top w:val="nil"/>
        <w:left w:val="nil"/>
        <w:bottom w:val="nil"/>
        <w:right w:val="nil"/>
        <w:between w:val="nil"/>
      </w:pBdr>
      <w:tabs>
        <w:tab w:val="center" w:pos="4680"/>
        <w:tab w:val="right" w:pos="9360"/>
      </w:tabs>
      <w:spacing w:line="240" w:lineRule="auto"/>
      <w:rPr>
        <w:color w:val="00000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984D5C" w14:textId="1BC8B714" w:rsidR="00D02AAB" w:rsidRDefault="00000000">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9B5242">
      <w:rPr>
        <w:noProof/>
        <w:color w:val="000000"/>
      </w:rPr>
      <w:t>17</w:t>
    </w:r>
    <w:r>
      <w:rPr>
        <w:color w:val="000000"/>
      </w:rPr>
      <w:fldChar w:fldCharType="end"/>
    </w:r>
  </w:p>
  <w:p w14:paraId="01DC75E7" w14:textId="77777777" w:rsidR="00D02AAB" w:rsidRDefault="00D02AAB">
    <w:pPr>
      <w:pBdr>
        <w:top w:val="nil"/>
        <w:left w:val="nil"/>
        <w:bottom w:val="nil"/>
        <w:right w:val="nil"/>
        <w:between w:val="nil"/>
      </w:pBdr>
      <w:tabs>
        <w:tab w:val="center" w:pos="4680"/>
        <w:tab w:val="right" w:pos="9360"/>
      </w:tabs>
      <w:spacing w:line="240" w:lineRule="auto"/>
      <w:rPr>
        <w:color w:val="000000"/>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F25848" w14:textId="77777777" w:rsidR="00D02AAB" w:rsidRDefault="00D02AAB">
    <w:pPr>
      <w:pBdr>
        <w:top w:val="nil"/>
        <w:left w:val="nil"/>
        <w:bottom w:val="nil"/>
        <w:right w:val="nil"/>
        <w:between w:val="nil"/>
      </w:pBdr>
      <w:tabs>
        <w:tab w:val="center" w:pos="4680"/>
        <w:tab w:val="right" w:pos="9360"/>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7314E"/>
    <w:multiLevelType w:val="hybridMultilevel"/>
    <w:tmpl w:val="4C1E849C"/>
    <w:lvl w:ilvl="0" w:tplc="FFFFFFFF">
      <w:start w:val="1"/>
      <w:numFmt w:val="decimal"/>
      <w:lvlText w:val="%1."/>
      <w:lvlJc w:val="left"/>
      <w:pPr>
        <w:ind w:left="72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2FB06BE"/>
    <w:multiLevelType w:val="hybridMultilevel"/>
    <w:tmpl w:val="8AA0B17A"/>
    <w:lvl w:ilvl="0" w:tplc="2C6C9C74">
      <w:start w:val="1"/>
      <w:numFmt w:val="decimal"/>
      <w:lvlText w:val="%1."/>
      <w:lvlJc w:val="left"/>
      <w:pPr>
        <w:ind w:left="116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04090019" w:tentative="1">
      <w:start w:val="1"/>
      <w:numFmt w:val="lowerLetter"/>
      <w:lvlText w:val="%2."/>
      <w:lvlJc w:val="left"/>
      <w:pPr>
        <w:ind w:left="1880" w:hanging="360"/>
      </w:pPr>
    </w:lvl>
    <w:lvl w:ilvl="2" w:tplc="0409001B" w:tentative="1">
      <w:start w:val="1"/>
      <w:numFmt w:val="lowerRoman"/>
      <w:lvlText w:val="%3."/>
      <w:lvlJc w:val="right"/>
      <w:pPr>
        <w:ind w:left="2600" w:hanging="180"/>
      </w:pPr>
    </w:lvl>
    <w:lvl w:ilvl="3" w:tplc="0409000F" w:tentative="1">
      <w:start w:val="1"/>
      <w:numFmt w:val="decimal"/>
      <w:lvlText w:val="%4."/>
      <w:lvlJc w:val="left"/>
      <w:pPr>
        <w:ind w:left="3320" w:hanging="360"/>
      </w:pPr>
    </w:lvl>
    <w:lvl w:ilvl="4" w:tplc="04090019" w:tentative="1">
      <w:start w:val="1"/>
      <w:numFmt w:val="lowerLetter"/>
      <w:lvlText w:val="%5."/>
      <w:lvlJc w:val="left"/>
      <w:pPr>
        <w:ind w:left="4040" w:hanging="360"/>
      </w:pPr>
    </w:lvl>
    <w:lvl w:ilvl="5" w:tplc="0409001B" w:tentative="1">
      <w:start w:val="1"/>
      <w:numFmt w:val="lowerRoman"/>
      <w:lvlText w:val="%6."/>
      <w:lvlJc w:val="right"/>
      <w:pPr>
        <w:ind w:left="4760" w:hanging="180"/>
      </w:pPr>
    </w:lvl>
    <w:lvl w:ilvl="6" w:tplc="0409000F" w:tentative="1">
      <w:start w:val="1"/>
      <w:numFmt w:val="decimal"/>
      <w:lvlText w:val="%7."/>
      <w:lvlJc w:val="left"/>
      <w:pPr>
        <w:ind w:left="5480" w:hanging="360"/>
      </w:pPr>
    </w:lvl>
    <w:lvl w:ilvl="7" w:tplc="04090019" w:tentative="1">
      <w:start w:val="1"/>
      <w:numFmt w:val="lowerLetter"/>
      <w:lvlText w:val="%8."/>
      <w:lvlJc w:val="left"/>
      <w:pPr>
        <w:ind w:left="6200" w:hanging="360"/>
      </w:pPr>
    </w:lvl>
    <w:lvl w:ilvl="8" w:tplc="0409001B" w:tentative="1">
      <w:start w:val="1"/>
      <w:numFmt w:val="lowerRoman"/>
      <w:lvlText w:val="%9."/>
      <w:lvlJc w:val="right"/>
      <w:pPr>
        <w:ind w:left="6920" w:hanging="180"/>
      </w:pPr>
    </w:lvl>
  </w:abstractNum>
  <w:abstractNum w:abstractNumId="2" w15:restartNumberingAfterBreak="0">
    <w:nsid w:val="05245FC1"/>
    <w:multiLevelType w:val="hybridMultilevel"/>
    <w:tmpl w:val="4C1E849C"/>
    <w:lvl w:ilvl="0" w:tplc="FFFFFFFF">
      <w:start w:val="1"/>
      <w:numFmt w:val="decimal"/>
      <w:lvlText w:val="%1."/>
      <w:lvlJc w:val="left"/>
      <w:pPr>
        <w:ind w:left="108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 w15:restartNumberingAfterBreak="0">
    <w:nsid w:val="06867B68"/>
    <w:multiLevelType w:val="hybridMultilevel"/>
    <w:tmpl w:val="5D842EA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74B6A36"/>
    <w:multiLevelType w:val="hybridMultilevel"/>
    <w:tmpl w:val="355ECAC6"/>
    <w:lvl w:ilvl="0" w:tplc="94D8AB8E">
      <w:start w:val="1"/>
      <w:numFmt w:val="decimal"/>
      <w:lvlText w:val="%1."/>
      <w:lvlJc w:val="left"/>
      <w:pPr>
        <w:ind w:left="1160" w:hanging="360"/>
      </w:pPr>
      <w:rPr>
        <w:rFonts w:ascii="Times" w:eastAsia="Times" w:hAnsi="Times" w:cs="Times"/>
        <w:b w:val="0"/>
        <w:bCs w:val="0"/>
        <w:i w:val="0"/>
        <w:iCs w:val="0"/>
        <w:spacing w:val="0"/>
        <w:w w:val="100"/>
        <w:sz w:val="24"/>
        <w:szCs w:val="24"/>
        <w:lang w:val="id" w:eastAsia="en-US" w:bidi="ar-SA"/>
      </w:rPr>
    </w:lvl>
    <w:lvl w:ilvl="1" w:tplc="04090019" w:tentative="1">
      <w:start w:val="1"/>
      <w:numFmt w:val="lowerLetter"/>
      <w:lvlText w:val="%2."/>
      <w:lvlJc w:val="left"/>
      <w:pPr>
        <w:ind w:left="1880" w:hanging="360"/>
      </w:pPr>
    </w:lvl>
    <w:lvl w:ilvl="2" w:tplc="0409001B" w:tentative="1">
      <w:start w:val="1"/>
      <w:numFmt w:val="lowerRoman"/>
      <w:lvlText w:val="%3."/>
      <w:lvlJc w:val="right"/>
      <w:pPr>
        <w:ind w:left="2600" w:hanging="180"/>
      </w:pPr>
    </w:lvl>
    <w:lvl w:ilvl="3" w:tplc="0409000F" w:tentative="1">
      <w:start w:val="1"/>
      <w:numFmt w:val="decimal"/>
      <w:lvlText w:val="%4."/>
      <w:lvlJc w:val="left"/>
      <w:pPr>
        <w:ind w:left="3320" w:hanging="360"/>
      </w:pPr>
    </w:lvl>
    <w:lvl w:ilvl="4" w:tplc="04090019" w:tentative="1">
      <w:start w:val="1"/>
      <w:numFmt w:val="lowerLetter"/>
      <w:lvlText w:val="%5."/>
      <w:lvlJc w:val="left"/>
      <w:pPr>
        <w:ind w:left="4040" w:hanging="360"/>
      </w:pPr>
    </w:lvl>
    <w:lvl w:ilvl="5" w:tplc="0409001B" w:tentative="1">
      <w:start w:val="1"/>
      <w:numFmt w:val="lowerRoman"/>
      <w:lvlText w:val="%6."/>
      <w:lvlJc w:val="right"/>
      <w:pPr>
        <w:ind w:left="4760" w:hanging="180"/>
      </w:pPr>
    </w:lvl>
    <w:lvl w:ilvl="6" w:tplc="0409000F" w:tentative="1">
      <w:start w:val="1"/>
      <w:numFmt w:val="decimal"/>
      <w:lvlText w:val="%7."/>
      <w:lvlJc w:val="left"/>
      <w:pPr>
        <w:ind w:left="5480" w:hanging="360"/>
      </w:pPr>
    </w:lvl>
    <w:lvl w:ilvl="7" w:tplc="04090019" w:tentative="1">
      <w:start w:val="1"/>
      <w:numFmt w:val="lowerLetter"/>
      <w:lvlText w:val="%8."/>
      <w:lvlJc w:val="left"/>
      <w:pPr>
        <w:ind w:left="6200" w:hanging="360"/>
      </w:pPr>
    </w:lvl>
    <w:lvl w:ilvl="8" w:tplc="0409001B" w:tentative="1">
      <w:start w:val="1"/>
      <w:numFmt w:val="lowerRoman"/>
      <w:lvlText w:val="%9."/>
      <w:lvlJc w:val="right"/>
      <w:pPr>
        <w:ind w:left="6920" w:hanging="180"/>
      </w:pPr>
    </w:lvl>
  </w:abstractNum>
  <w:abstractNum w:abstractNumId="5" w15:restartNumberingAfterBreak="0">
    <w:nsid w:val="0AD9505B"/>
    <w:multiLevelType w:val="multilevel"/>
    <w:tmpl w:val="63201F34"/>
    <w:lvl w:ilvl="0">
      <w:start w:val="3"/>
      <w:numFmt w:val="decimal"/>
      <w:lvlText w:val="%1."/>
      <w:lvlJc w:val="left"/>
      <w:pPr>
        <w:ind w:left="720" w:hanging="360"/>
      </w:pPr>
    </w:lvl>
    <w:lvl w:ilvl="1">
      <w:start w:val="1"/>
      <w:numFmt w:val="decimal"/>
      <w:pStyle w:val="subbab3"/>
      <w:lvlText w:val="%1.%2"/>
      <w:lvlJc w:val="left"/>
      <w:pPr>
        <w:ind w:left="1080" w:hanging="72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6" w15:restartNumberingAfterBreak="0">
    <w:nsid w:val="0B1C57F4"/>
    <w:multiLevelType w:val="multilevel"/>
    <w:tmpl w:val="60808B8C"/>
    <w:lvl w:ilvl="0">
      <w:start w:val="1"/>
      <w:numFmt w:val="decimal"/>
      <w:lvlText w:val="%1."/>
      <w:lvlJc w:val="left"/>
      <w:pPr>
        <w:ind w:left="431" w:hanging="431"/>
      </w:pPr>
      <w:rPr>
        <w:rFonts w:ascii="Times New Roman" w:eastAsia="Times New Roman" w:hAnsi="Times New Roman" w:cs="Times New Roman" w:hint="default"/>
        <w:b w:val="0"/>
        <w:bCs w:val="0"/>
        <w:i w:val="0"/>
        <w:iCs w:val="0"/>
        <w:spacing w:val="0"/>
        <w:w w:val="100"/>
        <w:sz w:val="24"/>
        <w:szCs w:val="24"/>
        <w:lang w:val="id" w:eastAsia="en-US" w:bidi="ar-SA"/>
      </w:rPr>
    </w:lvl>
    <w:lvl w:ilvl="1">
      <w:start w:val="1"/>
      <w:numFmt w:val="decimal"/>
      <w:pStyle w:val="Heading2"/>
      <w:lvlText w:val="%1.%2"/>
      <w:lvlJc w:val="left"/>
      <w:pPr>
        <w:ind w:left="431" w:hanging="431"/>
      </w:pPr>
    </w:lvl>
    <w:lvl w:ilvl="2">
      <w:start w:val="1"/>
      <w:numFmt w:val="decimal"/>
      <w:lvlText w:val="2.1.%3."/>
      <w:lvlJc w:val="left"/>
      <w:pPr>
        <w:ind w:left="360" w:hanging="360"/>
      </w:pPr>
      <w:rPr>
        <w:b/>
      </w:rPr>
    </w:lvl>
    <w:lvl w:ilvl="3">
      <w:start w:val="1"/>
      <w:numFmt w:val="decimal"/>
      <w:lvlText w:val="%1.%2.%3.%4"/>
      <w:lvlJc w:val="left"/>
      <w:pPr>
        <w:ind w:left="431" w:hanging="431"/>
      </w:pPr>
      <w:rPr>
        <w:rFonts w:ascii="Times New Roman" w:eastAsia="Times New Roman" w:hAnsi="Times New Roman" w:cs="Times New Roman"/>
        <w:b/>
        <w:i w:val="0"/>
        <w:smallCaps w:val="0"/>
        <w:strike w:val="0"/>
        <w:color w:val="000000"/>
        <w:u w:val="none"/>
        <w:vertAlign w:val="baseline"/>
      </w:rPr>
    </w:lvl>
    <w:lvl w:ilvl="4">
      <w:start w:val="1"/>
      <w:numFmt w:val="decimal"/>
      <w:lvlText w:val="%1.%2.%3.%4.%5"/>
      <w:lvlJc w:val="left"/>
      <w:pPr>
        <w:ind w:left="431" w:hanging="431"/>
      </w:pPr>
      <w:rPr>
        <w:b w:val="0"/>
        <w:i w:val="0"/>
        <w:smallCaps w:val="0"/>
        <w:strike w:val="0"/>
        <w:color w:val="000000"/>
        <w:u w:val="none"/>
        <w:vertAlign w:val="baseline"/>
      </w:rPr>
    </w:lvl>
    <w:lvl w:ilvl="5">
      <w:start w:val="1"/>
      <w:numFmt w:val="decimal"/>
      <w:lvlText w:val="%1.%2.%3.%4.%5.%6"/>
      <w:lvlJc w:val="left"/>
      <w:pPr>
        <w:ind w:left="431" w:hanging="431"/>
      </w:pPr>
    </w:lvl>
    <w:lvl w:ilvl="6">
      <w:start w:val="1"/>
      <w:numFmt w:val="decimal"/>
      <w:lvlText w:val="%1.%2.%3.%4.%5.%6.%7"/>
      <w:lvlJc w:val="left"/>
      <w:pPr>
        <w:ind w:left="431" w:hanging="431"/>
      </w:pPr>
    </w:lvl>
    <w:lvl w:ilvl="7">
      <w:start w:val="1"/>
      <w:numFmt w:val="decimal"/>
      <w:lvlText w:val="%1.%2.%3.%4.%5.%6.%7.%8"/>
      <w:lvlJc w:val="left"/>
      <w:pPr>
        <w:ind w:left="431" w:hanging="431"/>
      </w:pPr>
    </w:lvl>
    <w:lvl w:ilvl="8">
      <w:start w:val="1"/>
      <w:numFmt w:val="decimal"/>
      <w:lvlText w:val="%1.%2.%3.%4.%5.%6.%7.%8.%9"/>
      <w:lvlJc w:val="left"/>
      <w:pPr>
        <w:ind w:left="431" w:hanging="431"/>
      </w:pPr>
    </w:lvl>
  </w:abstractNum>
  <w:abstractNum w:abstractNumId="7" w15:restartNumberingAfterBreak="0">
    <w:nsid w:val="0BA623BF"/>
    <w:multiLevelType w:val="multilevel"/>
    <w:tmpl w:val="42087C0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107E7647"/>
    <w:multiLevelType w:val="hybridMultilevel"/>
    <w:tmpl w:val="9996AAB8"/>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66378B9"/>
    <w:multiLevelType w:val="hybridMultilevel"/>
    <w:tmpl w:val="66D80D34"/>
    <w:lvl w:ilvl="0" w:tplc="FFFFFFFF">
      <w:start w:val="1"/>
      <w:numFmt w:val="decimal"/>
      <w:lvlText w:val="%1."/>
      <w:lvlJc w:val="left"/>
      <w:pPr>
        <w:ind w:left="72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1C367748"/>
    <w:multiLevelType w:val="hybridMultilevel"/>
    <w:tmpl w:val="C7BE4750"/>
    <w:lvl w:ilvl="0" w:tplc="FFFFFFFF">
      <w:start w:val="1"/>
      <w:numFmt w:val="decimal"/>
      <w:lvlText w:val="%1."/>
      <w:lvlJc w:val="left"/>
      <w:pPr>
        <w:ind w:left="72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1CDB4150"/>
    <w:multiLevelType w:val="multilevel"/>
    <w:tmpl w:val="4B8CBB42"/>
    <w:lvl w:ilvl="0">
      <w:start w:val="1"/>
      <w:numFmt w:val="decimal"/>
      <w:lvlText w:val="%1."/>
      <w:lvlJc w:val="left"/>
      <w:pPr>
        <w:ind w:left="998" w:hanging="431"/>
      </w:pPr>
      <w:rPr>
        <w:rFonts w:ascii="Times New Roman" w:eastAsia="Times New Roman" w:hAnsi="Times New Roman" w:cs="Times New Roman" w:hint="default"/>
        <w:b w:val="0"/>
        <w:bCs w:val="0"/>
        <w:i w:val="0"/>
        <w:iCs w:val="0"/>
        <w:spacing w:val="0"/>
        <w:w w:val="100"/>
        <w:sz w:val="24"/>
        <w:szCs w:val="24"/>
        <w:lang w:val="id" w:eastAsia="en-US" w:bidi="ar-SA"/>
      </w:rPr>
    </w:lvl>
    <w:lvl w:ilvl="1">
      <w:start w:val="1"/>
      <w:numFmt w:val="decimal"/>
      <w:lvlText w:val="%1.%2"/>
      <w:lvlJc w:val="left"/>
      <w:pPr>
        <w:ind w:left="998" w:hanging="431"/>
      </w:pPr>
    </w:lvl>
    <w:lvl w:ilvl="2">
      <w:start w:val="1"/>
      <w:numFmt w:val="decimal"/>
      <w:lvlText w:val="2.1.%3."/>
      <w:lvlJc w:val="left"/>
      <w:pPr>
        <w:ind w:left="927" w:hanging="360"/>
      </w:pPr>
      <w:rPr>
        <w:b/>
      </w:rPr>
    </w:lvl>
    <w:lvl w:ilvl="3">
      <w:start w:val="1"/>
      <w:numFmt w:val="decimal"/>
      <w:lvlText w:val="%1.%2.%3.%4"/>
      <w:lvlJc w:val="left"/>
      <w:pPr>
        <w:ind w:left="998" w:hanging="431"/>
      </w:pPr>
      <w:rPr>
        <w:rFonts w:ascii="Times New Roman" w:eastAsia="Times New Roman" w:hAnsi="Times New Roman" w:cs="Times New Roman"/>
        <w:b/>
        <w:i w:val="0"/>
        <w:smallCaps w:val="0"/>
        <w:strike w:val="0"/>
        <w:color w:val="000000"/>
        <w:u w:val="none"/>
        <w:vertAlign w:val="baseline"/>
      </w:rPr>
    </w:lvl>
    <w:lvl w:ilvl="4">
      <w:start w:val="1"/>
      <w:numFmt w:val="decimal"/>
      <w:lvlText w:val="%1.%2.%3.%4.%5"/>
      <w:lvlJc w:val="left"/>
      <w:pPr>
        <w:ind w:left="998" w:hanging="431"/>
      </w:pPr>
      <w:rPr>
        <w:b w:val="0"/>
        <w:i w:val="0"/>
        <w:smallCaps w:val="0"/>
        <w:strike w:val="0"/>
        <w:color w:val="000000"/>
        <w:u w:val="none"/>
        <w:vertAlign w:val="baseline"/>
      </w:rPr>
    </w:lvl>
    <w:lvl w:ilvl="5">
      <w:start w:val="1"/>
      <w:numFmt w:val="decimal"/>
      <w:lvlText w:val="%1.%2.%3.%4.%5.%6"/>
      <w:lvlJc w:val="left"/>
      <w:pPr>
        <w:ind w:left="998" w:hanging="431"/>
      </w:pPr>
    </w:lvl>
    <w:lvl w:ilvl="6">
      <w:start w:val="1"/>
      <w:numFmt w:val="decimal"/>
      <w:lvlText w:val="%1.%2.%3.%4.%5.%6.%7"/>
      <w:lvlJc w:val="left"/>
      <w:pPr>
        <w:ind w:left="998" w:hanging="431"/>
      </w:pPr>
    </w:lvl>
    <w:lvl w:ilvl="7">
      <w:start w:val="1"/>
      <w:numFmt w:val="decimal"/>
      <w:lvlText w:val="%1.%2.%3.%4.%5.%6.%7.%8"/>
      <w:lvlJc w:val="left"/>
      <w:pPr>
        <w:ind w:left="998" w:hanging="431"/>
      </w:pPr>
    </w:lvl>
    <w:lvl w:ilvl="8">
      <w:start w:val="1"/>
      <w:numFmt w:val="decimal"/>
      <w:lvlText w:val="%1.%2.%3.%4.%5.%6.%7.%8.%9"/>
      <w:lvlJc w:val="left"/>
      <w:pPr>
        <w:ind w:left="998" w:hanging="431"/>
      </w:pPr>
    </w:lvl>
  </w:abstractNum>
  <w:abstractNum w:abstractNumId="12" w15:restartNumberingAfterBreak="0">
    <w:nsid w:val="20EA61D3"/>
    <w:multiLevelType w:val="hybridMultilevel"/>
    <w:tmpl w:val="AAE46672"/>
    <w:lvl w:ilvl="0" w:tplc="FFFFFFFF">
      <w:start w:val="1"/>
      <w:numFmt w:val="decimal"/>
      <w:lvlText w:val="%1."/>
      <w:lvlJc w:val="left"/>
      <w:pPr>
        <w:ind w:left="108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3" w15:restartNumberingAfterBreak="0">
    <w:nsid w:val="2DCC22B2"/>
    <w:multiLevelType w:val="hybridMultilevel"/>
    <w:tmpl w:val="9998CE0E"/>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30B5C1F"/>
    <w:multiLevelType w:val="hybridMultilevel"/>
    <w:tmpl w:val="90A81024"/>
    <w:lvl w:ilvl="0" w:tplc="2CCAA010">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38D74E0"/>
    <w:multiLevelType w:val="multilevel"/>
    <w:tmpl w:val="27F65268"/>
    <w:lvl w:ilvl="0">
      <w:start w:val="2"/>
      <w:numFmt w:val="decimal"/>
      <w:lvlText w:val="%1"/>
      <w:lvlJc w:val="left"/>
      <w:pPr>
        <w:ind w:left="1822" w:hanging="368"/>
      </w:pPr>
      <w:rPr>
        <w:rFonts w:hint="default"/>
        <w:lang w:val="id" w:eastAsia="en-US" w:bidi="ar-SA"/>
      </w:rPr>
    </w:lvl>
    <w:lvl w:ilvl="1">
      <w:start w:val="1"/>
      <w:numFmt w:val="decimal"/>
      <w:lvlText w:val="%1.%2"/>
      <w:lvlJc w:val="left"/>
      <w:pPr>
        <w:ind w:left="1822" w:hanging="368"/>
        <w:jc w:val="right"/>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2362" w:hanging="548"/>
      </w:pPr>
      <w:rPr>
        <w:rFonts w:ascii="Times New Roman" w:eastAsia="Times New Roman" w:hAnsi="Times New Roman" w:cs="Times New Roman" w:hint="default"/>
        <w:b w:val="0"/>
        <w:bCs w:val="0"/>
        <w:i w:val="0"/>
        <w:iCs w:val="0"/>
        <w:spacing w:val="0"/>
        <w:w w:val="100"/>
        <w:sz w:val="24"/>
        <w:szCs w:val="24"/>
        <w:lang w:val="id" w:eastAsia="en-US" w:bidi="ar-SA"/>
      </w:rPr>
    </w:lvl>
    <w:lvl w:ilvl="3">
      <w:start w:val="1"/>
      <w:numFmt w:val="decimal"/>
      <w:lvlText w:val="%4."/>
      <w:lvlJc w:val="left"/>
      <w:pPr>
        <w:ind w:left="2667" w:hanging="360"/>
      </w:pPr>
      <w:rPr>
        <w:rFonts w:hint="default"/>
        <w:spacing w:val="0"/>
        <w:w w:val="100"/>
        <w:lang w:val="id" w:eastAsia="en-US" w:bidi="ar-SA"/>
      </w:rPr>
    </w:lvl>
    <w:lvl w:ilvl="4">
      <w:start w:val="1"/>
      <w:numFmt w:val="decimal"/>
      <w:lvlText w:val="%4.%5"/>
      <w:lvlJc w:val="left"/>
      <w:pPr>
        <w:ind w:left="1822" w:hanging="368"/>
      </w:pPr>
      <w:rPr>
        <w:rFonts w:ascii="Times New Roman" w:eastAsia="Times New Roman" w:hAnsi="Times New Roman" w:cs="Times New Roman" w:hint="default"/>
        <w:b/>
        <w:bCs/>
        <w:i w:val="0"/>
        <w:iCs w:val="0"/>
        <w:spacing w:val="0"/>
        <w:w w:val="100"/>
        <w:sz w:val="24"/>
        <w:szCs w:val="24"/>
        <w:lang w:val="id" w:eastAsia="en-US" w:bidi="ar-SA"/>
      </w:rPr>
    </w:lvl>
    <w:lvl w:ilvl="5">
      <w:start w:val="1"/>
      <w:numFmt w:val="decimal"/>
      <w:lvlText w:val="%4.%5.%6"/>
      <w:lvlJc w:val="left"/>
      <w:pPr>
        <w:ind w:left="2002" w:hanging="548"/>
      </w:pPr>
      <w:rPr>
        <w:rFonts w:ascii="Times New Roman" w:eastAsia="Times New Roman" w:hAnsi="Times New Roman" w:cs="Times New Roman" w:hint="default"/>
        <w:b w:val="0"/>
        <w:bCs w:val="0"/>
        <w:i w:val="0"/>
        <w:iCs w:val="0"/>
        <w:spacing w:val="0"/>
        <w:w w:val="100"/>
        <w:sz w:val="24"/>
        <w:szCs w:val="24"/>
        <w:lang w:val="id" w:eastAsia="en-US" w:bidi="ar-SA"/>
      </w:rPr>
    </w:lvl>
    <w:lvl w:ilvl="6">
      <w:numFmt w:val="bullet"/>
      <w:lvlText w:val="•"/>
      <w:lvlJc w:val="left"/>
      <w:pPr>
        <w:ind w:left="2740" w:hanging="548"/>
      </w:pPr>
      <w:rPr>
        <w:rFonts w:hint="default"/>
        <w:lang w:val="id" w:eastAsia="en-US" w:bidi="ar-SA"/>
      </w:rPr>
    </w:lvl>
    <w:lvl w:ilvl="7">
      <w:numFmt w:val="bullet"/>
      <w:lvlText w:val="•"/>
      <w:lvlJc w:val="left"/>
      <w:pPr>
        <w:ind w:left="4662" w:hanging="548"/>
      </w:pPr>
      <w:rPr>
        <w:rFonts w:hint="default"/>
        <w:lang w:val="id" w:eastAsia="en-US" w:bidi="ar-SA"/>
      </w:rPr>
    </w:lvl>
    <w:lvl w:ilvl="8">
      <w:numFmt w:val="bullet"/>
      <w:lvlText w:val="•"/>
      <w:lvlJc w:val="left"/>
      <w:pPr>
        <w:ind w:left="6585" w:hanging="548"/>
      </w:pPr>
      <w:rPr>
        <w:rFonts w:hint="default"/>
        <w:lang w:val="id" w:eastAsia="en-US" w:bidi="ar-SA"/>
      </w:rPr>
    </w:lvl>
  </w:abstractNum>
  <w:abstractNum w:abstractNumId="16" w15:restartNumberingAfterBreak="0">
    <w:nsid w:val="34253869"/>
    <w:multiLevelType w:val="hybridMultilevel"/>
    <w:tmpl w:val="66D80D34"/>
    <w:lvl w:ilvl="0" w:tplc="2C6C9C74">
      <w:start w:val="1"/>
      <w:numFmt w:val="decimal"/>
      <w:lvlText w:val="%1."/>
      <w:lvlJc w:val="left"/>
      <w:pPr>
        <w:ind w:left="72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6521A9A"/>
    <w:multiLevelType w:val="hybridMultilevel"/>
    <w:tmpl w:val="98766BD4"/>
    <w:lvl w:ilvl="0" w:tplc="3BC0987A">
      <w:start w:val="1"/>
      <w:numFmt w:val="lowerLetter"/>
      <w:lvlText w:val="%1)"/>
      <w:lvlJc w:val="left"/>
      <w:pPr>
        <w:ind w:left="1956" w:hanging="308"/>
        <w:jc w:val="right"/>
      </w:pPr>
      <w:rPr>
        <w:rFonts w:ascii="Times New Roman" w:eastAsia="Times New Roman" w:hAnsi="Times New Roman" w:cs="Times New Roman" w:hint="default"/>
        <w:b w:val="0"/>
        <w:bCs w:val="0"/>
        <w:i w:val="0"/>
        <w:iCs w:val="0"/>
        <w:spacing w:val="-1"/>
        <w:w w:val="100"/>
        <w:sz w:val="24"/>
        <w:szCs w:val="24"/>
        <w:lang w:val="id" w:eastAsia="en-US" w:bidi="ar-SA"/>
      </w:rPr>
    </w:lvl>
    <w:lvl w:ilvl="1" w:tplc="1BEA475E">
      <w:numFmt w:val="bullet"/>
      <w:lvlText w:val="•"/>
      <w:lvlJc w:val="left"/>
      <w:pPr>
        <w:ind w:left="2807" w:hanging="308"/>
      </w:pPr>
      <w:rPr>
        <w:rFonts w:hint="default"/>
        <w:lang w:val="id" w:eastAsia="en-US" w:bidi="ar-SA"/>
      </w:rPr>
    </w:lvl>
    <w:lvl w:ilvl="2" w:tplc="321237C6">
      <w:numFmt w:val="bullet"/>
      <w:lvlText w:val="•"/>
      <w:lvlJc w:val="left"/>
      <w:pPr>
        <w:ind w:left="3654" w:hanging="308"/>
      </w:pPr>
      <w:rPr>
        <w:rFonts w:hint="default"/>
        <w:lang w:val="id" w:eastAsia="en-US" w:bidi="ar-SA"/>
      </w:rPr>
    </w:lvl>
    <w:lvl w:ilvl="3" w:tplc="FE70D138">
      <w:numFmt w:val="bullet"/>
      <w:lvlText w:val="•"/>
      <w:lvlJc w:val="left"/>
      <w:pPr>
        <w:ind w:left="4501" w:hanging="308"/>
      </w:pPr>
      <w:rPr>
        <w:rFonts w:hint="default"/>
        <w:lang w:val="id" w:eastAsia="en-US" w:bidi="ar-SA"/>
      </w:rPr>
    </w:lvl>
    <w:lvl w:ilvl="4" w:tplc="C87AAD5E">
      <w:numFmt w:val="bullet"/>
      <w:lvlText w:val="•"/>
      <w:lvlJc w:val="left"/>
      <w:pPr>
        <w:ind w:left="5348" w:hanging="308"/>
      </w:pPr>
      <w:rPr>
        <w:rFonts w:hint="default"/>
        <w:lang w:val="id" w:eastAsia="en-US" w:bidi="ar-SA"/>
      </w:rPr>
    </w:lvl>
    <w:lvl w:ilvl="5" w:tplc="69B00DFC">
      <w:numFmt w:val="bullet"/>
      <w:lvlText w:val="•"/>
      <w:lvlJc w:val="left"/>
      <w:pPr>
        <w:ind w:left="6195" w:hanging="308"/>
      </w:pPr>
      <w:rPr>
        <w:rFonts w:hint="default"/>
        <w:lang w:val="id" w:eastAsia="en-US" w:bidi="ar-SA"/>
      </w:rPr>
    </w:lvl>
    <w:lvl w:ilvl="6" w:tplc="C7F800CE">
      <w:numFmt w:val="bullet"/>
      <w:lvlText w:val="•"/>
      <w:lvlJc w:val="left"/>
      <w:pPr>
        <w:ind w:left="7042" w:hanging="308"/>
      </w:pPr>
      <w:rPr>
        <w:rFonts w:hint="default"/>
        <w:lang w:val="id" w:eastAsia="en-US" w:bidi="ar-SA"/>
      </w:rPr>
    </w:lvl>
    <w:lvl w:ilvl="7" w:tplc="37229714">
      <w:numFmt w:val="bullet"/>
      <w:lvlText w:val="•"/>
      <w:lvlJc w:val="left"/>
      <w:pPr>
        <w:ind w:left="7889" w:hanging="308"/>
      </w:pPr>
      <w:rPr>
        <w:rFonts w:hint="default"/>
        <w:lang w:val="id" w:eastAsia="en-US" w:bidi="ar-SA"/>
      </w:rPr>
    </w:lvl>
    <w:lvl w:ilvl="8" w:tplc="581A5BBA">
      <w:numFmt w:val="bullet"/>
      <w:lvlText w:val="•"/>
      <w:lvlJc w:val="left"/>
      <w:pPr>
        <w:ind w:left="8736" w:hanging="308"/>
      </w:pPr>
      <w:rPr>
        <w:rFonts w:hint="default"/>
        <w:lang w:val="id" w:eastAsia="en-US" w:bidi="ar-SA"/>
      </w:rPr>
    </w:lvl>
  </w:abstractNum>
  <w:abstractNum w:abstractNumId="18" w15:restartNumberingAfterBreak="0">
    <w:nsid w:val="38BD6389"/>
    <w:multiLevelType w:val="hybridMultilevel"/>
    <w:tmpl w:val="AFF0FCC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3A685B66"/>
    <w:multiLevelType w:val="hybridMultilevel"/>
    <w:tmpl w:val="C60AFDC4"/>
    <w:lvl w:ilvl="0" w:tplc="FFFFFFFF">
      <w:start w:val="1"/>
      <w:numFmt w:val="decimal"/>
      <w:lvlText w:val="%1."/>
      <w:lvlJc w:val="left"/>
      <w:pPr>
        <w:ind w:left="108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0" w15:restartNumberingAfterBreak="0">
    <w:nsid w:val="40F36993"/>
    <w:multiLevelType w:val="hybridMultilevel"/>
    <w:tmpl w:val="28000D58"/>
    <w:lvl w:ilvl="0" w:tplc="FFFFFFFF">
      <w:start w:val="1"/>
      <w:numFmt w:val="decimal"/>
      <w:lvlText w:val="%1."/>
      <w:lvlJc w:val="left"/>
      <w:pPr>
        <w:ind w:left="108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FFFFFFFF" w:tentative="1">
      <w:start w:val="1"/>
      <w:numFmt w:val="lowerLetter"/>
      <w:lvlText w:val="%2."/>
      <w:lvlJc w:val="left"/>
      <w:pPr>
        <w:ind w:left="1800" w:hanging="360"/>
      </w:pPr>
    </w:lvl>
    <w:lvl w:ilvl="2" w:tplc="FFFFFFFF">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1" w15:restartNumberingAfterBreak="0">
    <w:nsid w:val="42D403CD"/>
    <w:multiLevelType w:val="hybridMultilevel"/>
    <w:tmpl w:val="1C3807DE"/>
    <w:lvl w:ilvl="0" w:tplc="2C6C9C74">
      <w:start w:val="1"/>
      <w:numFmt w:val="decimal"/>
      <w:lvlText w:val="%1."/>
      <w:lvlJc w:val="left"/>
      <w:pPr>
        <w:ind w:left="72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39E3521"/>
    <w:multiLevelType w:val="hybridMultilevel"/>
    <w:tmpl w:val="5D842EA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46D05C05"/>
    <w:multiLevelType w:val="hybridMultilevel"/>
    <w:tmpl w:val="F0BE5F3A"/>
    <w:lvl w:ilvl="0" w:tplc="2CCAA010">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A2F2017"/>
    <w:multiLevelType w:val="hybridMultilevel"/>
    <w:tmpl w:val="7BDC42B4"/>
    <w:lvl w:ilvl="0" w:tplc="2C6C9C74">
      <w:start w:val="1"/>
      <w:numFmt w:val="decimal"/>
      <w:lvlText w:val="%1."/>
      <w:lvlJc w:val="left"/>
      <w:pPr>
        <w:ind w:left="116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04090019" w:tentative="1">
      <w:start w:val="1"/>
      <w:numFmt w:val="lowerLetter"/>
      <w:lvlText w:val="%2."/>
      <w:lvlJc w:val="left"/>
      <w:pPr>
        <w:ind w:left="1880" w:hanging="360"/>
      </w:pPr>
    </w:lvl>
    <w:lvl w:ilvl="2" w:tplc="0409001B" w:tentative="1">
      <w:start w:val="1"/>
      <w:numFmt w:val="lowerRoman"/>
      <w:lvlText w:val="%3."/>
      <w:lvlJc w:val="right"/>
      <w:pPr>
        <w:ind w:left="2600" w:hanging="180"/>
      </w:pPr>
    </w:lvl>
    <w:lvl w:ilvl="3" w:tplc="0409000F" w:tentative="1">
      <w:start w:val="1"/>
      <w:numFmt w:val="decimal"/>
      <w:lvlText w:val="%4."/>
      <w:lvlJc w:val="left"/>
      <w:pPr>
        <w:ind w:left="3320" w:hanging="360"/>
      </w:pPr>
    </w:lvl>
    <w:lvl w:ilvl="4" w:tplc="04090019" w:tentative="1">
      <w:start w:val="1"/>
      <w:numFmt w:val="lowerLetter"/>
      <w:lvlText w:val="%5."/>
      <w:lvlJc w:val="left"/>
      <w:pPr>
        <w:ind w:left="4040" w:hanging="360"/>
      </w:pPr>
    </w:lvl>
    <w:lvl w:ilvl="5" w:tplc="0409001B" w:tentative="1">
      <w:start w:val="1"/>
      <w:numFmt w:val="lowerRoman"/>
      <w:lvlText w:val="%6."/>
      <w:lvlJc w:val="right"/>
      <w:pPr>
        <w:ind w:left="4760" w:hanging="180"/>
      </w:pPr>
    </w:lvl>
    <w:lvl w:ilvl="6" w:tplc="0409000F" w:tentative="1">
      <w:start w:val="1"/>
      <w:numFmt w:val="decimal"/>
      <w:lvlText w:val="%7."/>
      <w:lvlJc w:val="left"/>
      <w:pPr>
        <w:ind w:left="5480" w:hanging="360"/>
      </w:pPr>
    </w:lvl>
    <w:lvl w:ilvl="7" w:tplc="04090019" w:tentative="1">
      <w:start w:val="1"/>
      <w:numFmt w:val="lowerLetter"/>
      <w:lvlText w:val="%8."/>
      <w:lvlJc w:val="left"/>
      <w:pPr>
        <w:ind w:left="6200" w:hanging="360"/>
      </w:pPr>
    </w:lvl>
    <w:lvl w:ilvl="8" w:tplc="0409001B" w:tentative="1">
      <w:start w:val="1"/>
      <w:numFmt w:val="lowerRoman"/>
      <w:lvlText w:val="%9."/>
      <w:lvlJc w:val="right"/>
      <w:pPr>
        <w:ind w:left="6920" w:hanging="180"/>
      </w:pPr>
    </w:lvl>
  </w:abstractNum>
  <w:abstractNum w:abstractNumId="25" w15:restartNumberingAfterBreak="0">
    <w:nsid w:val="4AD928E7"/>
    <w:multiLevelType w:val="hybridMultilevel"/>
    <w:tmpl w:val="D4EC0D1E"/>
    <w:lvl w:ilvl="0" w:tplc="2CCAA010">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CF170BE"/>
    <w:multiLevelType w:val="hybridMultilevel"/>
    <w:tmpl w:val="FC2CA844"/>
    <w:lvl w:ilvl="0" w:tplc="BB2635AC">
      <w:start w:val="1"/>
      <w:numFmt w:val="lowerLetter"/>
      <w:lvlText w:val="%1)"/>
      <w:lvlJc w:val="left"/>
      <w:pPr>
        <w:ind w:left="1559" w:hanging="360"/>
      </w:pPr>
      <w:rPr>
        <w:rFonts w:ascii="Times New Roman" w:eastAsia="Times New Roman" w:hAnsi="Times New Roman" w:cs="Times New Roman"/>
      </w:rPr>
    </w:lvl>
    <w:lvl w:ilvl="1" w:tplc="04090019" w:tentative="1">
      <w:start w:val="1"/>
      <w:numFmt w:val="lowerLetter"/>
      <w:lvlText w:val="%2."/>
      <w:lvlJc w:val="left"/>
      <w:pPr>
        <w:ind w:left="2279" w:hanging="360"/>
      </w:pPr>
    </w:lvl>
    <w:lvl w:ilvl="2" w:tplc="0409001B" w:tentative="1">
      <w:start w:val="1"/>
      <w:numFmt w:val="lowerRoman"/>
      <w:lvlText w:val="%3."/>
      <w:lvlJc w:val="right"/>
      <w:pPr>
        <w:ind w:left="2999" w:hanging="180"/>
      </w:pPr>
    </w:lvl>
    <w:lvl w:ilvl="3" w:tplc="0409000F" w:tentative="1">
      <w:start w:val="1"/>
      <w:numFmt w:val="decimal"/>
      <w:lvlText w:val="%4."/>
      <w:lvlJc w:val="left"/>
      <w:pPr>
        <w:ind w:left="3719" w:hanging="360"/>
      </w:pPr>
    </w:lvl>
    <w:lvl w:ilvl="4" w:tplc="04090019" w:tentative="1">
      <w:start w:val="1"/>
      <w:numFmt w:val="lowerLetter"/>
      <w:lvlText w:val="%5."/>
      <w:lvlJc w:val="left"/>
      <w:pPr>
        <w:ind w:left="4439" w:hanging="360"/>
      </w:pPr>
    </w:lvl>
    <w:lvl w:ilvl="5" w:tplc="0409001B" w:tentative="1">
      <w:start w:val="1"/>
      <w:numFmt w:val="lowerRoman"/>
      <w:lvlText w:val="%6."/>
      <w:lvlJc w:val="right"/>
      <w:pPr>
        <w:ind w:left="5159" w:hanging="180"/>
      </w:pPr>
    </w:lvl>
    <w:lvl w:ilvl="6" w:tplc="0409000F" w:tentative="1">
      <w:start w:val="1"/>
      <w:numFmt w:val="decimal"/>
      <w:lvlText w:val="%7."/>
      <w:lvlJc w:val="left"/>
      <w:pPr>
        <w:ind w:left="5879" w:hanging="360"/>
      </w:pPr>
    </w:lvl>
    <w:lvl w:ilvl="7" w:tplc="04090019" w:tentative="1">
      <w:start w:val="1"/>
      <w:numFmt w:val="lowerLetter"/>
      <w:lvlText w:val="%8."/>
      <w:lvlJc w:val="left"/>
      <w:pPr>
        <w:ind w:left="6599" w:hanging="360"/>
      </w:pPr>
    </w:lvl>
    <w:lvl w:ilvl="8" w:tplc="0409001B" w:tentative="1">
      <w:start w:val="1"/>
      <w:numFmt w:val="lowerRoman"/>
      <w:lvlText w:val="%9."/>
      <w:lvlJc w:val="right"/>
      <w:pPr>
        <w:ind w:left="7319" w:hanging="180"/>
      </w:pPr>
    </w:lvl>
  </w:abstractNum>
  <w:abstractNum w:abstractNumId="27" w15:restartNumberingAfterBreak="0">
    <w:nsid w:val="4DB14D84"/>
    <w:multiLevelType w:val="multilevel"/>
    <w:tmpl w:val="22743F7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4EC476B8"/>
    <w:multiLevelType w:val="multilevel"/>
    <w:tmpl w:val="6D5846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55416EAC"/>
    <w:multiLevelType w:val="multilevel"/>
    <w:tmpl w:val="216A51C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557C3BBC"/>
    <w:multiLevelType w:val="hybridMultilevel"/>
    <w:tmpl w:val="B45244C2"/>
    <w:lvl w:ilvl="0" w:tplc="2CCAA010">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5D92D1A"/>
    <w:multiLevelType w:val="multilevel"/>
    <w:tmpl w:val="15BAD36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5D612C83"/>
    <w:multiLevelType w:val="hybridMultilevel"/>
    <w:tmpl w:val="4C1E849C"/>
    <w:lvl w:ilvl="0" w:tplc="FFFFFFFF">
      <w:start w:val="1"/>
      <w:numFmt w:val="decimal"/>
      <w:lvlText w:val="%1."/>
      <w:lvlJc w:val="left"/>
      <w:pPr>
        <w:ind w:left="108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3" w15:restartNumberingAfterBreak="0">
    <w:nsid w:val="5F3E289B"/>
    <w:multiLevelType w:val="multilevel"/>
    <w:tmpl w:val="E75EBB0E"/>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34" w15:restartNumberingAfterBreak="0">
    <w:nsid w:val="60696FB1"/>
    <w:multiLevelType w:val="hybridMultilevel"/>
    <w:tmpl w:val="3F38C7F4"/>
    <w:lvl w:ilvl="0" w:tplc="2C6C9C74">
      <w:start w:val="1"/>
      <w:numFmt w:val="decimal"/>
      <w:lvlText w:val="%1."/>
      <w:lvlJc w:val="left"/>
      <w:pPr>
        <w:ind w:left="116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04090019" w:tentative="1">
      <w:start w:val="1"/>
      <w:numFmt w:val="lowerLetter"/>
      <w:lvlText w:val="%2."/>
      <w:lvlJc w:val="left"/>
      <w:pPr>
        <w:ind w:left="1880" w:hanging="360"/>
      </w:pPr>
    </w:lvl>
    <w:lvl w:ilvl="2" w:tplc="0409001B" w:tentative="1">
      <w:start w:val="1"/>
      <w:numFmt w:val="lowerRoman"/>
      <w:lvlText w:val="%3."/>
      <w:lvlJc w:val="right"/>
      <w:pPr>
        <w:ind w:left="2600" w:hanging="180"/>
      </w:pPr>
    </w:lvl>
    <w:lvl w:ilvl="3" w:tplc="0409000F" w:tentative="1">
      <w:start w:val="1"/>
      <w:numFmt w:val="decimal"/>
      <w:lvlText w:val="%4."/>
      <w:lvlJc w:val="left"/>
      <w:pPr>
        <w:ind w:left="3320" w:hanging="360"/>
      </w:pPr>
    </w:lvl>
    <w:lvl w:ilvl="4" w:tplc="04090019" w:tentative="1">
      <w:start w:val="1"/>
      <w:numFmt w:val="lowerLetter"/>
      <w:lvlText w:val="%5."/>
      <w:lvlJc w:val="left"/>
      <w:pPr>
        <w:ind w:left="4040" w:hanging="360"/>
      </w:pPr>
    </w:lvl>
    <w:lvl w:ilvl="5" w:tplc="0409001B" w:tentative="1">
      <w:start w:val="1"/>
      <w:numFmt w:val="lowerRoman"/>
      <w:lvlText w:val="%6."/>
      <w:lvlJc w:val="right"/>
      <w:pPr>
        <w:ind w:left="4760" w:hanging="180"/>
      </w:pPr>
    </w:lvl>
    <w:lvl w:ilvl="6" w:tplc="0409000F" w:tentative="1">
      <w:start w:val="1"/>
      <w:numFmt w:val="decimal"/>
      <w:lvlText w:val="%7."/>
      <w:lvlJc w:val="left"/>
      <w:pPr>
        <w:ind w:left="5480" w:hanging="360"/>
      </w:pPr>
    </w:lvl>
    <w:lvl w:ilvl="7" w:tplc="04090019" w:tentative="1">
      <w:start w:val="1"/>
      <w:numFmt w:val="lowerLetter"/>
      <w:lvlText w:val="%8."/>
      <w:lvlJc w:val="left"/>
      <w:pPr>
        <w:ind w:left="6200" w:hanging="360"/>
      </w:pPr>
    </w:lvl>
    <w:lvl w:ilvl="8" w:tplc="0409001B" w:tentative="1">
      <w:start w:val="1"/>
      <w:numFmt w:val="lowerRoman"/>
      <w:lvlText w:val="%9."/>
      <w:lvlJc w:val="right"/>
      <w:pPr>
        <w:ind w:left="6920" w:hanging="180"/>
      </w:pPr>
    </w:lvl>
  </w:abstractNum>
  <w:abstractNum w:abstractNumId="35" w15:restartNumberingAfterBreak="0">
    <w:nsid w:val="684C75A8"/>
    <w:multiLevelType w:val="hybridMultilevel"/>
    <w:tmpl w:val="B084325E"/>
    <w:lvl w:ilvl="0" w:tplc="2938C35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697E627B"/>
    <w:multiLevelType w:val="hybridMultilevel"/>
    <w:tmpl w:val="A4C46020"/>
    <w:lvl w:ilvl="0" w:tplc="2C6C9C74">
      <w:start w:val="1"/>
      <w:numFmt w:val="decimal"/>
      <w:lvlText w:val="%1."/>
      <w:lvlJc w:val="left"/>
      <w:pPr>
        <w:ind w:left="72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ADE229E"/>
    <w:multiLevelType w:val="hybridMultilevel"/>
    <w:tmpl w:val="93F45F22"/>
    <w:lvl w:ilvl="0" w:tplc="2C6C9C74">
      <w:start w:val="1"/>
      <w:numFmt w:val="decimal"/>
      <w:lvlText w:val="%1."/>
      <w:lvlJc w:val="left"/>
      <w:pPr>
        <w:ind w:left="116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04090019" w:tentative="1">
      <w:start w:val="1"/>
      <w:numFmt w:val="lowerLetter"/>
      <w:lvlText w:val="%2."/>
      <w:lvlJc w:val="left"/>
      <w:pPr>
        <w:ind w:left="1880" w:hanging="360"/>
      </w:pPr>
    </w:lvl>
    <w:lvl w:ilvl="2" w:tplc="0409001B" w:tentative="1">
      <w:start w:val="1"/>
      <w:numFmt w:val="lowerRoman"/>
      <w:lvlText w:val="%3."/>
      <w:lvlJc w:val="right"/>
      <w:pPr>
        <w:ind w:left="2600" w:hanging="180"/>
      </w:pPr>
    </w:lvl>
    <w:lvl w:ilvl="3" w:tplc="0409000F" w:tentative="1">
      <w:start w:val="1"/>
      <w:numFmt w:val="decimal"/>
      <w:lvlText w:val="%4."/>
      <w:lvlJc w:val="left"/>
      <w:pPr>
        <w:ind w:left="3320" w:hanging="360"/>
      </w:pPr>
    </w:lvl>
    <w:lvl w:ilvl="4" w:tplc="04090019" w:tentative="1">
      <w:start w:val="1"/>
      <w:numFmt w:val="lowerLetter"/>
      <w:lvlText w:val="%5."/>
      <w:lvlJc w:val="left"/>
      <w:pPr>
        <w:ind w:left="4040" w:hanging="360"/>
      </w:pPr>
    </w:lvl>
    <w:lvl w:ilvl="5" w:tplc="0409001B" w:tentative="1">
      <w:start w:val="1"/>
      <w:numFmt w:val="lowerRoman"/>
      <w:lvlText w:val="%6."/>
      <w:lvlJc w:val="right"/>
      <w:pPr>
        <w:ind w:left="4760" w:hanging="180"/>
      </w:pPr>
    </w:lvl>
    <w:lvl w:ilvl="6" w:tplc="0409000F" w:tentative="1">
      <w:start w:val="1"/>
      <w:numFmt w:val="decimal"/>
      <w:lvlText w:val="%7."/>
      <w:lvlJc w:val="left"/>
      <w:pPr>
        <w:ind w:left="5480" w:hanging="360"/>
      </w:pPr>
    </w:lvl>
    <w:lvl w:ilvl="7" w:tplc="04090019" w:tentative="1">
      <w:start w:val="1"/>
      <w:numFmt w:val="lowerLetter"/>
      <w:lvlText w:val="%8."/>
      <w:lvlJc w:val="left"/>
      <w:pPr>
        <w:ind w:left="6200" w:hanging="360"/>
      </w:pPr>
    </w:lvl>
    <w:lvl w:ilvl="8" w:tplc="0409001B" w:tentative="1">
      <w:start w:val="1"/>
      <w:numFmt w:val="lowerRoman"/>
      <w:lvlText w:val="%9."/>
      <w:lvlJc w:val="right"/>
      <w:pPr>
        <w:ind w:left="6920" w:hanging="180"/>
      </w:pPr>
    </w:lvl>
  </w:abstractNum>
  <w:abstractNum w:abstractNumId="38" w15:restartNumberingAfterBreak="0">
    <w:nsid w:val="6CBA7ABD"/>
    <w:multiLevelType w:val="hybridMultilevel"/>
    <w:tmpl w:val="3766CD8A"/>
    <w:lvl w:ilvl="0" w:tplc="FFFFFFFF">
      <w:start w:val="1"/>
      <w:numFmt w:val="decimal"/>
      <w:lvlText w:val="%1."/>
      <w:lvlJc w:val="left"/>
      <w:pPr>
        <w:ind w:left="72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718F4098"/>
    <w:multiLevelType w:val="hybridMultilevel"/>
    <w:tmpl w:val="9E8CFD66"/>
    <w:lvl w:ilvl="0" w:tplc="2CCAA010">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3746BA6"/>
    <w:multiLevelType w:val="hybridMultilevel"/>
    <w:tmpl w:val="CEE4BCEE"/>
    <w:lvl w:ilvl="0" w:tplc="FFFFFFFF">
      <w:start w:val="1"/>
      <w:numFmt w:val="decimal"/>
      <w:lvlText w:val="%1."/>
      <w:lvlJc w:val="left"/>
      <w:pPr>
        <w:ind w:left="72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74506094"/>
    <w:multiLevelType w:val="hybridMultilevel"/>
    <w:tmpl w:val="20D28C50"/>
    <w:lvl w:ilvl="0" w:tplc="FFFFFFFF">
      <w:start w:val="1"/>
      <w:numFmt w:val="decimal"/>
      <w:lvlText w:val="%1."/>
      <w:lvlJc w:val="left"/>
      <w:pPr>
        <w:ind w:left="180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42" w15:restartNumberingAfterBreak="0">
    <w:nsid w:val="74581FE1"/>
    <w:multiLevelType w:val="hybridMultilevel"/>
    <w:tmpl w:val="FE3AA5D2"/>
    <w:lvl w:ilvl="0" w:tplc="FB5A54C6">
      <w:start w:val="1"/>
      <w:numFmt w:val="decimal"/>
      <w:pStyle w:val="Heading3"/>
      <w:lvlText w:val="2.2.%1"/>
      <w:lvlJc w:val="left"/>
      <w:pPr>
        <w:ind w:left="720" w:hanging="360"/>
      </w:pPr>
      <w:rPr>
        <w:rFonts w:hint="default"/>
        <w:b/>
        <w:bC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67011598">
    <w:abstractNumId w:val="27"/>
  </w:num>
  <w:num w:numId="2" w16cid:durableId="1816802004">
    <w:abstractNumId w:val="28"/>
  </w:num>
  <w:num w:numId="3" w16cid:durableId="1051926990">
    <w:abstractNumId w:val="31"/>
  </w:num>
  <w:num w:numId="4" w16cid:durableId="1725253758">
    <w:abstractNumId w:val="29"/>
  </w:num>
  <w:num w:numId="5" w16cid:durableId="997809513">
    <w:abstractNumId w:val="7"/>
  </w:num>
  <w:num w:numId="6" w16cid:durableId="1117456086">
    <w:abstractNumId w:val="5"/>
  </w:num>
  <w:num w:numId="7" w16cid:durableId="1362126503">
    <w:abstractNumId w:val="6"/>
  </w:num>
  <w:num w:numId="8" w16cid:durableId="957024496">
    <w:abstractNumId w:val="33"/>
  </w:num>
  <w:num w:numId="9" w16cid:durableId="700326962">
    <w:abstractNumId w:val="25"/>
  </w:num>
  <w:num w:numId="10" w16cid:durableId="304821706">
    <w:abstractNumId w:val="23"/>
  </w:num>
  <w:num w:numId="11" w16cid:durableId="508522231">
    <w:abstractNumId w:val="30"/>
  </w:num>
  <w:num w:numId="12" w16cid:durableId="718625864">
    <w:abstractNumId w:val="42"/>
  </w:num>
  <w:num w:numId="13" w16cid:durableId="922377042">
    <w:abstractNumId w:val="14"/>
  </w:num>
  <w:num w:numId="14" w16cid:durableId="526524247">
    <w:abstractNumId w:val="39"/>
  </w:num>
  <w:num w:numId="15" w16cid:durableId="1771007915">
    <w:abstractNumId w:val="16"/>
  </w:num>
  <w:num w:numId="16" w16cid:durableId="1074859445">
    <w:abstractNumId w:val="0"/>
  </w:num>
  <w:num w:numId="17" w16cid:durableId="1789424345">
    <w:abstractNumId w:val="26"/>
  </w:num>
  <w:num w:numId="18" w16cid:durableId="1349869928">
    <w:abstractNumId w:val="35"/>
  </w:num>
  <w:num w:numId="19" w16cid:durableId="637076963">
    <w:abstractNumId w:val="8"/>
  </w:num>
  <w:num w:numId="20" w16cid:durableId="1912957573">
    <w:abstractNumId w:val="17"/>
  </w:num>
  <w:num w:numId="21" w16cid:durableId="1987082259">
    <w:abstractNumId w:val="15"/>
  </w:num>
  <w:num w:numId="22" w16cid:durableId="933786152">
    <w:abstractNumId w:val="13"/>
  </w:num>
  <w:num w:numId="23" w16cid:durableId="1687749444">
    <w:abstractNumId w:val="41"/>
  </w:num>
  <w:num w:numId="24" w16cid:durableId="715470008">
    <w:abstractNumId w:val="2"/>
  </w:num>
  <w:num w:numId="25" w16cid:durableId="1359039597">
    <w:abstractNumId w:val="32"/>
  </w:num>
  <w:num w:numId="26" w16cid:durableId="1762986730">
    <w:abstractNumId w:val="38"/>
  </w:num>
  <w:num w:numId="27" w16cid:durableId="531768521">
    <w:abstractNumId w:val="40"/>
  </w:num>
  <w:num w:numId="28" w16cid:durableId="1570918503">
    <w:abstractNumId w:val="10"/>
  </w:num>
  <w:num w:numId="29" w16cid:durableId="49814739">
    <w:abstractNumId w:val="3"/>
  </w:num>
  <w:num w:numId="30" w16cid:durableId="469172371">
    <w:abstractNumId w:val="19"/>
  </w:num>
  <w:num w:numId="31" w16cid:durableId="1754467206">
    <w:abstractNumId w:val="20"/>
  </w:num>
  <w:num w:numId="32" w16cid:durableId="726490116">
    <w:abstractNumId w:val="12"/>
  </w:num>
  <w:num w:numId="33" w16cid:durableId="820273922">
    <w:abstractNumId w:val="9"/>
  </w:num>
  <w:num w:numId="34" w16cid:durableId="173425616">
    <w:abstractNumId w:val="21"/>
  </w:num>
  <w:num w:numId="35" w16cid:durableId="1736586652">
    <w:abstractNumId w:val="34"/>
  </w:num>
  <w:num w:numId="36" w16cid:durableId="154035205">
    <w:abstractNumId w:val="36"/>
  </w:num>
  <w:num w:numId="37" w16cid:durableId="61804103">
    <w:abstractNumId w:val="37"/>
  </w:num>
  <w:num w:numId="38" w16cid:durableId="472333005">
    <w:abstractNumId w:val="1"/>
  </w:num>
  <w:num w:numId="39" w16cid:durableId="17240700">
    <w:abstractNumId w:val="24"/>
  </w:num>
  <w:num w:numId="40" w16cid:durableId="1227179626">
    <w:abstractNumId w:val="4"/>
  </w:num>
  <w:num w:numId="41" w16cid:durableId="1323389518">
    <w:abstractNumId w:val="11"/>
  </w:num>
  <w:num w:numId="42" w16cid:durableId="986402481">
    <w:abstractNumId w:val="18"/>
  </w:num>
  <w:num w:numId="43" w16cid:durableId="2032563757">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embedTrueTypeFonts/>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02AAB"/>
    <w:rsid w:val="0001416A"/>
    <w:rsid w:val="00017009"/>
    <w:rsid w:val="000375FD"/>
    <w:rsid w:val="000440EC"/>
    <w:rsid w:val="00076171"/>
    <w:rsid w:val="0008466A"/>
    <w:rsid w:val="000854A4"/>
    <w:rsid w:val="00096D62"/>
    <w:rsid w:val="000A06EF"/>
    <w:rsid w:val="000B67F7"/>
    <w:rsid w:val="001207DC"/>
    <w:rsid w:val="00140FFA"/>
    <w:rsid w:val="00143AA7"/>
    <w:rsid w:val="00185671"/>
    <w:rsid w:val="001A29DC"/>
    <w:rsid w:val="001A7BA7"/>
    <w:rsid w:val="001B2928"/>
    <w:rsid w:val="001D4E22"/>
    <w:rsid w:val="001F006E"/>
    <w:rsid w:val="001F48AB"/>
    <w:rsid w:val="00237BC5"/>
    <w:rsid w:val="00241C69"/>
    <w:rsid w:val="00250811"/>
    <w:rsid w:val="00253DDC"/>
    <w:rsid w:val="00263E8D"/>
    <w:rsid w:val="00264CE5"/>
    <w:rsid w:val="002747F4"/>
    <w:rsid w:val="002872D3"/>
    <w:rsid w:val="002B0357"/>
    <w:rsid w:val="002D0920"/>
    <w:rsid w:val="002F5473"/>
    <w:rsid w:val="003219B8"/>
    <w:rsid w:val="003447A9"/>
    <w:rsid w:val="00346A4D"/>
    <w:rsid w:val="0035789E"/>
    <w:rsid w:val="00357C3C"/>
    <w:rsid w:val="00364D13"/>
    <w:rsid w:val="00395791"/>
    <w:rsid w:val="003C0BCA"/>
    <w:rsid w:val="0041726F"/>
    <w:rsid w:val="00423F43"/>
    <w:rsid w:val="004E51ED"/>
    <w:rsid w:val="00564A53"/>
    <w:rsid w:val="00566F17"/>
    <w:rsid w:val="0058161A"/>
    <w:rsid w:val="005919A1"/>
    <w:rsid w:val="0059352B"/>
    <w:rsid w:val="00595DB4"/>
    <w:rsid w:val="005A7B39"/>
    <w:rsid w:val="005C2BCB"/>
    <w:rsid w:val="005D2D77"/>
    <w:rsid w:val="005D4B26"/>
    <w:rsid w:val="005D6C24"/>
    <w:rsid w:val="005F1F5F"/>
    <w:rsid w:val="00675847"/>
    <w:rsid w:val="00690A80"/>
    <w:rsid w:val="00690C21"/>
    <w:rsid w:val="0069583E"/>
    <w:rsid w:val="006A5383"/>
    <w:rsid w:val="00700A28"/>
    <w:rsid w:val="00720DA0"/>
    <w:rsid w:val="007A4E6E"/>
    <w:rsid w:val="007B24DD"/>
    <w:rsid w:val="007B63B8"/>
    <w:rsid w:val="007D13AC"/>
    <w:rsid w:val="007E0876"/>
    <w:rsid w:val="007E340F"/>
    <w:rsid w:val="007F530E"/>
    <w:rsid w:val="008021A8"/>
    <w:rsid w:val="0088138E"/>
    <w:rsid w:val="008851DB"/>
    <w:rsid w:val="008864C6"/>
    <w:rsid w:val="008A1C58"/>
    <w:rsid w:val="008D6633"/>
    <w:rsid w:val="0094448E"/>
    <w:rsid w:val="0097538F"/>
    <w:rsid w:val="009A5340"/>
    <w:rsid w:val="009B5242"/>
    <w:rsid w:val="009D0D1D"/>
    <w:rsid w:val="009D4B18"/>
    <w:rsid w:val="009F2C81"/>
    <w:rsid w:val="00A119B7"/>
    <w:rsid w:val="00A16988"/>
    <w:rsid w:val="00A2220D"/>
    <w:rsid w:val="00A22847"/>
    <w:rsid w:val="00A22907"/>
    <w:rsid w:val="00A43B2A"/>
    <w:rsid w:val="00A46231"/>
    <w:rsid w:val="00AB6941"/>
    <w:rsid w:val="00AC02EA"/>
    <w:rsid w:val="00AE4584"/>
    <w:rsid w:val="00AF18BD"/>
    <w:rsid w:val="00AF3078"/>
    <w:rsid w:val="00B24D2E"/>
    <w:rsid w:val="00B45E7F"/>
    <w:rsid w:val="00B5178D"/>
    <w:rsid w:val="00B94C0D"/>
    <w:rsid w:val="00BD6634"/>
    <w:rsid w:val="00BF11AD"/>
    <w:rsid w:val="00BF1A1F"/>
    <w:rsid w:val="00C06B21"/>
    <w:rsid w:val="00C12878"/>
    <w:rsid w:val="00C20427"/>
    <w:rsid w:val="00C60972"/>
    <w:rsid w:val="00C9578B"/>
    <w:rsid w:val="00C96740"/>
    <w:rsid w:val="00CC7472"/>
    <w:rsid w:val="00CE23C9"/>
    <w:rsid w:val="00CF4D97"/>
    <w:rsid w:val="00CF54E3"/>
    <w:rsid w:val="00D013CD"/>
    <w:rsid w:val="00D02AAB"/>
    <w:rsid w:val="00D16642"/>
    <w:rsid w:val="00D263F1"/>
    <w:rsid w:val="00D412F5"/>
    <w:rsid w:val="00D558A1"/>
    <w:rsid w:val="00D61E79"/>
    <w:rsid w:val="00D80C1B"/>
    <w:rsid w:val="00D85E3B"/>
    <w:rsid w:val="00DB32FA"/>
    <w:rsid w:val="00E17F9A"/>
    <w:rsid w:val="00E27F99"/>
    <w:rsid w:val="00E36A52"/>
    <w:rsid w:val="00E36F7B"/>
    <w:rsid w:val="00E54B02"/>
    <w:rsid w:val="00E57A66"/>
    <w:rsid w:val="00E8259B"/>
    <w:rsid w:val="00EA2173"/>
    <w:rsid w:val="00EB39B9"/>
    <w:rsid w:val="00ED1CF5"/>
    <w:rsid w:val="00F05F33"/>
    <w:rsid w:val="00F0609E"/>
    <w:rsid w:val="00F52A3D"/>
    <w:rsid w:val="00F554B2"/>
    <w:rsid w:val="00F57B02"/>
    <w:rsid w:val="00F910E9"/>
    <w:rsid w:val="00FC3BB8"/>
    <w:rsid w:val="00FC78E2"/>
    <w:rsid w:val="00FD44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AA15C7"/>
  <w15:docId w15:val="{C5FC9FA2-0029-4A45-A609-2C33F41726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US" w:eastAsia="en-US" w:bidi="ar-SA"/>
      </w:rPr>
    </w:rPrDefault>
    <w:pPrDefault>
      <w:pPr>
        <w:spacing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72D3"/>
  </w:style>
  <w:style w:type="paragraph" w:styleId="Heading1">
    <w:name w:val="heading 1"/>
    <w:basedOn w:val="Normal"/>
    <w:next w:val="Normal"/>
    <w:uiPriority w:val="9"/>
    <w:qFormat/>
    <w:rsid w:val="00BF1A1F"/>
    <w:pPr>
      <w:pBdr>
        <w:top w:val="nil"/>
        <w:left w:val="nil"/>
        <w:bottom w:val="nil"/>
        <w:right w:val="nil"/>
        <w:between w:val="nil"/>
      </w:pBdr>
      <w:spacing w:after="240" w:line="240" w:lineRule="auto"/>
      <w:jc w:val="center"/>
      <w:outlineLvl w:val="0"/>
    </w:pPr>
    <w:rPr>
      <w:b/>
      <w:color w:val="000000"/>
      <w:sz w:val="28"/>
      <w:szCs w:val="28"/>
    </w:rPr>
  </w:style>
  <w:style w:type="paragraph" w:styleId="Heading2">
    <w:name w:val="heading 2"/>
    <w:basedOn w:val="Normal"/>
    <w:next w:val="Normal"/>
    <w:link w:val="Heading2Char"/>
    <w:uiPriority w:val="9"/>
    <w:unhideWhenUsed/>
    <w:qFormat/>
    <w:rsid w:val="00BF1A1F"/>
    <w:pPr>
      <w:keepNext/>
      <w:keepLines/>
      <w:numPr>
        <w:ilvl w:val="1"/>
        <w:numId w:val="7"/>
      </w:numPr>
      <w:spacing w:before="360" w:after="120" w:line="240" w:lineRule="auto"/>
      <w:ind w:left="567" w:hanging="567"/>
      <w:jc w:val="left"/>
      <w:outlineLvl w:val="1"/>
    </w:pPr>
    <w:rPr>
      <w:b/>
    </w:rPr>
  </w:style>
  <w:style w:type="paragraph" w:styleId="Heading3">
    <w:name w:val="heading 3"/>
    <w:basedOn w:val="ListParagraph"/>
    <w:next w:val="Normal"/>
    <w:uiPriority w:val="9"/>
    <w:unhideWhenUsed/>
    <w:qFormat/>
    <w:rsid w:val="00BF1A1F"/>
    <w:pPr>
      <w:numPr>
        <w:numId w:val="12"/>
      </w:numPr>
      <w:ind w:hanging="720"/>
      <w:outlineLvl w:val="2"/>
    </w:pPr>
    <w:rPr>
      <w:b/>
      <w:bCs/>
    </w:rPr>
  </w:style>
  <w:style w:type="paragraph" w:styleId="Heading4">
    <w:name w:val="heading 4"/>
    <w:basedOn w:val="Normal"/>
    <w:next w:val="Normal"/>
    <w:uiPriority w:val="9"/>
    <w:semiHidden/>
    <w:unhideWhenUsed/>
    <w:qFormat/>
    <w:pPr>
      <w:keepNext/>
      <w:keepLines/>
      <w:tabs>
        <w:tab w:val="left" w:pos="851"/>
      </w:tabs>
      <w:spacing w:before="40"/>
      <w:ind w:left="431" w:hanging="431"/>
      <w:outlineLvl w:val="3"/>
    </w:pPr>
  </w:style>
  <w:style w:type="paragraph" w:styleId="Heading5">
    <w:name w:val="heading 5"/>
    <w:basedOn w:val="Normal"/>
    <w:next w:val="Normal"/>
    <w:uiPriority w:val="9"/>
    <w:semiHidden/>
    <w:unhideWhenUsed/>
    <w:qFormat/>
    <w:pPr>
      <w:keepNext/>
      <w:keepLines/>
      <w:tabs>
        <w:tab w:val="left" w:pos="851"/>
      </w:tabs>
      <w:spacing w:before="40"/>
      <w:ind w:left="431" w:hanging="431"/>
      <w:outlineLvl w:val="4"/>
    </w:pPr>
    <w:rPr>
      <w:b/>
    </w:rPr>
  </w:style>
  <w:style w:type="paragraph" w:styleId="Heading6">
    <w:name w:val="heading 6"/>
    <w:basedOn w:val="Normal"/>
    <w:next w:val="Normal"/>
    <w:uiPriority w:val="9"/>
    <w:semiHidden/>
    <w:unhideWhenUsed/>
    <w:qFormat/>
    <w:pPr>
      <w:keepNext/>
      <w:keepLines/>
      <w:spacing w:before="40"/>
      <w:ind w:left="431" w:hanging="431"/>
      <w:outlineLvl w:val="5"/>
    </w:pPr>
    <w:rPr>
      <w:rFonts w:ascii="Calibri" w:eastAsia="Calibri" w:hAnsi="Calibri" w:cs="Calibri"/>
      <w:color w:val="1E4D7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pBdr>
        <w:top w:val="nil"/>
        <w:left w:val="nil"/>
        <w:bottom w:val="nil"/>
        <w:right w:val="nil"/>
        <w:between w:val="nil"/>
      </w:pBdr>
      <w:spacing w:after="160" w:line="240" w:lineRule="auto"/>
      <w:jc w:val="center"/>
    </w:pPr>
    <w:rPr>
      <w:b/>
      <w:color w:val="000000"/>
      <w:sz w:val="36"/>
      <w:szCs w:val="36"/>
    </w:rPr>
  </w:style>
  <w:style w:type="paragraph" w:styleId="Subtitle">
    <w:name w:val="Subtitle"/>
    <w:basedOn w:val="Normal"/>
    <w:next w:val="Normal"/>
    <w:uiPriority w:val="11"/>
    <w:qFormat/>
    <w:pPr>
      <w:keepNext/>
      <w:keepLines/>
      <w:spacing w:after="200" w:line="276" w:lineRule="auto"/>
      <w:ind w:left="800" w:hanging="360"/>
    </w:pPr>
    <w:rPr>
      <w:rFonts w:ascii="Arial" w:eastAsia="Arial" w:hAnsi="Arial" w:cs="Arial"/>
    </w:rPr>
  </w:style>
  <w:style w:type="table" w:customStyle="1" w:styleId="a">
    <w:basedOn w:val="TableNormal"/>
    <w:pPr>
      <w:spacing w:line="240" w:lineRule="auto"/>
    </w:pPr>
    <w:tblPr>
      <w:tblStyleRowBandSize w:val="1"/>
      <w:tblStyleColBandSize w:val="1"/>
    </w:tblPr>
  </w:style>
  <w:style w:type="table" w:customStyle="1" w:styleId="a0">
    <w:basedOn w:val="TableNormal"/>
    <w:pPr>
      <w:spacing w:line="240" w:lineRule="auto"/>
    </w:pPr>
    <w:tblPr>
      <w:tblStyleRowBandSize w:val="1"/>
      <w:tblStyleColBandSize w:val="1"/>
    </w:tblPr>
  </w:style>
  <w:style w:type="paragraph" w:styleId="ListParagraph">
    <w:name w:val="List Paragraph"/>
    <w:basedOn w:val="Normal"/>
    <w:uiPriority w:val="34"/>
    <w:qFormat/>
    <w:rsid w:val="00C12878"/>
    <w:pPr>
      <w:ind w:left="720"/>
      <w:contextualSpacing/>
    </w:pPr>
  </w:style>
  <w:style w:type="character" w:customStyle="1" w:styleId="Heading2Char">
    <w:name w:val="Heading 2 Char"/>
    <w:basedOn w:val="DefaultParagraphFont"/>
    <w:link w:val="Heading2"/>
    <w:uiPriority w:val="9"/>
    <w:rsid w:val="00BF1A1F"/>
    <w:rPr>
      <w:b/>
    </w:rPr>
  </w:style>
  <w:style w:type="paragraph" w:styleId="BodyText">
    <w:name w:val="Body Text"/>
    <w:basedOn w:val="Normal"/>
    <w:link w:val="BodyTextChar"/>
    <w:uiPriority w:val="1"/>
    <w:qFormat/>
    <w:rsid w:val="001B2928"/>
    <w:pPr>
      <w:widowControl w:val="0"/>
      <w:autoSpaceDE w:val="0"/>
      <w:autoSpaceDN w:val="0"/>
      <w:spacing w:line="240" w:lineRule="auto"/>
    </w:pPr>
    <w:rPr>
      <w:lang w:val="id"/>
    </w:rPr>
  </w:style>
  <w:style w:type="character" w:customStyle="1" w:styleId="BodyTextChar">
    <w:name w:val="Body Text Char"/>
    <w:basedOn w:val="DefaultParagraphFont"/>
    <w:link w:val="BodyText"/>
    <w:uiPriority w:val="1"/>
    <w:rsid w:val="001B2928"/>
    <w:rPr>
      <w:lang w:val="id"/>
    </w:rPr>
  </w:style>
  <w:style w:type="table" w:styleId="TableGrid">
    <w:name w:val="Table Grid"/>
    <w:basedOn w:val="TableNormal"/>
    <w:uiPriority w:val="39"/>
    <w:rsid w:val="00A43B2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A43B2A"/>
    <w:pPr>
      <w:widowControl w:val="0"/>
      <w:autoSpaceDE w:val="0"/>
      <w:autoSpaceDN w:val="0"/>
      <w:spacing w:line="240" w:lineRule="auto"/>
      <w:jc w:val="left"/>
    </w:pPr>
    <w:rPr>
      <w:sz w:val="22"/>
      <w:szCs w:val="22"/>
      <w:lang w:val="id"/>
    </w:rPr>
  </w:style>
  <w:style w:type="character" w:customStyle="1" w:styleId="TitleChar">
    <w:name w:val="Title Char"/>
    <w:basedOn w:val="DefaultParagraphFont"/>
    <w:link w:val="Title"/>
    <w:uiPriority w:val="10"/>
    <w:rsid w:val="003219B8"/>
    <w:rPr>
      <w:b/>
      <w:color w:val="000000"/>
      <w:sz w:val="36"/>
      <w:szCs w:val="36"/>
    </w:rPr>
  </w:style>
  <w:style w:type="character" w:styleId="Hyperlink">
    <w:name w:val="Hyperlink"/>
    <w:basedOn w:val="DefaultParagraphFont"/>
    <w:uiPriority w:val="99"/>
    <w:unhideWhenUsed/>
    <w:rsid w:val="0041726F"/>
    <w:rPr>
      <w:color w:val="0000FF" w:themeColor="hyperlink"/>
      <w:u w:val="single"/>
    </w:rPr>
  </w:style>
  <w:style w:type="character" w:styleId="UnresolvedMention">
    <w:name w:val="Unresolved Mention"/>
    <w:basedOn w:val="DefaultParagraphFont"/>
    <w:uiPriority w:val="99"/>
    <w:semiHidden/>
    <w:unhideWhenUsed/>
    <w:rsid w:val="0041726F"/>
    <w:rPr>
      <w:color w:val="605E5C"/>
      <w:shd w:val="clear" w:color="auto" w:fill="E1DFDD"/>
    </w:rPr>
  </w:style>
  <w:style w:type="paragraph" w:customStyle="1" w:styleId="subbab2">
    <w:name w:val="sub bab 2"/>
    <w:basedOn w:val="Heading2"/>
    <w:link w:val="subbab2Char"/>
    <w:qFormat/>
    <w:rsid w:val="00BF1A1F"/>
    <w:pPr>
      <w:numPr>
        <w:ilvl w:val="0"/>
        <w:numId w:val="0"/>
      </w:numPr>
      <w:ind w:left="567"/>
    </w:pPr>
  </w:style>
  <w:style w:type="character" w:customStyle="1" w:styleId="subbab2Char">
    <w:name w:val="sub bab 2 Char"/>
    <w:basedOn w:val="Heading2Char"/>
    <w:link w:val="subbab2"/>
    <w:rsid w:val="00BF1A1F"/>
    <w:rPr>
      <w:b/>
    </w:rPr>
  </w:style>
  <w:style w:type="paragraph" w:customStyle="1" w:styleId="subbab3">
    <w:name w:val="sub bab 3"/>
    <w:basedOn w:val="Heading2"/>
    <w:link w:val="subbab3Char"/>
    <w:qFormat/>
    <w:rsid w:val="00BF1A1F"/>
    <w:pPr>
      <w:numPr>
        <w:numId w:val="6"/>
      </w:numPr>
    </w:pPr>
  </w:style>
  <w:style w:type="character" w:customStyle="1" w:styleId="subbab3Char">
    <w:name w:val="sub bab 3 Char"/>
    <w:basedOn w:val="Heading2Char"/>
    <w:link w:val="subbab3"/>
    <w:rsid w:val="00BF1A1F"/>
    <w:rPr>
      <w:b/>
    </w:rPr>
  </w:style>
  <w:style w:type="paragraph" w:styleId="TOCHeading">
    <w:name w:val="TOC Heading"/>
    <w:basedOn w:val="Heading1"/>
    <w:next w:val="Normal"/>
    <w:uiPriority w:val="39"/>
    <w:unhideWhenUsed/>
    <w:qFormat/>
    <w:rsid w:val="00BF1A1F"/>
    <w:pPr>
      <w:keepNext/>
      <w:keepLines/>
      <w:pBdr>
        <w:top w:val="none" w:sz="0" w:space="0" w:color="auto"/>
        <w:left w:val="none" w:sz="0" w:space="0" w:color="auto"/>
        <w:bottom w:val="none" w:sz="0" w:space="0" w:color="auto"/>
        <w:right w:val="none" w:sz="0" w:space="0" w:color="auto"/>
        <w:between w:val="none" w:sz="0" w:space="0" w:color="auto"/>
      </w:pBdr>
      <w:spacing w:before="240" w:after="0" w:line="259" w:lineRule="auto"/>
      <w:jc w:val="left"/>
      <w:outlineLvl w:val="9"/>
    </w:pPr>
    <w:rPr>
      <w:rFonts w:asciiTheme="majorHAnsi" w:eastAsiaTheme="majorEastAsia" w:hAnsiTheme="majorHAnsi" w:cstheme="majorBidi"/>
      <w:b w:val="0"/>
      <w:color w:val="365F91" w:themeColor="accent1" w:themeShade="BF"/>
      <w:sz w:val="32"/>
      <w:szCs w:val="32"/>
    </w:rPr>
  </w:style>
  <w:style w:type="paragraph" w:styleId="TOC1">
    <w:name w:val="toc 1"/>
    <w:basedOn w:val="Normal"/>
    <w:next w:val="Normal"/>
    <w:autoRedefine/>
    <w:uiPriority w:val="39"/>
    <w:unhideWhenUsed/>
    <w:rsid w:val="00BF1A1F"/>
    <w:pPr>
      <w:tabs>
        <w:tab w:val="right" w:leader="dot" w:pos="7928"/>
      </w:tabs>
      <w:spacing w:after="100"/>
    </w:pPr>
    <w:rPr>
      <w:b/>
      <w:bCs/>
      <w:noProof/>
    </w:rPr>
  </w:style>
  <w:style w:type="paragraph" w:styleId="TOC2">
    <w:name w:val="toc 2"/>
    <w:basedOn w:val="Normal"/>
    <w:next w:val="Normal"/>
    <w:autoRedefine/>
    <w:uiPriority w:val="39"/>
    <w:unhideWhenUsed/>
    <w:rsid w:val="00BF1A1F"/>
    <w:pPr>
      <w:spacing w:after="100"/>
      <w:ind w:left="240"/>
    </w:pPr>
  </w:style>
  <w:style w:type="paragraph" w:styleId="TOC3">
    <w:name w:val="toc 3"/>
    <w:basedOn w:val="Normal"/>
    <w:next w:val="Normal"/>
    <w:autoRedefine/>
    <w:uiPriority w:val="39"/>
    <w:unhideWhenUsed/>
    <w:rsid w:val="00BF1A1F"/>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8455539">
      <w:bodyDiv w:val="1"/>
      <w:marLeft w:val="0"/>
      <w:marRight w:val="0"/>
      <w:marTop w:val="0"/>
      <w:marBottom w:val="0"/>
      <w:divBdr>
        <w:top w:val="none" w:sz="0" w:space="0" w:color="auto"/>
        <w:left w:val="none" w:sz="0" w:space="0" w:color="auto"/>
        <w:bottom w:val="none" w:sz="0" w:space="0" w:color="auto"/>
        <w:right w:val="none" w:sz="0" w:space="0" w:color="auto"/>
      </w:divBdr>
    </w:div>
    <w:div w:id="127480221">
      <w:bodyDiv w:val="1"/>
      <w:marLeft w:val="0"/>
      <w:marRight w:val="0"/>
      <w:marTop w:val="0"/>
      <w:marBottom w:val="0"/>
      <w:divBdr>
        <w:top w:val="none" w:sz="0" w:space="0" w:color="auto"/>
        <w:left w:val="none" w:sz="0" w:space="0" w:color="auto"/>
        <w:bottom w:val="none" w:sz="0" w:space="0" w:color="auto"/>
        <w:right w:val="none" w:sz="0" w:space="0" w:color="auto"/>
      </w:divBdr>
    </w:div>
    <w:div w:id="217546518">
      <w:bodyDiv w:val="1"/>
      <w:marLeft w:val="0"/>
      <w:marRight w:val="0"/>
      <w:marTop w:val="0"/>
      <w:marBottom w:val="0"/>
      <w:divBdr>
        <w:top w:val="none" w:sz="0" w:space="0" w:color="auto"/>
        <w:left w:val="none" w:sz="0" w:space="0" w:color="auto"/>
        <w:bottom w:val="none" w:sz="0" w:space="0" w:color="auto"/>
        <w:right w:val="none" w:sz="0" w:space="0" w:color="auto"/>
      </w:divBdr>
    </w:div>
    <w:div w:id="440536072">
      <w:bodyDiv w:val="1"/>
      <w:marLeft w:val="0"/>
      <w:marRight w:val="0"/>
      <w:marTop w:val="0"/>
      <w:marBottom w:val="0"/>
      <w:divBdr>
        <w:top w:val="none" w:sz="0" w:space="0" w:color="auto"/>
        <w:left w:val="none" w:sz="0" w:space="0" w:color="auto"/>
        <w:bottom w:val="none" w:sz="0" w:space="0" w:color="auto"/>
        <w:right w:val="none" w:sz="0" w:space="0" w:color="auto"/>
      </w:divBdr>
    </w:div>
    <w:div w:id="765224808">
      <w:bodyDiv w:val="1"/>
      <w:marLeft w:val="0"/>
      <w:marRight w:val="0"/>
      <w:marTop w:val="0"/>
      <w:marBottom w:val="0"/>
      <w:divBdr>
        <w:top w:val="none" w:sz="0" w:space="0" w:color="auto"/>
        <w:left w:val="none" w:sz="0" w:space="0" w:color="auto"/>
        <w:bottom w:val="none" w:sz="0" w:space="0" w:color="auto"/>
        <w:right w:val="none" w:sz="0" w:space="0" w:color="auto"/>
      </w:divBdr>
    </w:div>
    <w:div w:id="1164777110">
      <w:bodyDiv w:val="1"/>
      <w:marLeft w:val="0"/>
      <w:marRight w:val="0"/>
      <w:marTop w:val="0"/>
      <w:marBottom w:val="0"/>
      <w:divBdr>
        <w:top w:val="none" w:sz="0" w:space="0" w:color="auto"/>
        <w:left w:val="none" w:sz="0" w:space="0" w:color="auto"/>
        <w:bottom w:val="none" w:sz="0" w:space="0" w:color="auto"/>
        <w:right w:val="none" w:sz="0" w:space="0" w:color="auto"/>
      </w:divBdr>
    </w:div>
    <w:div w:id="1829401336">
      <w:bodyDiv w:val="1"/>
      <w:marLeft w:val="0"/>
      <w:marRight w:val="0"/>
      <w:marTop w:val="0"/>
      <w:marBottom w:val="0"/>
      <w:divBdr>
        <w:top w:val="none" w:sz="0" w:space="0" w:color="auto"/>
        <w:left w:val="none" w:sz="0" w:space="0" w:color="auto"/>
        <w:bottom w:val="none" w:sz="0" w:space="0" w:color="auto"/>
        <w:right w:val="none" w:sz="0" w:space="0" w:color="auto"/>
      </w:divBdr>
    </w:div>
    <w:div w:id="1835098346">
      <w:bodyDiv w:val="1"/>
      <w:marLeft w:val="0"/>
      <w:marRight w:val="0"/>
      <w:marTop w:val="0"/>
      <w:marBottom w:val="0"/>
      <w:divBdr>
        <w:top w:val="none" w:sz="0" w:space="0" w:color="auto"/>
        <w:left w:val="none" w:sz="0" w:space="0" w:color="auto"/>
        <w:bottom w:val="none" w:sz="0" w:space="0" w:color="auto"/>
        <w:right w:val="none" w:sz="0" w:space="0" w:color="auto"/>
      </w:divBdr>
    </w:div>
    <w:div w:id="2013098260">
      <w:bodyDiv w:val="1"/>
      <w:marLeft w:val="0"/>
      <w:marRight w:val="0"/>
      <w:marTop w:val="0"/>
      <w:marBottom w:val="0"/>
      <w:divBdr>
        <w:top w:val="none" w:sz="0" w:space="0" w:color="auto"/>
        <w:left w:val="none" w:sz="0" w:space="0" w:color="auto"/>
        <w:bottom w:val="none" w:sz="0" w:space="0" w:color="auto"/>
        <w:right w:val="none" w:sz="0" w:space="0" w:color="auto"/>
      </w:divBdr>
    </w:div>
    <w:div w:id="2039965940">
      <w:bodyDiv w:val="1"/>
      <w:marLeft w:val="0"/>
      <w:marRight w:val="0"/>
      <w:marTop w:val="0"/>
      <w:marBottom w:val="0"/>
      <w:divBdr>
        <w:top w:val="none" w:sz="0" w:space="0" w:color="auto"/>
        <w:left w:val="none" w:sz="0" w:space="0" w:color="auto"/>
        <w:bottom w:val="none" w:sz="0" w:space="0" w:color="auto"/>
        <w:right w:val="none" w:sz="0" w:space="0" w:color="auto"/>
      </w:divBdr>
    </w:div>
    <w:div w:id="206799182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3.png"/><Relationship Id="rId26" Type="http://schemas.openxmlformats.org/officeDocument/2006/relationships/image" Target="media/image10.jpeg"/><Relationship Id="rId39" Type="http://schemas.openxmlformats.org/officeDocument/2006/relationships/fontTable" Target="fontTable.xml"/><Relationship Id="rId21" Type="http://schemas.openxmlformats.org/officeDocument/2006/relationships/image" Target="media/image6.png"/><Relationship Id="rId34" Type="http://schemas.openxmlformats.org/officeDocument/2006/relationships/footer" Target="footer7.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2.png"/><Relationship Id="rId25" Type="http://schemas.openxmlformats.org/officeDocument/2006/relationships/image" Target="media/image70.png"/><Relationship Id="rId33" Type="http://schemas.openxmlformats.org/officeDocument/2006/relationships/header" Target="header5.xml"/><Relationship Id="rId38" Type="http://schemas.openxmlformats.org/officeDocument/2006/relationships/footer" Target="footer9.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image" Target="media/image5.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png"/><Relationship Id="rId32" Type="http://schemas.openxmlformats.org/officeDocument/2006/relationships/footer" Target="footer6.xml"/><Relationship Id="rId37" Type="http://schemas.openxmlformats.org/officeDocument/2006/relationships/header" Target="header7.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8.png"/><Relationship Id="rId28" Type="http://schemas.openxmlformats.org/officeDocument/2006/relationships/image" Target="media/image12.png"/><Relationship Id="rId36" Type="http://schemas.openxmlformats.org/officeDocument/2006/relationships/footer" Target="footer8.xml"/><Relationship Id="rId10" Type="http://schemas.openxmlformats.org/officeDocument/2006/relationships/header" Target="header1.xml"/><Relationship Id="rId19" Type="http://schemas.openxmlformats.org/officeDocument/2006/relationships/image" Target="media/image4.png"/><Relationship Id="rId31" Type="http://schemas.openxmlformats.org/officeDocument/2006/relationships/header" Target="header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7.png"/><Relationship Id="rId27" Type="http://schemas.openxmlformats.org/officeDocument/2006/relationships/image" Target="media/image11.jpeg"/><Relationship Id="rId30" Type="http://schemas.openxmlformats.org/officeDocument/2006/relationships/image" Target="media/image14.png"/><Relationship Id="rId35" Type="http://schemas.openxmlformats.org/officeDocument/2006/relationships/header" Target="header6.xml"/><Relationship Id="rId8" Type="http://schemas.openxmlformats.org/officeDocument/2006/relationships/image" Target="media/image1.png"/><Relationship Id="rId3" Type="http://schemas.openxmlformats.org/officeDocument/2006/relationships/styles" Target="styles.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104BBE-A135-4AA6-BEA2-D67632C12A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39</Pages>
  <Words>8310</Words>
  <Characters>47368</Characters>
  <Application>Microsoft Office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 Nyoman Wahyu T.W</dc:creator>
  <cp:lastModifiedBy>Force Pixel</cp:lastModifiedBy>
  <cp:revision>11</cp:revision>
  <cp:lastPrinted>2024-09-19T13:59:00Z</cp:lastPrinted>
  <dcterms:created xsi:type="dcterms:W3CDTF">2024-10-13T04:29:00Z</dcterms:created>
  <dcterms:modified xsi:type="dcterms:W3CDTF">2024-10-13T0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dd317b3-a7cc-39c8-bd31-01d354e1501b</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16th-edition</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